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Style w:val="Titel"/>
        <w:spacing w:after="240" w:line="480" w:lineRule="auto"/>
        <w:rPr>
          <w:rFonts w:ascii="Garamond" w:hAnsi="Garamond"/>
          <w:b/>
          <w:sz w:val="40"/>
          <w:szCs w:val="36"/>
        </w:rPr>
      </w:pPr>
      <w:bookmarkStart w:id="0" w:name="_Hlk61088643"/>
      <w:bookmarkStart w:id="1" w:name="_GoBack"/>
      <w:r>
        <w:rPr>
          <w:rFonts w:ascii="Garamond" w:hAnsi="Garamond"/>
          <w:b/>
          <w:sz w:val="40"/>
          <w:szCs w:val="36"/>
        </w:rPr>
        <w:t xml:space="preserve">Root-induced fungal growth triggers macroaggregation </w:t>
      </w:r>
      <w:bookmarkEnd w:id="1"/>
      <w:r>
        <w:rPr>
          <w:rFonts w:ascii="Garamond" w:hAnsi="Garamond"/>
          <w:b/>
          <w:sz w:val="40"/>
          <w:szCs w:val="36"/>
        </w:rPr>
        <w:t>in forest subsoils</w:t>
      </w:r>
    </w:p>
    <w:p>
      <w:pPr>
        <w:spacing w:line="480" w:lineRule="auto"/>
        <w:rPr>
          <w:b/>
          <w:vertAlign w:val="superscript"/>
          <w:lang w:val="nl-NL"/>
        </w:rPr>
      </w:pPr>
      <w:r>
        <w:rPr>
          <w:b/>
          <w:lang w:val="nl-NL"/>
        </w:rPr>
        <w:t>Vera L. Baumert</w:t>
      </w:r>
      <w:r>
        <w:rPr>
          <w:b/>
          <w:vertAlign w:val="superscript"/>
          <w:lang w:val="nl-NL"/>
        </w:rPr>
        <w:t>a,b</w:t>
      </w:r>
      <w:r>
        <w:rPr>
          <w:b/>
          <w:lang w:val="nl-NL"/>
        </w:rPr>
        <w:t>*, Stefan J. Forstner</w:t>
      </w:r>
      <w:r>
        <w:rPr>
          <w:b/>
          <w:vertAlign w:val="superscript"/>
          <w:lang w:val="nl-NL"/>
        </w:rPr>
        <w:t>c</w:t>
      </w:r>
      <w:r>
        <w:rPr>
          <w:b/>
          <w:lang w:val="nl-NL"/>
        </w:rPr>
        <w:t>, Jeroen H.T. Zethof</w:t>
      </w:r>
      <w:r>
        <w:rPr>
          <w:b/>
          <w:vertAlign w:val="superscript"/>
          <w:lang w:val="nl-NL"/>
        </w:rPr>
        <w:t>d</w:t>
      </w:r>
      <w:r>
        <w:rPr>
          <w:b/>
          <w:lang w:val="nl-NL"/>
        </w:rPr>
        <w:t>, Cordula Vogel</w:t>
      </w:r>
      <w:r>
        <w:rPr>
          <w:b/>
          <w:vertAlign w:val="superscript"/>
          <w:lang w:val="nl-NL"/>
        </w:rPr>
        <w:t>d</w:t>
      </w:r>
      <w:r>
        <w:rPr>
          <w:b/>
          <w:lang w:val="nl-NL"/>
        </w:rPr>
        <w:t>, Julian Heitkötter</w:t>
      </w:r>
      <w:r>
        <w:rPr>
          <w:b/>
          <w:vertAlign w:val="superscript"/>
          <w:lang w:val="nl-NL"/>
        </w:rPr>
        <w:t>e</w:t>
      </w:r>
      <w:r>
        <w:rPr>
          <w:b/>
          <w:lang w:val="nl-NL"/>
        </w:rPr>
        <w:t>, Stefanie Schulz</w:t>
      </w:r>
      <w:r>
        <w:rPr>
          <w:b/>
          <w:vertAlign w:val="superscript"/>
          <w:lang w:val="nl-NL"/>
        </w:rPr>
        <w:t>f</w:t>
      </w:r>
      <w:r>
        <w:rPr>
          <w:b/>
          <w:lang w:val="nl-NL"/>
        </w:rPr>
        <w:t>, Ingrid Kögel-Knabner</w:t>
      </w:r>
      <w:r>
        <w:rPr>
          <w:b/>
          <w:vertAlign w:val="superscript"/>
          <w:lang w:val="nl-NL"/>
        </w:rPr>
        <w:t>a,g</w:t>
      </w:r>
      <w:r>
        <w:rPr>
          <w:b/>
          <w:lang w:val="nl-NL"/>
        </w:rPr>
        <w:t>, Carsten W. Mueller</w:t>
      </w:r>
      <w:r>
        <w:rPr>
          <w:b/>
          <w:vertAlign w:val="superscript"/>
          <w:lang w:val="nl-NL"/>
        </w:rPr>
        <w:t>a,h</w:t>
      </w:r>
    </w:p>
    <w:p>
      <w:pPr>
        <w:spacing w:line="480" w:lineRule="auto"/>
      </w:pPr>
      <w:r>
        <w:rPr>
          <w:vertAlign w:val="superscript"/>
        </w:rPr>
        <w:t>a</w:t>
      </w:r>
      <w:r>
        <w:t> Chair of Soil Science, Technical University of Munich, Emil-Ramann-Str. 2, 85354 Freising, Germany</w:t>
      </w:r>
    </w:p>
    <w:p>
      <w:pPr>
        <w:spacing w:line="480" w:lineRule="auto"/>
      </w:pPr>
      <w:r>
        <w:rPr>
          <w:vertAlign w:val="superscript"/>
        </w:rPr>
        <w:t>b</w:t>
      </w:r>
      <w:r>
        <w:t> Bavarian State Research Center for Agriculture, Institute for Organic Farming, Soil and Resource Management, Freising, Lange Point 6, 85354 Freising, Germany</w:t>
      </w:r>
    </w:p>
    <w:p>
      <w:pPr>
        <w:spacing w:line="480" w:lineRule="auto"/>
      </w:pPr>
      <w:r>
        <w:rPr>
          <w:vertAlign w:val="superscript"/>
        </w:rPr>
        <w:t>c</w:t>
      </w:r>
      <w:r>
        <w:t> Institute of Soil Research, Department of Forest and Soil Sciences, University of Natural Resources and Life Sciences, Peter-Jordan-Str. 82, 1190 Vienna, Austria</w:t>
      </w:r>
    </w:p>
    <w:p>
      <w:pPr>
        <w:spacing w:line="480" w:lineRule="auto"/>
      </w:pPr>
      <w:r>
        <w:rPr>
          <w:vertAlign w:val="superscript"/>
        </w:rPr>
        <w:t>d</w:t>
      </w:r>
      <w:r>
        <w:t> </w:t>
      </w:r>
      <w:r>
        <w:rPr>
          <w:shd w:val="clear" w:color="auto" w:fill="FFFFFF"/>
          <w:lang w:eastAsia="de-DE"/>
        </w:rPr>
        <w:t xml:space="preserve">Institute of Soil Science and Site Ecology, </w:t>
      </w:r>
      <w:r>
        <w:t>Technische Universität Dresden</w:t>
      </w:r>
      <w:r>
        <w:rPr>
          <w:shd w:val="clear" w:color="auto" w:fill="FFFFFF"/>
          <w:lang w:eastAsia="de-DE"/>
        </w:rPr>
        <w:t>, Pienner Str. 19, 01737 Tharandt, Germany</w:t>
      </w:r>
    </w:p>
    <w:p>
      <w:pPr>
        <w:spacing w:line="480" w:lineRule="auto"/>
      </w:pPr>
      <w:r>
        <w:rPr>
          <w:rFonts w:cs="Times New Roman"/>
          <w:vertAlign w:val="superscript"/>
        </w:rPr>
        <w:t>e</w:t>
      </w:r>
      <w:r>
        <w:rPr>
          <w:rFonts w:cs="Times New Roman"/>
        </w:rPr>
        <w:t> </w:t>
      </w:r>
      <w:r>
        <w:t>Institute of Geography, Soil Science and Soil Ecology, Ruhr-Universität Bochum, Universitätsstr. 150, 44801 Bochum, Germany</w:t>
      </w:r>
    </w:p>
    <w:p>
      <w:pPr>
        <w:spacing w:line="480" w:lineRule="auto"/>
      </w:pPr>
      <w:r>
        <w:rPr>
          <w:vertAlign w:val="superscript"/>
        </w:rPr>
        <w:t>f</w:t>
      </w:r>
      <w:r>
        <w:t> </w:t>
      </w:r>
      <w:r>
        <w:rPr>
          <w:rFonts w:eastAsia="Times New Roman" w:cs="Times New Roman"/>
          <w:lang w:eastAsia="de-DE"/>
        </w:rPr>
        <w:t>Research Unit Comparative Microbiome Analysis, Helmholtz Zentrum München, German Research Centre for Environmental Health, Ingolstädter Landstr. 1, 85764 Neuherberg, Germany</w:t>
      </w:r>
    </w:p>
    <w:p>
      <w:pPr>
        <w:spacing w:line="480" w:lineRule="auto"/>
      </w:pPr>
      <w:r>
        <w:rPr>
          <w:vertAlign w:val="superscript"/>
        </w:rPr>
        <w:t>g</w:t>
      </w:r>
      <w:r>
        <w:t> Institute for Advanced Study, Technical University of Munich, Lichtenbergstr. 2a, 85748 Garching, Germany</w:t>
      </w:r>
    </w:p>
    <w:p>
      <w:pPr>
        <w:spacing w:line="480" w:lineRule="auto"/>
      </w:pPr>
      <w:r>
        <w:rPr>
          <w:vertAlign w:val="superscript"/>
        </w:rPr>
        <w:t>h</w:t>
      </w:r>
      <w:r>
        <w:t> Department of Geosciences and Natural Resource Management, University of Copenhagen, Øster Voldgade 10, 1350 København, Denmark</w:t>
      </w:r>
    </w:p>
    <w:p>
      <w:pPr>
        <w:spacing w:line="480" w:lineRule="auto"/>
      </w:pPr>
      <w:r>
        <w:t xml:space="preserve">*Corresponding author: </w:t>
      </w:r>
    </w:p>
    <w:p>
      <w:pPr>
        <w:spacing w:line="480" w:lineRule="auto"/>
      </w:pPr>
      <w:r>
        <w:t>Vera L. Baumert, Bavarian State Research Center for Agriculture, Institute for Organic Farming, Soil and Resource Management, Lange Point 6, 85354 Freising, Germany</w:t>
      </w:r>
    </w:p>
    <w:p>
      <w:pPr>
        <w:spacing w:line="480" w:lineRule="auto"/>
      </w:pPr>
      <w:hyperlink r:id="rId8" w:history="1">
        <w:r>
          <w:rPr>
            <w:rStyle w:val="Hyperlink"/>
          </w:rPr>
          <w:t>vera.baumert@lfl.bayern.de</w:t>
        </w:r>
      </w:hyperlink>
    </w:p>
    <w:p>
      <w:pPr>
        <w:spacing w:line="480" w:lineRule="auto"/>
        <w:jc w:val="left"/>
      </w:pPr>
      <w:r>
        <w:br w:type="page"/>
      </w:r>
    </w:p>
    <w:p>
      <w:pPr>
        <w:spacing w:line="480" w:lineRule="auto"/>
        <w:rPr>
          <w:b/>
          <w:lang w:eastAsia="de-DE"/>
        </w:rPr>
      </w:pPr>
      <w:r>
        <w:rPr>
          <w:b/>
          <w:lang w:eastAsia="de-DE"/>
        </w:rPr>
        <w:lastRenderedPageBreak/>
        <w:t>Abstract</w:t>
      </w:r>
    </w:p>
    <w:p>
      <w:pPr>
        <w:spacing w:line="480" w:lineRule="auto"/>
        <w:rPr>
          <w:lang w:eastAsia="de-DE"/>
        </w:rPr>
      </w:pPr>
      <w:r>
        <w:rPr>
          <w:lang w:eastAsia="de-DE"/>
        </w:rPr>
        <w:t>Subsoils are typically characterised by low concentrations of organic carbon (OC). However, due to their large volume, they contain more than half of the global soil OC stocks. This discrepancy suggests that subsoils might sequester further carbon (C), thus acting as potential sinks for atmospheric C. Plant roots and associated rhizodeposits are a major source of OC input to subsoils. However, if and how increased OC inputs via plant roots to subsoils affect mechanisms involved in soil C sequestration remains unclear.</w:t>
      </w:r>
    </w:p>
    <w:p>
      <w:pPr>
        <w:spacing w:line="480" w:lineRule="auto"/>
      </w:pPr>
      <w:r>
        <w:rPr>
          <w:lang w:eastAsia="de-DE"/>
        </w:rPr>
        <w:t xml:space="preserve">Here, we set up a pot experiment to investigate the effect of tree roots and associated rhizosphere development on soil aggregation and C allocation in topsoils vs. subsoils. </w:t>
      </w:r>
      <w:r>
        <w:t>We planted European beech (</w:t>
      </w:r>
      <w:r>
        <w:rPr>
          <w:i/>
        </w:rPr>
        <w:t>Fagus sylvatica L.</w:t>
      </w:r>
      <w:r>
        <w:t>) seedlings in top- and subsoil material collected from three forest sites of different parent material. Over a growth period of five months, the seedlings developed a dense root system transforming the whole soil volume into root-affected (i.e. rhizosphere) soil. Soil samples from rooting treatments and unplanted controls were analysed for OC and total nitrogen (TN) concentrations, microbial community composition, enzyme activities and extracellular polymeric substance (EPS) concentrations. Additionally, we measured OC and TN distribution in four water-stable aggregate size classes.</w:t>
      </w:r>
    </w:p>
    <w:p>
      <w:pPr>
        <w:pStyle w:val="StandardWeb"/>
        <w:spacing w:beforeAutospacing="0" w:afterAutospacing="0" w:line="480" w:lineRule="auto"/>
      </w:pPr>
      <w:r>
        <w:t>The findings of our study reveal that the effects of rooting vary amongst soil depths and are also influenced by the soil characteristics. We found that roots and the associated rhizosphere development increased the amount of macroaggregates in the two finest-textured subsoils. For the most C-poor and fine-textured subsoil, this translated into a 15 % increase in bulk OC concentration, indicating considerable potential for C sequestration in subsoils by enhanced macroaggregation. Across subsoils, rooting strongly enhanced microbial abundance and was especially correlated with fungal abundance and a shift in the fungal-to-bacterial- ratio. The strong fungal growth was likely causative for the enhanced macroaggretaion in these subsoils. In topsoils, however, rooting treatment decreased macroaggregate abundance, potentially due to disruption of pre-existing aggregates as indicated by the concomitant increased in microaggregates.</w:t>
      </w:r>
    </w:p>
    <w:p>
      <w:pPr>
        <w:spacing w:line="480" w:lineRule="auto"/>
      </w:pPr>
      <w:r>
        <w:lastRenderedPageBreak/>
        <w:t xml:space="preserve">Our study supports the growing awareness that OC dynamics may be governed by different mechanisms in top- and subsoils, respectively. It shows that the enhanced addition of OM via plant roots to subsoils boosts fungal growth and thereby increases macroaggregate formation which potentially facilitates C sequestration by occlusion. </w:t>
      </w:r>
    </w:p>
    <w:p>
      <w:pPr>
        <w:pStyle w:val="AuthorList"/>
        <w:spacing w:after="0" w:line="480" w:lineRule="auto"/>
      </w:pPr>
      <w:r>
        <w:t>Keywords:</w:t>
      </w:r>
    </w:p>
    <w:p>
      <w:pPr>
        <w:pStyle w:val="AuthorList"/>
        <w:spacing w:before="0" w:line="480" w:lineRule="auto"/>
        <w:rPr>
          <w:b w:val="0"/>
        </w:rPr>
      </w:pPr>
      <w:r>
        <w:rPr>
          <w:b w:val="0"/>
        </w:rPr>
        <w:t>soil organic carbon, soil fungi, rhizosphere, water-stable aggregates, aggregate fractionation, carbon storage</w:t>
      </w:r>
    </w:p>
    <w:p>
      <w:pPr>
        <w:spacing w:line="480" w:lineRule="auto"/>
        <w:jc w:val="left"/>
        <w:rPr>
          <w:rFonts w:cs="Times New Roman"/>
          <w:b/>
          <w:lang w:val="en-US"/>
        </w:rPr>
      </w:pPr>
      <w:r>
        <w:br w:type="page"/>
      </w:r>
    </w:p>
    <w:p>
      <w:pPr>
        <w:pStyle w:val="berschrift1"/>
        <w:spacing w:line="480" w:lineRule="auto"/>
      </w:pPr>
      <w:r>
        <w:lastRenderedPageBreak/>
        <w:t>Introduction</w:t>
      </w:r>
    </w:p>
    <w:p>
      <w:pPr>
        <w:spacing w:line="480" w:lineRule="auto"/>
        <w:rPr>
          <w:lang w:eastAsia="de-DE"/>
        </w:rPr>
      </w:pPr>
      <w:r>
        <w:rPr>
          <w:lang w:eastAsia="de-DE"/>
        </w:rPr>
        <w:t xml:space="preserve">Subsoils, i.e. soil material underlying the upper soil horizons rich in organic matter, are generally characterised by rather low organic carbon (OC) concentrations. However, they contain more than 50 % of the global soil organic carbon (SOC) stocks because they make up the majority of the soil volume in most intermediate and well-developed soils around the world </w:t>
      </w:r>
      <w:r>
        <w:rPr>
          <w:lang w:eastAsia="de-DE"/>
        </w:rPr>
        <w:fldChar w:fldCharType="begin"/>
      </w:r>
      <w:r>
        <w:rPr>
          <w:lang w:eastAsia="de-DE"/>
        </w:rPr>
        <w:instrText xml:space="preserve"> ADDIN EN.CITE &lt;EndNote&gt;&lt;Cite&gt;&lt;Author&gt;Jobbágy&lt;/Author&gt;&lt;Year&gt;2000&lt;/Year&gt;&lt;RecNum&gt;273&lt;/RecNum&gt;&lt;DisplayText&gt;(Jobbágy and Jackson, 2000)&lt;/DisplayText&gt;&lt;record&gt;&lt;rec-number&gt;273&lt;/rec-number&gt;&lt;foreign-keys&gt;&lt;key app="EN" db-id="sapfa9vat92wstev003v9dsna9dsx9zdrwxd" timestamp="1526303349"&gt;273&lt;/key&gt;&lt;key app="ENWeb" db-id=""&gt;0&lt;/key&gt;&lt;/foreign-keys&gt;&lt;ref-type name="Journal Article"&gt;17&lt;/ref-type&gt;&lt;contributors&gt;&lt;authors&gt;&lt;author&gt;Jobbágy, Esteban G.&lt;/author&gt;&lt;author&gt;Jackson, Robert B.&lt;/author&gt;&lt;/authors&gt;&lt;/contributors&gt;&lt;titles&gt;&lt;title&gt;The Vertical Distribution of Soil Organic Carbon and Its Relation to Climate and Vegetation&lt;/title&gt;&lt;secondary-title&gt;Ecological Applications&lt;/secondary-title&gt;&lt;/titles&gt;&lt;periodical&gt;&lt;full-title&gt;Ecological Applications&lt;/full-title&gt;&lt;/periodical&gt;&lt;pages&gt;423-436&lt;/pages&gt;&lt;volume&gt;10&lt;/volume&gt;&lt;number&gt;2&lt;/number&gt;&lt;section&gt;423&lt;/section&gt;&lt;dates&gt;&lt;year&gt;2000&lt;/year&gt;&lt;/dates&gt;&lt;isbn&gt;1051-0761&lt;/isbn&gt;&lt;urls&gt;&lt;/urls&gt;&lt;electronic-resource-num&gt;10.1890/1051-0761(2000)010[0423:Tvdoso]2.0.Co;2&lt;/electronic-resource-num&gt;&lt;/record&gt;&lt;/Cite&gt;&lt;/EndNote&gt;</w:instrText>
      </w:r>
      <w:r>
        <w:rPr>
          <w:lang w:eastAsia="de-DE"/>
        </w:rPr>
        <w:fldChar w:fldCharType="separate"/>
      </w:r>
      <w:r>
        <w:rPr>
          <w:noProof/>
          <w:lang w:eastAsia="de-DE"/>
        </w:rPr>
        <w:t>(</w:t>
      </w:r>
      <w:hyperlink w:anchor="_ENREF_33" w:tooltip="Jobbágy, 2000 #273" w:history="1">
        <w:r>
          <w:rPr>
            <w:noProof/>
            <w:lang w:eastAsia="de-DE"/>
          </w:rPr>
          <w:t>Jobbágy and Jackson, 2000</w:t>
        </w:r>
      </w:hyperlink>
      <w:r>
        <w:rPr>
          <w:noProof/>
          <w:lang w:eastAsia="de-DE"/>
        </w:rPr>
        <w:t>)</w:t>
      </w:r>
      <w:r>
        <w:rPr>
          <w:lang w:eastAsia="de-DE"/>
        </w:rPr>
        <w:fldChar w:fldCharType="end"/>
      </w:r>
      <w:r>
        <w:rPr>
          <w:lang w:eastAsia="de-DE"/>
        </w:rPr>
        <w:t>. This discrepancy between low concentrations and high stocks of SOC implies a potential for further carbon (C) sequestration in subsoils given additional input of organic matter (OM)</w:t>
      </w:r>
      <w:r>
        <w:t xml:space="preserve"> </w:t>
      </w:r>
      <w:r>
        <w:fldChar w:fldCharType="begin"/>
      </w:r>
      <w:r>
        <w:instrText xml:space="preserve"> ADDIN EN.CITE &lt;EndNote&gt;&lt;Cite&gt;&lt;Author&gt;Rumpel&lt;/Author&gt;&lt;Year&gt;2012&lt;/Year&gt;&lt;RecNum&gt;198&lt;/RecNum&gt;&lt;DisplayText&gt;(Rumpel et al., 2012)&lt;/DisplayText&gt;&lt;record&gt;&lt;rec-number&gt;198&lt;/rec-number&gt;&lt;foreign-keys&gt;&lt;key app="EN" db-id="sapfa9vat92wstev003v9dsna9dsx9zdrwxd" timestamp="1525710137"&gt;198&lt;/key&gt;&lt;key app="ENWeb" db-id=""&gt;0&lt;/key&gt;&lt;/foreign-keys&gt;&lt;ref-type name="Book Section"&gt;5&lt;/ref-type&gt;&lt;contributors&gt;&lt;authors&gt;&lt;author&gt;Rumpel, Cornelia&lt;/author&gt;&lt;author&gt;Chabbi, Abad&lt;/author&gt;&lt;author&gt;Marschner, Bernd&lt;/author&gt;&lt;/authors&gt;&lt;/contributors&gt;&lt;titles&gt;&lt;title&gt;Carbon Storage and Sequestration in Subsoil Horizons: Knowledge, Gaps and Potentials&lt;/title&gt;&lt;/titles&gt;&lt;pages&gt;445-464&lt;/pages&gt;&lt;dates&gt;&lt;year&gt;2012&lt;/year&gt;&lt;/dates&gt;&lt;urls&gt;&lt;/urls&gt;&lt;electronic-resource-num&gt;10.1007/978-94-007-4159-1_20&lt;/electronic-resource-num&gt;&lt;/record&gt;&lt;/Cite&gt;&lt;/EndNote&gt;</w:instrText>
      </w:r>
      <w:r>
        <w:fldChar w:fldCharType="separate"/>
      </w:r>
      <w:r>
        <w:rPr>
          <w:noProof/>
        </w:rPr>
        <w:t>(</w:t>
      </w:r>
      <w:hyperlink w:anchor="_ENREF_72" w:tooltip="Rumpel, 2012 #198" w:history="1">
        <w:r>
          <w:rPr>
            <w:noProof/>
          </w:rPr>
          <w:t>Rumpel et al., 2012</w:t>
        </w:r>
      </w:hyperlink>
      <w:r>
        <w:rPr>
          <w:noProof/>
        </w:rPr>
        <w:t>)</w:t>
      </w:r>
      <w:r>
        <w:fldChar w:fldCharType="end"/>
      </w:r>
      <w:r>
        <w:rPr>
          <w:lang w:eastAsia="de-DE"/>
        </w:rPr>
        <w:t xml:space="preserve">. However, comparative studies of the mechanisms and processes controlling SOC storage in top- and subsoils are still scarce </w:t>
      </w:r>
      <w:r>
        <w:rPr>
          <w:lang w:eastAsia="de-DE"/>
        </w:rPr>
        <w:fldChar w:fldCharType="begin"/>
      </w:r>
      <w:r>
        <w:rPr>
          <w:lang w:eastAsia="de-DE"/>
        </w:rPr>
        <w:instrText xml:space="preserve"> ADDIN EN.CITE &lt;EndNote&gt;&lt;Cite&gt;&lt;Author&gt;Salomé&lt;/Author&gt;&lt;Year&gt;2010&lt;/Year&gt;&lt;RecNum&gt;226&lt;/RecNum&gt;&lt;DisplayText&gt;(Salomé et al., 2010; Rumpel and Kögel-Knabner, 2011)&lt;/DisplayText&gt;&lt;record&gt;&lt;rec-number&gt;226&lt;/rec-number&gt;&lt;foreign-keys&gt;&lt;key app="EN" db-id="sapfa9vat92wstev003v9dsna9dsx9zdrwxd" timestamp="1525855798"&gt;226&lt;/key&gt;&lt;key app="ENWeb" db-id=""&gt;0&lt;/key&gt;&lt;/foreign-keys&gt;&lt;ref-type name="Journal Article"&gt;17&lt;/ref-type&gt;&lt;contributors&gt;&lt;authors&gt;&lt;author&gt;Salomé, Clémence&lt;/author&gt;&lt;author&gt;Nunan, Naoise&lt;/author&gt;&lt;author&gt;Pouteau, Valérie&lt;/author&gt;&lt;author&gt;Lerch, Thomas Z.&lt;/author&gt;&lt;author&gt;Chenu, Claire&lt;/author&gt;&lt;/authors&gt;&lt;/contributors&gt;&lt;titles&gt;&lt;title&gt;Carbon dynamics in topsoil and in subsoil may be controlled by different regulatory mechanisms&lt;/title&gt;&lt;secondary-title&gt;Global Change Biology&lt;/secondary-title&gt;&lt;/titles&gt;&lt;periodical&gt;&lt;full-title&gt;Global Change Biology&lt;/full-title&gt;&lt;abbr-1&gt;Glob. Change Biol.&lt;/abbr-1&gt;&lt;/periodical&gt;&lt;pages&gt;416-426&lt;/pages&gt;&lt;volume&gt;16&lt;/volume&gt;&lt;number&gt;1&lt;/number&gt;&lt;dates&gt;&lt;year&gt;2010&lt;/year&gt;&lt;/dates&gt;&lt;isbn&gt;13541013&amp;#xD;13652486&lt;/isbn&gt;&lt;urls&gt;&lt;/urls&gt;&lt;electronic-resource-num&gt;10.1111/j.1365-2486.2009.01884.x&lt;/electronic-resource-num&gt;&lt;/record&gt;&lt;/Cite&gt;&lt;Cite&gt;&lt;Author&gt;Rumpel&lt;/Author&gt;&lt;Year&gt;2011&lt;/Year&gt;&lt;RecNum&gt;223&lt;/RecNum&gt;&lt;record&gt;&lt;rec-number&gt;223&lt;/rec-number&gt;&lt;foreign-keys&gt;&lt;key app="EN" db-id="sapfa9vat92wstev003v9dsna9dsx9zdrwxd" timestamp="1525855782"&gt;223&lt;/key&gt;&lt;key app="ENWeb" db-id=""&gt;0&lt;/key&gt;&lt;/foreign-keys&gt;&lt;ref-type name="Journal Article"&gt;17&lt;/ref-type&gt;&lt;contributors&gt;&lt;authors&gt;&lt;author&gt;Rumpel, Cornelia&lt;/author&gt;&lt;author&gt;Kögel-Knabner, Ingrid&lt;/author&gt;&lt;/authors&gt;&lt;/contributors&gt;&lt;titles&gt;&lt;title&gt;Deep soil organic matter—a key but poorly understood component of terrestrial C cycle&lt;/title&gt;&lt;secondary-title&gt;Plant and Soil&lt;/secondary-title&gt;&lt;/titles&gt;&lt;periodical&gt;&lt;full-title&gt;Plant and Soil&lt;/full-title&gt;&lt;/periodical&gt;&lt;pages&gt;143-158&lt;/pages&gt;&lt;volume&gt;338&lt;/volume&gt;&lt;number&gt;1-2&lt;/number&gt;&lt;section&gt;143&lt;/section&gt;&lt;dates&gt;&lt;year&gt;2011&lt;/year&gt;&lt;/dates&gt;&lt;isbn&gt;0032-079X&amp;#xD;1573-5036&lt;/isbn&gt;&lt;urls&gt;&lt;/urls&gt;&lt;electronic-resource-num&gt;10.1007/s11104-010-0391-5&lt;/electronic-resource-num&gt;&lt;/record&gt;&lt;/Cite&gt;&lt;/EndNote&gt;</w:instrText>
      </w:r>
      <w:r>
        <w:rPr>
          <w:lang w:eastAsia="de-DE"/>
        </w:rPr>
        <w:fldChar w:fldCharType="separate"/>
      </w:r>
      <w:r>
        <w:rPr>
          <w:noProof/>
          <w:lang w:eastAsia="de-DE"/>
        </w:rPr>
        <w:t>(</w:t>
      </w:r>
      <w:hyperlink w:anchor="_ENREF_74" w:tooltip="Salomé, 2010 #226" w:history="1">
        <w:r>
          <w:rPr>
            <w:noProof/>
            <w:lang w:eastAsia="de-DE"/>
          </w:rPr>
          <w:t>Salomé et al., 2010</w:t>
        </w:r>
      </w:hyperlink>
      <w:r>
        <w:rPr>
          <w:noProof/>
          <w:lang w:eastAsia="de-DE"/>
        </w:rPr>
        <w:t xml:space="preserve">; </w:t>
      </w:r>
      <w:hyperlink w:anchor="_ENREF_73" w:tooltip="Rumpel, 2011 #223" w:history="1">
        <w:r>
          <w:rPr>
            <w:noProof/>
            <w:lang w:eastAsia="de-DE"/>
          </w:rPr>
          <w:t>Rumpel and Kögel-Knabner, 2011</w:t>
        </w:r>
      </w:hyperlink>
      <w:r>
        <w:rPr>
          <w:noProof/>
          <w:lang w:eastAsia="de-DE"/>
        </w:rPr>
        <w:t>)</w:t>
      </w:r>
      <w:r>
        <w:rPr>
          <w:lang w:eastAsia="de-DE"/>
        </w:rPr>
        <w:fldChar w:fldCharType="end"/>
      </w:r>
      <w:r>
        <w:rPr>
          <w:lang w:val="nl-NL" w:eastAsia="de-DE"/>
        </w:rPr>
        <w:t xml:space="preserve">. This lack of mechanistic insight also hampers the representation of subsoils in soil C models as described by </w:t>
      </w:r>
      <w:hyperlink w:anchor="_ENREF_74" w:tooltip="Salomé, 2010 #226" w:history="1">
        <w:r>
          <w:rPr>
            <w:lang w:val="nl-NL" w:eastAsia="de-DE"/>
          </w:rPr>
          <w:fldChar w:fldCharType="begin"/>
        </w:r>
        <w:r>
          <w:rPr>
            <w:lang w:val="nl-NL" w:eastAsia="de-DE"/>
          </w:rPr>
          <w:instrText xml:space="preserve"> ADDIN EN.CITE &lt;EndNote&gt;&lt;Cite AuthorYear="1"&gt;&lt;Author&gt;Salomé&lt;/Author&gt;&lt;Year&gt;2010&lt;/Year&gt;&lt;RecNum&gt;226&lt;/RecNum&gt;&lt;DisplayText&gt;Salomé et al. (2010)&lt;/DisplayText&gt;&lt;record&gt;&lt;rec-number&gt;226&lt;/rec-number&gt;&lt;foreign-keys&gt;&lt;key app="EN" db-id="sapfa9vat92wstev003v9dsna9dsx9zdrwxd" timestamp="1525855798"&gt;226&lt;/key&gt;&lt;key app="ENWeb" db-id=""&gt;0&lt;/key&gt;&lt;/foreign-keys&gt;&lt;ref-type name="Journal Article"&gt;17&lt;/ref-type&gt;&lt;contributors&gt;&lt;authors&gt;&lt;author&gt;Salomé, Clémence&lt;/author&gt;&lt;author&gt;Nunan, Naoise&lt;/author&gt;&lt;author&gt;Pouteau, Valérie&lt;/author&gt;&lt;author&gt;Lerch, Thomas Z.&lt;/author&gt;&lt;author&gt;Chenu, Claire&lt;/author&gt;&lt;/authors&gt;&lt;/contributors&gt;&lt;titles&gt;&lt;title&gt;Carbon dynamics in topsoil and in subsoil may be controlled by different regulatory mechanisms&lt;/title&gt;&lt;secondary-title&gt;Global Change Biology&lt;/secondary-title&gt;&lt;/titles&gt;&lt;periodical&gt;&lt;full-title&gt;Global Change Biology&lt;/full-title&gt;&lt;abbr-1&gt;Glob. Change Biol.&lt;/abbr-1&gt;&lt;/periodical&gt;&lt;pages&gt;416-426&lt;/pages&gt;&lt;volume&gt;16&lt;/volume&gt;&lt;number&gt;1&lt;/number&gt;&lt;dates&gt;&lt;year&gt;2010&lt;/year&gt;&lt;/dates&gt;&lt;isbn&gt;13541013&amp;#xD;13652486&lt;/isbn&gt;&lt;urls&gt;&lt;/urls&gt;&lt;electronic-resource-num&gt;10.1111/j.1365-2486.2009.01884.x&lt;/electronic-resource-num&gt;&lt;/record&gt;&lt;/Cite&gt;&lt;/EndNote&gt;</w:instrText>
        </w:r>
        <w:r>
          <w:rPr>
            <w:lang w:val="nl-NL" w:eastAsia="de-DE"/>
          </w:rPr>
          <w:fldChar w:fldCharType="separate"/>
        </w:r>
        <w:r>
          <w:rPr>
            <w:noProof/>
            <w:lang w:val="nl-NL" w:eastAsia="de-DE"/>
          </w:rPr>
          <w:t>Salomé et al. (2010)</w:t>
        </w:r>
        <w:r>
          <w:rPr>
            <w:lang w:val="nl-NL" w:eastAsia="de-DE"/>
          </w:rPr>
          <w:fldChar w:fldCharType="end"/>
        </w:r>
      </w:hyperlink>
      <w:r>
        <w:t>: “In essence, subsoil is treated merely as a ‘less concentrated’ topsoil. The corollary of this assumption is that both compartments will respond in the same way to changes in conditions or external perturbations, the only difference being the intensity of the response.”</w:t>
      </w:r>
    </w:p>
    <w:p>
      <w:pPr>
        <w:spacing w:line="480" w:lineRule="auto"/>
      </w:pPr>
      <w:r>
        <w:t xml:space="preserve">Yet, evidence is growing that SOC dynamics are controlled by different mechanisms and processes in top- vs. subsoils. Several studies used the addition of labile C to examine how increased C input affected SOC turnover in different soil depths, but results were mixed: While some observe a higher priming effect in subsoils as compared to topsoils </w:t>
      </w:r>
      <w:r>
        <w:fldChar w:fldCharType="begin">
          <w:fldData xml:space="preserve">PEVuZE5vdGU+PENpdGU+PEF1dGhvcj5LYXJodTwvQXV0aG9yPjxZZWFyPjIwMTY8L1llYXI+PFJl
Y051bT4zMjI8L1JlY051bT48RGlzcGxheVRleHQ+KEthcmh1IGV0IGFsLiwgMjAxNjsgU2hhaHph
ZCBldCBhbC4sIDIwMTkpPC9EaXNwbGF5VGV4dD48cmVjb3JkPjxyZWMtbnVtYmVyPjMyMjwvcmVj
LW51bWJlcj48Zm9yZWlnbi1rZXlzPjxrZXkgYXBwPSJFTiIgZGItaWQ9InNhcGZhOXZhdDkyd3N0
ZXYwMDN2OWRzbmE5ZHN4OXpkcnd4ZCIgdGltZXN0YW1wPSIxNTI5OTMxODMyIj4zMjI8L2tleT48
a2V5IGFwcD0iRU5XZWIiIGRiLWlkPSIiPjA8L2tleT48L2ZvcmVpZ24ta2V5cz48cmVmLXR5cGUg
bmFtZT0iSm91cm5hbCBBcnRpY2xlIj4xNzwvcmVmLXR5cGU+PGNvbnRyaWJ1dG9ycz48YXV0aG9y
cz48YXV0aG9yPkthcmh1LCBLcmlzdGlpbmE8L2F1dGhvcj48YXV0aG9yPkhpbGFzdnVvcmksIEVt
bWk8L2F1dGhvcj48YXV0aG9yPkZyaXR6ZSwgSGFubnU8L2F1dGhvcj48YXV0aG9yPkJpYXNpLCBD
aHJpc3RpbmE8L2F1dGhvcj48YXV0aG9yPk55a8OkbmVuLCBIYW5udTwvYXV0aG9yPjxhdXRob3I+
TGlza2ksIEphcmk8L2F1dGhvcj48YXV0aG9yPlZhbmhhbGEsIFBla2thPC9hdXRob3I+PGF1dGhv
cj5IZWlub25zYWxvLCBKdXNzaTwvYXV0aG9yPjxhdXRob3I+UHVtcGFuZW4sIEp1a2thPC9hdXRo
b3I+PC9hdXRob3JzPjwvY29udHJpYnV0b3JzPjx0aXRsZXM+PHRpdGxlPlByaW1pbmcgZWZmZWN0
IGluY3JlYXNlcyB3aXRoIGRlcHRoIGluIGEgYm9yZWFsIGZvcmVzdCBzb2lsPC90aXRsZT48c2Vj
b25kYXJ5LXRpdGxlPlNvaWwgQmlvbG9neSBhbmQgQmlvY2hlbWlzdHJ5PC9zZWNvbmRhcnktdGl0
bGU+PC90aXRsZXM+PHBlcmlvZGljYWw+PGZ1bGwtdGl0bGU+U29pbCBCaW9sb2d5IGFuZCBCaW9j
aGVtaXN0cnk8L2Z1bGwtdGl0bGU+PC9wZXJpb2RpY2FsPjxwYWdlcz4xMDQtMTA3PC9wYWdlcz48
dm9sdW1lPjk5PC92b2x1bWU+PHNlY3Rpb24+MTA0PC9zZWN0aW9uPjxkYXRlcz48eWVhcj4yMDE2
PC95ZWFyPjwvZGF0ZXM+PGlzYm4+MDAzODA3MTc8L2lzYm4+PHVybHM+PC91cmxzPjxlbGVjdHJv
bmljLXJlc291cmNlLW51bT4xMC4xMDE2L2ouc29pbGJpby4yMDE2LjA1LjAwMTwvZWxlY3Ryb25p
Yy1yZXNvdXJjZS1udW0+PC9yZWNvcmQ+PC9DaXRlPjxDaXRlPjxBdXRob3I+U2hhaHphZDwvQXV0
aG9yPjxZZWFyPjIwMTk8L1llYXI+PFJlY051bT41NDQ8L1JlY051bT48cmVjb3JkPjxyZWMtbnVt
YmVyPjU0NDwvcmVjLW51bWJlcj48Zm9yZWlnbi1rZXlzPjxrZXkgYXBwPSJFTiIgZGItaWQ9InNh
cGZhOXZhdDkyd3N0ZXYwMDN2OWRzbmE5ZHN4OXpkcnd4ZCIgdGltZXN0YW1wPSIxNTk0MzA1ODk4
Ij41NDQ8L2tleT48a2V5IGFwcD0iRU5XZWIiIGRiLWlkPSIiPjA8L2tleT48L2ZvcmVpZ24ta2V5
cz48cmVmLXR5cGUgbmFtZT0iSm91cm5hbCBBcnRpY2xlIj4xNzwvcmVmLXR5cGU+PGNvbnRyaWJ1
dG9ycz48YXV0aG9ycz48YXV0aG9yPlNoYWh6YWQsIFRhbnZpcjwvYXV0aG9yPjxhdXRob3I+QW53
YXIsIEZhaXphPC9hdXRob3I+PGF1dGhvcj5IdXNzYWluLCBTYWJpcjwvYXV0aG9yPjxhdXRob3I+
TWFobW9vZCwgRmFpc2FsPC9hdXRob3I+PGF1dGhvcj5BcmlmLCBNdWhhbW1hZCBTYWxlZW08L2F1
dGhvcj48YXV0aG9yPlNhaGFyLCBBbW5hPC9hdXRob3I+PGF1dGhvcj5OYXdheiwgTXVoYW1tYWQg
RmFycmFraDwvYXV0aG9yPjxhdXRob3I+UGVydmVlbiwgTmF6aWE8L2F1dGhvcj48YXV0aG9yPlNh
bmF1bGxhaCwgTXVoYW1tYWQ8L2F1dGhvcj48YXV0aG9yPlJlaG1hbiwgS2hhZGVlamE8L2F1dGhv
cj48YXV0aG9yPlJhc2hpZCwgTXVoYW1tYWQgSW10aWF6PC9hdXRob3I+PC9hdXRob3JzPjwvY29u
dHJpYnV0b3JzPjx0aXRsZXM+PHRpdGxlPkNhcmJvbiBkeW5hbWljcyBpbiBzdXJmYWNlIGFuZCBk
ZWVwIHNvaWwgaW4gcmVzcG9uc2UgdG8gaW5jcmVhc2luZyBsaXR0ZXIgYWRkaXRpb24gcmF0ZXMg
aW4gYW4gYWdyby1lY29zeXN0ZW08L3RpdGxlPjxzZWNvbmRhcnktdGl0bGU+R2VvZGVybWE8L3Nl
Y29uZGFyeS10aXRsZT48L3RpdGxlcz48cGVyaW9kaWNhbD48ZnVsbC10aXRsZT5HZW9kZXJtYTwv
ZnVsbC10aXRsZT48L3BlcmlvZGljYWw+PHBhZ2VzPjEtOTwvcGFnZXM+PHZvbHVtZT4zMzM8L3Zv
bHVtZT48c2VjdGlvbj4xPC9zZWN0aW9uPjxkYXRlcz48eWVhcj4yMDE5PC95ZWFyPjwvZGF0ZXM+
PGlzYm4+MDAxNjcwNjE8L2lzYm4+PHVybHM+PC91cmxzPjxlbGVjdHJvbmljLXJlc291cmNlLW51
bT4xMC4xMDE2L2ouZ2VvZGVybWEuMjAxOC4wNy4wMTg8L2VsZWN0cm9uaWMtcmVzb3VyY2UtbnVt
PjwvcmVjb3JkPjwvQ2l0ZT48L0VuZE5vdGU+
</w:fldData>
        </w:fldChar>
      </w:r>
      <w:r>
        <w:instrText xml:space="preserve"> ADDIN EN.CITE </w:instrText>
      </w:r>
      <w:r>
        <w:fldChar w:fldCharType="begin">
          <w:fldData xml:space="preserve">PEVuZE5vdGU+PENpdGU+PEF1dGhvcj5LYXJodTwvQXV0aG9yPjxZZWFyPjIwMTY8L1llYXI+PFJl
Y051bT4zMjI8L1JlY051bT48RGlzcGxheVRleHQ+KEthcmh1IGV0IGFsLiwgMjAxNjsgU2hhaHph
ZCBldCBhbC4sIDIwMTkpPC9EaXNwbGF5VGV4dD48cmVjb3JkPjxyZWMtbnVtYmVyPjMyMjwvcmVj
LW51bWJlcj48Zm9yZWlnbi1rZXlzPjxrZXkgYXBwPSJFTiIgZGItaWQ9InNhcGZhOXZhdDkyd3N0
ZXYwMDN2OWRzbmE5ZHN4OXpkcnd4ZCIgdGltZXN0YW1wPSIxNTI5OTMxODMyIj4zMjI8L2tleT48
a2V5IGFwcD0iRU5XZWIiIGRiLWlkPSIiPjA8L2tleT48L2ZvcmVpZ24ta2V5cz48cmVmLXR5cGUg
bmFtZT0iSm91cm5hbCBBcnRpY2xlIj4xNzwvcmVmLXR5cGU+PGNvbnRyaWJ1dG9ycz48YXV0aG9y
cz48YXV0aG9yPkthcmh1LCBLcmlzdGlpbmE8L2F1dGhvcj48YXV0aG9yPkhpbGFzdnVvcmksIEVt
bWk8L2F1dGhvcj48YXV0aG9yPkZyaXR6ZSwgSGFubnU8L2F1dGhvcj48YXV0aG9yPkJpYXNpLCBD
aHJpc3RpbmE8L2F1dGhvcj48YXV0aG9yPk55a8OkbmVuLCBIYW5udTwvYXV0aG9yPjxhdXRob3I+
TGlza2ksIEphcmk8L2F1dGhvcj48YXV0aG9yPlZhbmhhbGEsIFBla2thPC9hdXRob3I+PGF1dGhv
cj5IZWlub25zYWxvLCBKdXNzaTwvYXV0aG9yPjxhdXRob3I+UHVtcGFuZW4sIEp1a2thPC9hdXRo
b3I+PC9hdXRob3JzPjwvY29udHJpYnV0b3JzPjx0aXRsZXM+PHRpdGxlPlByaW1pbmcgZWZmZWN0
IGluY3JlYXNlcyB3aXRoIGRlcHRoIGluIGEgYm9yZWFsIGZvcmVzdCBzb2lsPC90aXRsZT48c2Vj
b25kYXJ5LXRpdGxlPlNvaWwgQmlvbG9neSBhbmQgQmlvY2hlbWlzdHJ5PC9zZWNvbmRhcnktdGl0
bGU+PC90aXRsZXM+PHBlcmlvZGljYWw+PGZ1bGwtdGl0bGU+U29pbCBCaW9sb2d5IGFuZCBCaW9j
aGVtaXN0cnk8L2Z1bGwtdGl0bGU+PC9wZXJpb2RpY2FsPjxwYWdlcz4xMDQtMTA3PC9wYWdlcz48
dm9sdW1lPjk5PC92b2x1bWU+PHNlY3Rpb24+MTA0PC9zZWN0aW9uPjxkYXRlcz48eWVhcj4yMDE2
PC95ZWFyPjwvZGF0ZXM+PGlzYm4+MDAzODA3MTc8L2lzYm4+PHVybHM+PC91cmxzPjxlbGVjdHJv
bmljLXJlc291cmNlLW51bT4xMC4xMDE2L2ouc29pbGJpby4yMDE2LjA1LjAwMTwvZWxlY3Ryb25p
Yy1yZXNvdXJjZS1udW0+PC9yZWNvcmQ+PC9DaXRlPjxDaXRlPjxBdXRob3I+U2hhaHphZDwvQXV0
aG9yPjxZZWFyPjIwMTk8L1llYXI+PFJlY051bT41NDQ8L1JlY051bT48cmVjb3JkPjxyZWMtbnVt
YmVyPjU0NDwvcmVjLW51bWJlcj48Zm9yZWlnbi1rZXlzPjxrZXkgYXBwPSJFTiIgZGItaWQ9InNh
cGZhOXZhdDkyd3N0ZXYwMDN2OWRzbmE5ZHN4OXpkcnd4ZCIgdGltZXN0YW1wPSIxNTk0MzA1ODk4
Ij41NDQ8L2tleT48a2V5IGFwcD0iRU5XZWIiIGRiLWlkPSIiPjA8L2tleT48L2ZvcmVpZ24ta2V5
cz48cmVmLXR5cGUgbmFtZT0iSm91cm5hbCBBcnRpY2xlIj4xNzwvcmVmLXR5cGU+PGNvbnRyaWJ1
dG9ycz48YXV0aG9ycz48YXV0aG9yPlNoYWh6YWQsIFRhbnZpcjwvYXV0aG9yPjxhdXRob3I+QW53
YXIsIEZhaXphPC9hdXRob3I+PGF1dGhvcj5IdXNzYWluLCBTYWJpcjwvYXV0aG9yPjxhdXRob3I+
TWFobW9vZCwgRmFpc2FsPC9hdXRob3I+PGF1dGhvcj5BcmlmLCBNdWhhbW1hZCBTYWxlZW08L2F1
dGhvcj48YXV0aG9yPlNhaGFyLCBBbW5hPC9hdXRob3I+PGF1dGhvcj5OYXdheiwgTXVoYW1tYWQg
RmFycmFraDwvYXV0aG9yPjxhdXRob3I+UGVydmVlbiwgTmF6aWE8L2F1dGhvcj48YXV0aG9yPlNh
bmF1bGxhaCwgTXVoYW1tYWQ8L2F1dGhvcj48YXV0aG9yPlJlaG1hbiwgS2hhZGVlamE8L2F1dGhv
cj48YXV0aG9yPlJhc2hpZCwgTXVoYW1tYWQgSW10aWF6PC9hdXRob3I+PC9hdXRob3JzPjwvY29u
dHJpYnV0b3JzPjx0aXRsZXM+PHRpdGxlPkNhcmJvbiBkeW5hbWljcyBpbiBzdXJmYWNlIGFuZCBk
ZWVwIHNvaWwgaW4gcmVzcG9uc2UgdG8gaW5jcmVhc2luZyBsaXR0ZXIgYWRkaXRpb24gcmF0ZXMg
aW4gYW4gYWdyby1lY29zeXN0ZW08L3RpdGxlPjxzZWNvbmRhcnktdGl0bGU+R2VvZGVybWE8L3Nl
Y29uZGFyeS10aXRsZT48L3RpdGxlcz48cGVyaW9kaWNhbD48ZnVsbC10aXRsZT5HZW9kZXJtYTwv
ZnVsbC10aXRsZT48L3BlcmlvZGljYWw+PHBhZ2VzPjEtOTwvcGFnZXM+PHZvbHVtZT4zMzM8L3Zv
bHVtZT48c2VjdGlvbj4xPC9zZWN0aW9uPjxkYXRlcz48eWVhcj4yMDE5PC95ZWFyPjwvZGF0ZXM+
PGlzYm4+MDAxNjcwNjE8L2lzYm4+PHVybHM+PC91cmxzPjxlbGVjdHJvbmljLXJlc291cmNlLW51
bT4xMC4xMDE2L2ouZ2VvZGVybWEuMjAxOC4wNy4wMTg8L2VsZWN0cm9uaWMtcmVzb3VyY2UtbnVt
PjwvcmVjb3JkPjwvQ2l0ZT48L0VuZE5vdGU+
</w:fldData>
        </w:fldChar>
      </w:r>
      <w:r>
        <w:instrText xml:space="preserve"> ADDIN EN.CITE.DATA </w:instrText>
      </w:r>
      <w:r>
        <w:fldChar w:fldCharType="end"/>
      </w:r>
      <w:r>
        <w:fldChar w:fldCharType="separate"/>
      </w:r>
      <w:r>
        <w:rPr>
          <w:noProof/>
        </w:rPr>
        <w:t>(</w:t>
      </w:r>
      <w:hyperlink w:anchor="_ENREF_35" w:tooltip="Karhu, 2016 #322" w:history="1">
        <w:r>
          <w:rPr>
            <w:noProof/>
          </w:rPr>
          <w:t>Karhu et al., 2016</w:t>
        </w:r>
      </w:hyperlink>
      <w:r>
        <w:rPr>
          <w:noProof/>
        </w:rPr>
        <w:t xml:space="preserve">; </w:t>
      </w:r>
      <w:hyperlink w:anchor="_ENREF_79" w:tooltip="Shahzad, 2019 #544" w:history="1">
        <w:r>
          <w:rPr>
            <w:noProof/>
          </w:rPr>
          <w:t>Shahzad et al., 2019</w:t>
        </w:r>
      </w:hyperlink>
      <w:r>
        <w:rPr>
          <w:noProof/>
        </w:rPr>
        <w:t>)</w:t>
      </w:r>
      <w:r>
        <w:fldChar w:fldCharType="end"/>
      </w:r>
      <w:r>
        <w:t xml:space="preserve">, others report a lower </w:t>
      </w:r>
      <w:r>
        <w:fldChar w:fldCharType="begin"/>
      </w:r>
      <w:r>
        <w:instrText xml:space="preserve"> ADDIN EN.CITE &lt;EndNote&gt;&lt;Cite&gt;&lt;Author&gt;de Graaff&lt;/Author&gt;&lt;Year&gt;2014&lt;/Year&gt;&lt;RecNum&gt;3&lt;/RecNum&gt;&lt;DisplayText&gt;(de Graaff et al., 2014)&lt;/DisplayText&gt;&lt;record&gt;&lt;rec-number&gt;3&lt;/rec-number&gt;&lt;foreign-keys&gt;&lt;key app="EN" db-id="sapfa9vat92wstev003v9dsna9dsx9zdrwxd" timestamp="1509978466"&gt;3&lt;/key&gt;&lt;key app="ENWeb" db-id=""&gt;0&lt;/key&gt;&lt;/foreign-keys&gt;&lt;ref-type name="Journal Article"&gt;17&lt;/ref-type&gt;&lt;contributors&gt;&lt;authors&gt;&lt;author&gt;de Graaff, Marie-Anne&lt;/author&gt;&lt;author&gt;Jastrow, Julie D.&lt;/author&gt;&lt;author&gt;Gillette, Shay&lt;/author&gt;&lt;author&gt;Johns, Aislinn&lt;/author&gt;&lt;author&gt;Wullschleger, Stan D.&lt;/author&gt;&lt;/authors&gt;&lt;/contributors&gt;&lt;titles&gt;&lt;title&gt;Differential priming of soil carbon driven by soil depth and root impacts on carbon availability&lt;/title&gt;&lt;secondary-title&gt;Soil Biology and Biochemistry&lt;/secondary-title&gt;&lt;/titles&gt;&lt;periodical&gt;&lt;full-title&gt;Soil Biology and Biochemistry&lt;/full-title&gt;&lt;/periodical&gt;&lt;pages&gt;147-156&lt;/pages&gt;&lt;volume&gt;69&lt;/volume&gt;&lt;dates&gt;&lt;year&gt;2014&lt;/year&gt;&lt;/dates&gt;&lt;isbn&gt;00380717&lt;/isbn&gt;&lt;urls&gt;&lt;/urls&gt;&lt;electronic-resource-num&gt;10.1016/j.soilbio.2013.10.047&lt;/electronic-resource-num&gt;&lt;/record&gt;&lt;/Cite&gt;&lt;/EndNote&gt;</w:instrText>
      </w:r>
      <w:r>
        <w:fldChar w:fldCharType="separate"/>
      </w:r>
      <w:r>
        <w:rPr>
          <w:noProof/>
        </w:rPr>
        <w:t>(</w:t>
      </w:r>
      <w:hyperlink w:anchor="_ENREF_15" w:tooltip="de Graaff, 2014 #3" w:history="1">
        <w:r>
          <w:rPr>
            <w:noProof/>
          </w:rPr>
          <w:t>de Graaff et al., 2014</w:t>
        </w:r>
      </w:hyperlink>
      <w:r>
        <w:rPr>
          <w:noProof/>
        </w:rPr>
        <w:t>)</w:t>
      </w:r>
      <w:r>
        <w:fldChar w:fldCharType="end"/>
      </w:r>
      <w:r>
        <w:t xml:space="preserve"> or even absent </w:t>
      </w:r>
      <w:r>
        <w:fldChar w:fldCharType="begin"/>
      </w:r>
      <w:r>
        <w:instrText xml:space="preserve"> ADDIN EN.CITE &lt;EndNote&gt;&lt;Cite&gt;&lt;Author&gt;Salomé&lt;/Author&gt;&lt;Year&gt;2010&lt;/Year&gt;&lt;RecNum&gt;226&lt;/RecNum&gt;&lt;DisplayText&gt;(Salomé et al., 2010; Wordell-Dietrich et al., 2017)&lt;/DisplayText&gt;&lt;record&gt;&lt;rec-number&gt;226&lt;/rec-number&gt;&lt;foreign-keys&gt;&lt;key app="EN" db-id="sapfa9vat92wstev003v9dsna9dsx9zdrwxd" timestamp="1525855798"&gt;226&lt;/key&gt;&lt;key app="ENWeb" db-id=""&gt;0&lt;/key&gt;&lt;/foreign-keys&gt;&lt;ref-type name="Journal Article"&gt;17&lt;/ref-type&gt;&lt;contributors&gt;&lt;authors&gt;&lt;author&gt;Salomé, Clémence&lt;/author&gt;&lt;author&gt;Nunan, Naoise&lt;/author&gt;&lt;author&gt;Pouteau, Valérie&lt;/author&gt;&lt;author&gt;Lerch, Thomas Z.&lt;/author&gt;&lt;author&gt;Chenu, Claire&lt;/author&gt;&lt;/authors&gt;&lt;/contributors&gt;&lt;titles&gt;&lt;title&gt;Carbon dynamics in topsoil and in subsoil may be controlled by different regulatory mechanisms&lt;/title&gt;&lt;secondary-title&gt;Global Change Biology&lt;/secondary-title&gt;&lt;/titles&gt;&lt;periodical&gt;&lt;full-title&gt;Global Change Biology&lt;/full-title&gt;&lt;abbr-1&gt;Glob. Change Biol.&lt;/abbr-1&gt;&lt;/periodical&gt;&lt;pages&gt;416-426&lt;/pages&gt;&lt;volume&gt;16&lt;/volume&gt;&lt;number&gt;1&lt;/number&gt;&lt;dates&gt;&lt;year&gt;2010&lt;/year&gt;&lt;/dates&gt;&lt;isbn&gt;13541013&amp;#xD;13652486&lt;/isbn&gt;&lt;urls&gt;&lt;/urls&gt;&lt;electronic-resource-num&gt;10.1111/j.1365-2486.2009.01884.x&lt;/electronic-resource-num&gt;&lt;/record&gt;&lt;/Cite&gt;&lt;Cite&gt;&lt;Author&gt;Wordell-Dietrich&lt;/Author&gt;&lt;Year&gt;2017&lt;/Year&gt;&lt;RecNum&gt;229&lt;/RecNum&gt;&lt;record&gt;&lt;rec-number&gt;229&lt;/rec-number&gt;&lt;foreign-keys&gt;&lt;key app="EN" db-id="sapfa9vat92wstev003v9dsna9dsx9zdrwxd" timestamp="1525855814"&gt;229&lt;/key&gt;&lt;key app="ENWeb" db-id=""&gt;0&lt;/key&gt;&lt;/foreign-keys&gt;&lt;ref-type name="Journal Article"&gt;17&lt;/ref-type&gt;&lt;contributors&gt;&lt;authors&gt;&lt;author&gt;Wordell-Dietrich, Patrick&lt;/author&gt;&lt;author&gt;Don, Axel&lt;/author&gt;&lt;author&gt;Helfrich, Mirjam&lt;/author&gt;&lt;/authors&gt;&lt;/contributors&gt;&lt;titles&gt;&lt;title&gt;Controlling factors for the stability of subsoil carbon in a Dystric Cambisol&lt;/title&gt;&lt;secondary-title&gt;Geoderma&lt;/secondary-title&gt;&lt;/titles&gt;&lt;periodical&gt;&lt;full-title&gt;Geoderma&lt;/full-title&gt;&lt;/periodical&gt;&lt;pages&gt;40-48&lt;/pages&gt;&lt;volume&gt;304&lt;/volume&gt;&lt;dates&gt;&lt;year&gt;2017&lt;/year&gt;&lt;/dates&gt;&lt;isbn&gt;00167061&lt;/isbn&gt;&lt;urls&gt;&lt;/urls&gt;&lt;electronic-resource-num&gt;10.1016/j.geoderma.2016.08.023&lt;/electronic-resource-num&gt;&lt;/record&gt;&lt;/Cite&gt;&lt;/EndNote&gt;</w:instrText>
      </w:r>
      <w:r>
        <w:fldChar w:fldCharType="separate"/>
      </w:r>
      <w:r>
        <w:rPr>
          <w:noProof/>
        </w:rPr>
        <w:t>(</w:t>
      </w:r>
      <w:hyperlink w:anchor="_ENREF_74" w:tooltip="Salomé, 2010 #226" w:history="1">
        <w:r>
          <w:rPr>
            <w:noProof/>
          </w:rPr>
          <w:t>Salomé et al., 2010</w:t>
        </w:r>
      </w:hyperlink>
      <w:r>
        <w:rPr>
          <w:noProof/>
        </w:rPr>
        <w:t xml:space="preserve">; </w:t>
      </w:r>
      <w:hyperlink w:anchor="_ENREF_95" w:tooltip="Wordell-Dietrich, 2017 #229" w:history="1">
        <w:r>
          <w:rPr>
            <w:noProof/>
          </w:rPr>
          <w:t>Wordell-Dietrich et al., 2017</w:t>
        </w:r>
      </w:hyperlink>
      <w:r>
        <w:rPr>
          <w:noProof/>
        </w:rPr>
        <w:t>)</w:t>
      </w:r>
      <w:r>
        <w:fldChar w:fldCharType="end"/>
      </w:r>
      <w:r>
        <w:t xml:space="preserve"> priming effect in subsoil horizons. </w:t>
      </w:r>
      <w:hyperlink w:anchor="_ENREF_32" w:tooltip="Jia, 2019 #542" w:history="1">
        <w:r>
          <w:fldChar w:fldCharType="begin">
            <w:fldData xml:space="preserve">PEVuZE5vdGU+PENpdGUgQXV0aG9yWWVhcj0iMSI+PEF1dGhvcj5KaWE8L0F1dGhvcj48WWVhcj4y
MDE5PC9ZZWFyPjxSZWNOdW0+NTQyPC9SZWNOdW0+PERpc3BsYXlUZXh0PkppYSBldCBhbC4gKDIw
MTkpPC9EaXNwbGF5VGV4dD48cmVjb3JkPjxyZWMtbnVtYmVyPjU0MjwvcmVjLW51bWJlcj48Zm9y
ZWlnbi1rZXlzPjxrZXkgYXBwPSJFTiIgZGItaWQ9InNhcGZhOXZhdDkyd3N0ZXYwMDN2OWRzbmE5
ZHN4OXpkcnd4ZCIgdGltZXN0YW1wPSIxNTk0MzA1ODg0Ij41NDI8L2tleT48a2V5IGFwcD0iRU5X
ZWIiIGRiLWlkPSIiPjA8L2tleT48L2ZvcmVpZ24ta2V5cz48cmVmLXR5cGUgbmFtZT0iSm91cm5h
bCBBcnRpY2xlIj4xNzwvcmVmLXR5cGU+PGNvbnRyaWJ1dG9ycz48YXV0aG9ycz48YXV0aG9yPkpp
YSwgSi48L2F1dGhvcj48YXV0aG9yPkNhbywgWi48L2F1dGhvcj48YXV0aG9yPkxpdSwgQy48L2F1
dGhvcj48YXV0aG9yPlpoYW5nLCBaLjwvYXV0aG9yPjxhdXRob3I+TGluLCBMLjwvYXV0aG9yPjxh
dXRob3I+V2FuZywgWS48L2F1dGhvcj48YXV0aG9yPkhhZ2hpcG91ciwgTi48L2F1dGhvcj48YXV0
aG9yPldhY2tlciwgTC48L2F1dGhvcj48YXV0aG9yPkJhbywgSC48L2F1dGhvcj48YXV0aG9yPkRp
dHRtYXIsIFQuPC9hdXRob3I+PGF1dGhvcj5TaW1wc29uLCBNLiBKLjwvYXV0aG9yPjxhdXRob3I+
WWFuZywgSC48L2F1dGhvcj48YXV0aG9yPkNyb3d0aGVyLCBULiBXLjwvYXV0aG9yPjxhdXRob3I+
RWdsaW50b24sIFQuIEkuPC9hdXRob3I+PGF1dGhvcj5IZSwgSi4gUy48L2F1dGhvcj48YXV0aG9y
PkZlbmcsIFguPC9hdXRob3I+PC9hdXRob3JzPjwvY29udHJpYnV0b3JzPjxhdXRoLWFkZHJlc3M+
U3RhdGUgS2V5IExhYm9yYXRvcnkgb2YgVmVnZXRhdGlvbiBhbmQgRW52aXJvbm1lbnRhbCBDaGFu
Z2UsIEluc3RpdHV0ZSBvZiBCb3RhbnksIENoaW5lc2UgQWNhZGVteSBvZiBTY2llbmNlcywgQmVp
amluZywgQ2hpbmEuJiN4RDtDb2xsZWdlIG9mIFJlc291cmNlcyBhbmQgRW52aXJvbm1lbnQsIFVu
aXZlcnNpdHkgb2YgQ2hpbmVzZSBBY2FkZW15IG9mIFNjaWVuY2VzLCBCZWlqaW5nLCBDaGluYS4m
I3hEO0tleSBMYWJvcmF0b3J5IG9mIEFkYXB0YXRpb24gYW5kIEV2b2x1dGlvbiBvZiBQbGF0ZWF1
IEJpb3RhLCBOb3J0aHdlc3QgSW5zdGl0dXRlIG9mIFBsYXRlYXUgQmlvbG9neSwgQ2hpbmVzZSBB
Y2FkZW15IG9mIFNjaWVuY2VzLCBYaW5pbmcsIENoaW5hLiYjeEQ7SW5zdGl0dXRlIG9mIEVjb2xv
Z3ksIENvbGxlZ2Ugb2YgVXJiYW4gYW5kIEVudmlyb25tZW50YWwgU2NpZW5jZXMsIFBla2luZyBV
bml2ZXJzaXR5LCBCZWlqaW5nLCBDaGluYS4mI3hEO0dlb2xvZ2ljYWwgSW5zdGl0dXRlLCBFVEgg
WnVyaWNoLCBadXJpY2gsIFN3aXR6ZXJsYW5kLiYjeEQ7TGFib3JhdG9yeSBvZiBJb24gQmVhbSBQ
aHlzaWNzLCBEZXBhcnRtZW50IG9mIFBoeXNpY3MsIEVUSCBadXJpY2gsIFp1cmljaCwgU3dpdHpl
cmxhbmQuJiN4RDtTdGF0ZSBLZXkgTGFib3JhdG9yeSBvZiBNYXJpbmUgRW52aXJvbm1lbnRhbCBT
Y2llbmNlLCBYaWFtZW4gVW5pdmVyc2l0eSwgWGlhbWVuLCBDaGluYS4mI3hEO1Jlc2VhcmNoIEdy
b3VwIGZvciBNYXJpbmUgR2VvY2hlbWlzdHJ5LCBJbnN0aXR1dGUgZm9yIENoZW1pc3RyeSBhbmQg
QmlvbG9neSBvZiB0aGUgTWFyaW5lIEVudmlyb25tZW50LCBDYXJsIHZvbiBPc3NpZXR6a3kgVW5p
dmVyc2l0eSBvZiBPbGRlbmJ1cmcsIE9sZGVuYnVyZywgR2VybWFueS4mI3hEO0Vudmlyb25tZW50
YWwgTk1SIENlbnRyZSwgRGVwYXJ0bWVudCBvZiBQaHlzaWNhbCBhbmQgRW52aXJvbm1lbnRhbCBT
Y2llbmNlcywgVW5pdmVyc2l0eSBvZiBUb3JvbnRvIFNjYXJib3JvdWdoLCBUb3JvbnRvLCBPTiwg
Q2FuYWRhLiYjeEQ7U3RhdGUgS2V5IExhYm9yYXRvcnkgb2YgQmlvZ2VvbG9neSBhbmQgRW52aXJv
bm1lbnRhbCBHZW9sb2d5LCBDaGluYSBVbml2ZXJzaXR5IG9mIEdlb3NjaWVuY2VzLCBXdWhhbiwg
Q2hpbmEuJiN4RDtJbnN0aXR1dGUgb2YgSW50ZWdyYXRpdmUgQmlvbG9neSwgRVRIIFp1cmljaCwg
WnVyaWNoLCBTd2l0emVybGFuZC4mI3hEO1N0YXRlIEtleSBMYWJvcmF0b3J5IG9mIEdyYXNzbGFu
ZCBBZ3JvLWVjb3N5c3RlbXMsIENvbGxlZ2Ugb2YgUGFzdG9yYWwgQWdyaWN1bHR1cmUgU2NpZW5j
ZSBhbmQgVGVjaG5vbG9neSwgTGFuemhvdSBVbml2ZXJzaXR5LCBMYW56aG91LCBDaGluYS48L2F1
dGgtYWRkcmVzcz48dGl0bGVzPjx0aXRsZT5DbGltYXRlIHdhcm1pbmcgYWx0ZXJzIHN1YnNvaWwg
YnV0IG5vdCB0b3Bzb2lsIGNhcmJvbiBkeW5hbWljcyBpbiBhbHBpbmUgZ3Jhc3NsYW5kPC90aXRs
ZT48c2Vjb25kYXJ5LXRpdGxlPkdsb2IgQ2hhbmcgQmlvbDwvc2Vjb25kYXJ5LXRpdGxlPjwvdGl0
bGVzPjxwZXJpb2RpY2FsPjxmdWxsLXRpdGxlPkdsb2IgQ2hhbmcgQmlvbDwvZnVsbC10aXRsZT48
L3BlcmlvZGljYWw+PHBhZ2VzPjQzODMtNDM5MzwvcGFnZXM+PHZvbHVtZT4yNTwvdm9sdW1lPjxu
dW1iZXI+MTI8L251bWJlcj48ZWRpdGlvbj4yMDE5LzA5LzA0PC9lZGl0aW9uPjxrZXl3b3Jkcz48
a2V5d29yZD4qQ2FyYm9uPC9rZXl3b3JkPjxrZXl3b3JkPkNhcmJvbiBTZXF1ZXN0cmF0aW9uPC9r
ZXl3b3JkPjxrZXl3b3JkPkVjb3N5c3RlbTwva2V5d29yZD48a2V5d29yZD4qR3Jhc3NsYW5kPC9r
ZXl3b3JkPjxrZXl3b3JkPlNvaWw8L2tleXdvcmQ+PGtleXdvcmQ+ZGVlcCBzb2lsPC9rZXl3b3Jk
PjxrZXl3b3JkPmxpZ25pbiBkZWNvbXBvc2l0aW9uPC9rZXl3b3JkPjxrZXl3b3JkPnBoeXNpY2Fs
IGZyYWN0aW9uPC9rZXl3b3JkPjxrZXl3b3JkPnJhZGlvY2FyYm9uPC9rZXl3b3JkPjxrZXl3b3Jk
PnNvaWwgb3JnYW5pYyBjYXJib248L2tleXdvcmQ+PGtleXdvcmQ+d2FybWluZzwva2V5d29yZD48
L2tleXdvcmRzPjxkYXRlcz48eWVhcj4yMDE5PC95ZWFyPjxwdWItZGF0ZXM+PGRhdGU+RGVjPC9k
YXRlPjwvcHViLWRhdGVzPjwvZGF0ZXM+PGlzYm4+MTM2NS0yNDg2IChFbGVjdHJvbmljKSYjeEQ7
MTM1NC0xMDEzIChMaW5raW5nKTwvaXNibj48YWNjZXNzaW9uLW51bT4zMTQ3OTU3NzwvYWNjZXNz
aW9uLW51bT48dXJscz48cmVsYXRlZC11cmxzPjx1cmw+aHR0cHM6Ly93d3cubmNiaS5ubG0ubmlo
Lmdvdi9wdWJtZWQvMzE0Nzk1Nzc8L3VybD48L3JlbGF0ZWQtdXJscz48L3VybHM+PGVsZWN0cm9u
aWMtcmVzb3VyY2UtbnVtPjEwLjExMTEvZ2NiLjE0ODIzPC9lbGVjdHJvbmljLXJlc291cmNlLW51
bT48L3JlY29yZD48L0NpdGU+PC9FbmROb3RlPgB=
</w:fldData>
          </w:fldChar>
        </w:r>
        <w:r>
          <w:instrText xml:space="preserve"> ADDIN EN.CITE </w:instrText>
        </w:r>
        <w:r>
          <w:fldChar w:fldCharType="begin">
            <w:fldData xml:space="preserve">PEVuZE5vdGU+PENpdGUgQXV0aG9yWWVhcj0iMSI+PEF1dGhvcj5KaWE8L0F1dGhvcj48WWVhcj4y
MDE5PC9ZZWFyPjxSZWNOdW0+NTQyPC9SZWNOdW0+PERpc3BsYXlUZXh0PkppYSBldCBhbC4gKDIw
MTkpPC9EaXNwbGF5VGV4dD48cmVjb3JkPjxyZWMtbnVtYmVyPjU0MjwvcmVjLW51bWJlcj48Zm9y
ZWlnbi1rZXlzPjxrZXkgYXBwPSJFTiIgZGItaWQ9InNhcGZhOXZhdDkyd3N0ZXYwMDN2OWRzbmE5
ZHN4OXpkcnd4ZCIgdGltZXN0YW1wPSIxNTk0MzA1ODg0Ij41NDI8L2tleT48a2V5IGFwcD0iRU5X
ZWIiIGRiLWlkPSIiPjA8L2tleT48L2ZvcmVpZ24ta2V5cz48cmVmLXR5cGUgbmFtZT0iSm91cm5h
bCBBcnRpY2xlIj4xNzwvcmVmLXR5cGU+PGNvbnRyaWJ1dG9ycz48YXV0aG9ycz48YXV0aG9yPkpp
YSwgSi48L2F1dGhvcj48YXV0aG9yPkNhbywgWi48L2F1dGhvcj48YXV0aG9yPkxpdSwgQy48L2F1
dGhvcj48YXV0aG9yPlpoYW5nLCBaLjwvYXV0aG9yPjxhdXRob3I+TGluLCBMLjwvYXV0aG9yPjxh
dXRob3I+V2FuZywgWS48L2F1dGhvcj48YXV0aG9yPkhhZ2hpcG91ciwgTi48L2F1dGhvcj48YXV0
aG9yPldhY2tlciwgTC48L2F1dGhvcj48YXV0aG9yPkJhbywgSC48L2F1dGhvcj48YXV0aG9yPkRp
dHRtYXIsIFQuPC9hdXRob3I+PGF1dGhvcj5TaW1wc29uLCBNLiBKLjwvYXV0aG9yPjxhdXRob3I+
WWFuZywgSC48L2F1dGhvcj48YXV0aG9yPkNyb3d0aGVyLCBULiBXLjwvYXV0aG9yPjxhdXRob3I+
RWdsaW50b24sIFQuIEkuPC9hdXRob3I+PGF1dGhvcj5IZSwgSi4gUy48L2F1dGhvcj48YXV0aG9y
PkZlbmcsIFguPC9hdXRob3I+PC9hdXRob3JzPjwvY29udHJpYnV0b3JzPjxhdXRoLWFkZHJlc3M+
U3RhdGUgS2V5IExhYm9yYXRvcnkgb2YgVmVnZXRhdGlvbiBhbmQgRW52aXJvbm1lbnRhbCBDaGFu
Z2UsIEluc3RpdHV0ZSBvZiBCb3RhbnksIENoaW5lc2UgQWNhZGVteSBvZiBTY2llbmNlcywgQmVp
amluZywgQ2hpbmEuJiN4RDtDb2xsZWdlIG9mIFJlc291cmNlcyBhbmQgRW52aXJvbm1lbnQsIFVu
aXZlcnNpdHkgb2YgQ2hpbmVzZSBBY2FkZW15IG9mIFNjaWVuY2VzLCBCZWlqaW5nLCBDaGluYS4m
I3hEO0tleSBMYWJvcmF0b3J5IG9mIEFkYXB0YXRpb24gYW5kIEV2b2x1dGlvbiBvZiBQbGF0ZWF1
IEJpb3RhLCBOb3J0aHdlc3QgSW5zdGl0dXRlIG9mIFBsYXRlYXUgQmlvbG9neSwgQ2hpbmVzZSBB
Y2FkZW15IG9mIFNjaWVuY2VzLCBYaW5pbmcsIENoaW5hLiYjeEQ7SW5zdGl0dXRlIG9mIEVjb2xv
Z3ksIENvbGxlZ2Ugb2YgVXJiYW4gYW5kIEVudmlyb25tZW50YWwgU2NpZW5jZXMsIFBla2luZyBV
bml2ZXJzaXR5LCBCZWlqaW5nLCBDaGluYS4mI3hEO0dlb2xvZ2ljYWwgSW5zdGl0dXRlLCBFVEgg
WnVyaWNoLCBadXJpY2gsIFN3aXR6ZXJsYW5kLiYjeEQ7TGFib3JhdG9yeSBvZiBJb24gQmVhbSBQ
aHlzaWNzLCBEZXBhcnRtZW50IG9mIFBoeXNpY3MsIEVUSCBadXJpY2gsIFp1cmljaCwgU3dpdHpl
cmxhbmQuJiN4RDtTdGF0ZSBLZXkgTGFib3JhdG9yeSBvZiBNYXJpbmUgRW52aXJvbm1lbnRhbCBT
Y2llbmNlLCBYaWFtZW4gVW5pdmVyc2l0eSwgWGlhbWVuLCBDaGluYS4mI3hEO1Jlc2VhcmNoIEdy
b3VwIGZvciBNYXJpbmUgR2VvY2hlbWlzdHJ5LCBJbnN0aXR1dGUgZm9yIENoZW1pc3RyeSBhbmQg
QmlvbG9neSBvZiB0aGUgTWFyaW5lIEVudmlyb25tZW50LCBDYXJsIHZvbiBPc3NpZXR6a3kgVW5p
dmVyc2l0eSBvZiBPbGRlbmJ1cmcsIE9sZGVuYnVyZywgR2VybWFueS4mI3hEO0Vudmlyb25tZW50
YWwgTk1SIENlbnRyZSwgRGVwYXJ0bWVudCBvZiBQaHlzaWNhbCBhbmQgRW52aXJvbm1lbnRhbCBT
Y2llbmNlcywgVW5pdmVyc2l0eSBvZiBUb3JvbnRvIFNjYXJib3JvdWdoLCBUb3JvbnRvLCBPTiwg
Q2FuYWRhLiYjeEQ7U3RhdGUgS2V5IExhYm9yYXRvcnkgb2YgQmlvZ2VvbG9neSBhbmQgRW52aXJv
bm1lbnRhbCBHZW9sb2d5LCBDaGluYSBVbml2ZXJzaXR5IG9mIEdlb3NjaWVuY2VzLCBXdWhhbiwg
Q2hpbmEuJiN4RDtJbnN0aXR1dGUgb2YgSW50ZWdyYXRpdmUgQmlvbG9neSwgRVRIIFp1cmljaCwg
WnVyaWNoLCBTd2l0emVybGFuZC4mI3hEO1N0YXRlIEtleSBMYWJvcmF0b3J5IG9mIEdyYXNzbGFu
ZCBBZ3JvLWVjb3N5c3RlbXMsIENvbGxlZ2Ugb2YgUGFzdG9yYWwgQWdyaWN1bHR1cmUgU2NpZW5j
ZSBhbmQgVGVjaG5vbG9neSwgTGFuemhvdSBVbml2ZXJzaXR5LCBMYW56aG91LCBDaGluYS48L2F1
dGgtYWRkcmVzcz48dGl0bGVzPjx0aXRsZT5DbGltYXRlIHdhcm1pbmcgYWx0ZXJzIHN1YnNvaWwg
YnV0IG5vdCB0b3Bzb2lsIGNhcmJvbiBkeW5hbWljcyBpbiBhbHBpbmUgZ3Jhc3NsYW5kPC90aXRs
ZT48c2Vjb25kYXJ5LXRpdGxlPkdsb2IgQ2hhbmcgQmlvbDwvc2Vjb25kYXJ5LXRpdGxlPjwvdGl0
bGVzPjxwZXJpb2RpY2FsPjxmdWxsLXRpdGxlPkdsb2IgQ2hhbmcgQmlvbDwvZnVsbC10aXRsZT48
L3BlcmlvZGljYWw+PHBhZ2VzPjQzODMtNDM5MzwvcGFnZXM+PHZvbHVtZT4yNTwvdm9sdW1lPjxu
dW1iZXI+MTI8L251bWJlcj48ZWRpdGlvbj4yMDE5LzA5LzA0PC9lZGl0aW9uPjxrZXl3b3Jkcz48
a2V5d29yZD4qQ2FyYm9uPC9rZXl3b3JkPjxrZXl3b3JkPkNhcmJvbiBTZXF1ZXN0cmF0aW9uPC9r
ZXl3b3JkPjxrZXl3b3JkPkVjb3N5c3RlbTwva2V5d29yZD48a2V5d29yZD4qR3Jhc3NsYW5kPC9r
ZXl3b3JkPjxrZXl3b3JkPlNvaWw8L2tleXdvcmQ+PGtleXdvcmQ+ZGVlcCBzb2lsPC9rZXl3b3Jk
PjxrZXl3b3JkPmxpZ25pbiBkZWNvbXBvc2l0aW9uPC9rZXl3b3JkPjxrZXl3b3JkPnBoeXNpY2Fs
IGZyYWN0aW9uPC9rZXl3b3JkPjxrZXl3b3JkPnJhZGlvY2FyYm9uPC9rZXl3b3JkPjxrZXl3b3Jk
PnNvaWwgb3JnYW5pYyBjYXJib248L2tleXdvcmQ+PGtleXdvcmQ+d2FybWluZzwva2V5d29yZD48
L2tleXdvcmRzPjxkYXRlcz48eWVhcj4yMDE5PC95ZWFyPjxwdWItZGF0ZXM+PGRhdGU+RGVjPC9k
YXRlPjwvcHViLWRhdGVzPjwvZGF0ZXM+PGlzYm4+MTM2NS0yNDg2IChFbGVjdHJvbmljKSYjeEQ7
MTM1NC0xMDEzIChMaW5raW5nKTwvaXNibj48YWNjZXNzaW9uLW51bT4zMTQ3OTU3NzwvYWNjZXNz
aW9uLW51bT48dXJscz48cmVsYXRlZC11cmxzPjx1cmw+aHR0cHM6Ly93d3cubmNiaS5ubG0ubmlo
Lmdvdi9wdWJtZWQvMzE0Nzk1Nzc8L3VybD48L3JlbGF0ZWQtdXJscz48L3VybHM+PGVsZWN0cm9u
aWMtcmVzb3VyY2UtbnVtPjEwLjExMTEvZ2NiLjE0ODIzPC9lbGVjdHJvbmljLXJlc291cmNlLW51
bT48L3JlY29yZD48L0NpdGU+PC9FbmROb3RlPgB=
</w:fldData>
          </w:fldChar>
        </w:r>
        <w:r>
          <w:instrText xml:space="preserve"> ADDIN EN.CITE.DATA </w:instrText>
        </w:r>
        <w:r>
          <w:fldChar w:fldCharType="end"/>
        </w:r>
        <w:r>
          <w:fldChar w:fldCharType="separate"/>
        </w:r>
        <w:r>
          <w:rPr>
            <w:noProof/>
          </w:rPr>
          <w:t>Jia et al. (2019)</w:t>
        </w:r>
        <w:r>
          <w:fldChar w:fldCharType="end"/>
        </w:r>
      </w:hyperlink>
      <w:r>
        <w:t xml:space="preserve"> </w:t>
      </w:r>
      <w:r>
        <w:fldChar w:fldCharType="begin"/>
      </w:r>
      <w:r>
        <w:instrText>ADDIN EN.CITE</w:instrText>
      </w:r>
      <w:r>
        <w:fldChar w:fldCharType="end"/>
      </w:r>
      <w:r>
        <w:t xml:space="preserve">found that alpine grassland subsoil responded differently to warming than the corresponding topsoil and </w:t>
      </w:r>
      <w:hyperlink w:anchor="_ENREF_51" w:tooltip="Matteodo, 2018 #540" w:history="1">
        <w:r>
          <w:fldChar w:fldCharType="begin"/>
        </w:r>
        <w:r>
          <w:instrText xml:space="preserve"> ADDIN EN.CITE &lt;EndNote&gt;&lt;Cite AuthorYear="1"&gt;&lt;Author&gt;Matteodo&lt;/Author&gt;&lt;Year&gt;2018&lt;/Year&gt;&lt;RecNum&gt;540&lt;/RecNum&gt;&lt;DisplayText&gt;Matteodo et al. (2018)&lt;/DisplayText&gt;&lt;record&gt;&lt;rec-number&gt;540&lt;/rec-number&gt;&lt;foreign-keys&gt;&lt;key app="EN" db-id="sapfa9vat92wstev003v9dsna9dsx9zdrwxd" timestamp="1594305607"&gt;540&lt;/key&gt;&lt;key app="ENWeb" db-id=""&gt;0&lt;/key&gt;&lt;/foreign-keys&gt;&lt;ref-type name="Journal Article"&gt;17&lt;/ref-type&gt;&lt;contributors&gt;&lt;authors&gt;&lt;author&gt;Matteodo, Magalì&lt;/author&gt;&lt;author&gt;Grand, Stephanie&lt;/author&gt;&lt;author&gt;Sebag, David&lt;/author&gt;&lt;author&gt;Rowley, Mike C.&lt;/author&gt;&lt;author&gt;Vittoz, Pascal&lt;/author&gt;&lt;author&gt;Verrecchia, Eric P.&lt;/author&gt;&lt;/authors&gt;&lt;/contributors&gt;&lt;titles&gt;&lt;title&gt;Decoupling of topsoil and subsoil controls on organic matter dynamics in the Swiss Alps&lt;/title&gt;&lt;secondary-title&gt;Geoderma&lt;/secondary-title&gt;&lt;/titles&gt;&lt;periodical&gt;&lt;full-title&gt;Geoderma&lt;/full-title&gt;&lt;/periodical&gt;&lt;pages&gt;41-51&lt;/pages&gt;&lt;volume&gt;330&lt;/volume&gt;&lt;section&gt;41&lt;/section&gt;&lt;dates&gt;&lt;year&gt;2018&lt;/year&gt;&lt;/dates&gt;&lt;isbn&gt;00167061&lt;/isbn&gt;&lt;urls&gt;&lt;/urls&gt;&lt;electronic-resource-num&gt;10.1016/j.geoderma.2018.05.011&lt;/electronic-resource-num&gt;&lt;/record&gt;&lt;/Cite&gt;&lt;/EndNote&gt;</w:instrText>
        </w:r>
        <w:r>
          <w:fldChar w:fldCharType="separate"/>
        </w:r>
        <w:r>
          <w:rPr>
            <w:noProof/>
          </w:rPr>
          <w:t>Matteodo et al. (2018)</w:t>
        </w:r>
        <w:r>
          <w:fldChar w:fldCharType="end"/>
        </w:r>
      </w:hyperlink>
      <w:r>
        <w:t xml:space="preserve"> reported that the thermal stability of OM is controlled by different factors in top- and subsoil. Amongst other factors, abundance and composition of microbial communities might explain part of these differences, as both have been shown to vary significantly with soil depth </w:t>
      </w:r>
      <w:r>
        <w:fldChar w:fldCharType="begin">
          <w:fldData xml:space="preserve">PEVuZE5vdGU+PENpdGU+PEF1dGhvcj5GaWVyZXI8L0F1dGhvcj48WWVhcj4yMDAzPC9ZZWFyPjxS
ZWNOdW0+MTEzPC9SZWNOdW0+PERpc3BsYXlUZXh0PihGaWVyZXIgZXQgYWwuLCAyMDAzOyBVa3Nh
IGV0IGFsLiwgMjAxNSk8L0Rpc3BsYXlUZXh0PjxyZWNvcmQ+PHJlYy1udW1iZXI+MTEzPC9yZWMt
bnVtYmVyPjxmb3JlaWduLWtleXM+PGtleSBhcHA9IkVOIiBkYi1pZD0ic2FwZmE5dmF0OTJ3c3Rl
djAwM3Y5ZHNuYTlkc3g5emRyd3hkIiB0aW1lc3RhbXA9IjE1MjU3MDk2NTYiPjExMzwva2V5Pjxr
ZXkgYXBwPSJFTldlYiIgZGItaWQ9IiI+MDwva2V5PjwvZm9yZWlnbi1rZXlzPjxyZWYtdHlwZSBu
YW1lPSJKb3VybmFsIEFydGljbGUiPjE3PC9yZWYtdHlwZT48Y29udHJpYnV0b3JzPjxhdXRob3Jz
PjxhdXRob3I+RmllcmVyLCBOb2FoPC9hdXRob3I+PGF1dGhvcj5TY2hpbWVsLCBKb3NodWEgUC48
L2F1dGhvcj48YXV0aG9yPkhvbGRlbiwgUGF0cmljaWEgQS48L2F1dGhvcj48L2F1dGhvcnM+PC9j
b250cmlidXRvcnM+PHRpdGxlcz48dGl0bGU+VmFyaWF0aW9ucyBpbiBtaWNyb2JpYWwgY29tbXVu
aXR5IGNvbXBvc2l0aW9uIHRocm91Z2ggdHdvIHNvaWwgZGVwdGggcHJvZmlsZXM8L3RpdGxlPjxz
ZWNvbmRhcnktdGl0bGU+U29pbCBCaW9sb2d5IGFuZCBCaW9jaGVtaXN0cnk8L3NlY29uZGFyeS10
aXRsZT48L3RpdGxlcz48cGVyaW9kaWNhbD48ZnVsbC10aXRsZT5Tb2lsIEJpb2xvZ3kgYW5kIEJp
b2NoZW1pc3RyeTwvZnVsbC10aXRsZT48L3BlcmlvZGljYWw+PHBhZ2VzPjE2Ny0xNzY8L3BhZ2Vz
Pjx2b2x1bWU+MzU8L3ZvbHVtZT48bnVtYmVyPjE8L251bWJlcj48ZGF0ZXM+PHllYXI+MjAwMzwv
eWVhcj48L2RhdGVzPjxpc2JuPjAwMzgwNzE3PC9pc2JuPjx1cmxzPjwvdXJscz48ZWxlY3Ryb25p
Yy1yZXNvdXJjZS1udW0+MTAuMTAxNi9zMDAzOC0wNzE3KDAyKTAwMjUxLTE8L2VsZWN0cm9uaWMt
cmVzb3VyY2UtbnVtPjwvcmVjb3JkPjwvQ2l0ZT48Q2l0ZT48QXV0aG9yPlVrc2E8L0F1dGhvcj48
WWVhcj4yMDE1PC9ZZWFyPjxSZWNOdW0+NTU0PC9SZWNOdW0+PHJlY29yZD48cmVjLW51bWJlcj41
NTQ8L3JlYy1udW1iZXI+PGZvcmVpZ24ta2V5cz48a2V5IGFwcD0iRU4iIGRiLWlkPSJzYXBmYTl2
YXQ5MndzdGV2MDAzdjlkc25hOWRzeDl6ZHJ3eGQiIHRpbWVzdGFtcD0iMTYwNzYxMTA5NiI+NTU0
PC9rZXk+PGtleSBhcHA9IkVOV2ViIiBkYi1pZD0iIj4wPC9rZXk+PC9mb3JlaWduLWtleXM+PHJl
Zi10eXBlIG5hbWU9IkpvdXJuYWwgQXJ0aWNsZSI+MTc8L3JlZi10eXBlPjxjb250cmlidXRvcnM+
PGF1dGhvcnM+PGF1dGhvcj5Va3NhLCBNLjwvYXV0aG9yPjxhdXRob3I+U2NobG90ZXIsIE0uPC9h
dXRob3I+PGF1dGhvcj5FbmRlc2ZlbGRlciwgRC48L2F1dGhvcj48YXV0aG9yPkt1YmxpaywgUy48
L2F1dGhvcj48YXV0aG9yPkVuZ2VsLCBNLjwvYXV0aG9yPjxhdXRob3I+S2F1dHosIFQuPC9hdXRo
b3I+PGF1dGhvcj5Lb3BrZSwgVS48L2F1dGhvcj48YXV0aG9yPkZpc2NoZXIsIEQuPC9hdXRob3I+
PC9hdXRob3JzPjwvY29udHJpYnV0b3JzPjxhdXRoLWFkZHJlc3M+UmVzZWFyY2ggVW5pdCBFbnZp
cm9ubWVudGFsIEdlbm9taWNzLCBEZXBhcnRtZW50IG9mIEVudmlyb25tZW50YWwgU2NpZW5jZSwg
SGVsbWhvbHR6IFplbnRydW0gTXVuY2hlbiBPYmVyc2NobGVpc3NoZWltLCBHZXJtYW55LiYjeEQ7
U2NpZW50aWZpYyBDb21wdXRpbmcgUmVzZWFyY2ggVW5pdCwgSW5zdGl0dXRlIG9mIENvbXB1dGF0
aW9uYWwgQmlvbG9neSwgSGVsbWhvbHR6IFplbnRydW0gTXVuY2hlbiBPYmVyc2NobGVpc3NoZWlt
LCBHZXJtYW55LiYjeEQ7SW5zdGl0dXRlIG9mIE9yZ2FuaWMgQWdyaWN1bHR1cmUsIFVuaXZlcnNp
dHkgb2YgQm9ubiBCb25uLCBHZXJtYW55LjwvYXV0aC1hZGRyZXNzPjx0aXRsZXM+PHRpdGxlPlBy
b2thcnlvdGVzIGluIFN1YnNvaWwtRXZpZGVuY2UgZm9yIGEgU3Ryb25nIFNwYXRpYWwgU2VwYXJh
dGlvbiBvZiBEaWZmZXJlbnQgUGh5bGEgYnkgQW5hbHlzaW5nIENvLW9jY3VycmVuY2UgTmV0d29y
a3M8L3RpdGxlPjxzZWNvbmRhcnktdGl0bGU+RnJvbnQgTWljcm9iaW9sPC9zZWNvbmRhcnktdGl0
bGU+PC90aXRsZXM+PHBlcmlvZGljYWw+PGZ1bGwtdGl0bGU+RnJvbnQgTWljcm9iaW9sPC9mdWxs
LXRpdGxlPjwvcGVyaW9kaWNhbD48cGFnZXM+MTI2OTwvcGFnZXM+PHZvbHVtZT42PC92b2x1bWU+
PGVkaXRpb24+MjAxNS8xMi8wNTwvZWRpdGlvbj48a2V5d29yZHM+PGtleXdvcmQ+YmFjdGVyaWFs
IGRpdmVyc2l0eTwva2V5d29yZD48a2V5d29yZD5jby1vY2N1cnJlbmNlPC9rZXl3b3JkPjxrZXl3
b3JkPmNvcmUgbWljcm9iaW9tZTwva2V5d29yZD48a2V5d29yZD5kcmlsb3NwaGVyZTwva2V5d29y
ZD48a2V5d29yZD5yaGl6b3NwaGVyZTwva2V5d29yZD48a2V5d29yZD5zdWJzb2lsPC9rZXl3b3Jk
Pjwva2V5d29yZHM+PGRhdGVzPjx5ZWFyPjIwMTU8L3llYXI+PC9kYXRlcz48aXNibj4xNjY0LTMw
MlggKFByaW50KSYjeEQ7MTY2NC0zMDJYIChMaW5raW5nKTwvaXNibj48YWNjZXNzaW9uLW51bT4y
NjYzNTc0MTwvYWNjZXNzaW9uLW51bT48dXJscz48cmVsYXRlZC11cmxzPjx1cmw+aHR0cHM6Ly93
d3cubmNiaS5ubG0ubmloLmdvdi9wdWJtZWQvMjY2MzU3NDE8L3VybD48L3JlbGF0ZWQtdXJscz48
L3VybHM+PGN1c3RvbTI+UE1DNDY0OTAyODwvY3VzdG9tMj48ZWxlY3Ryb25pYy1yZXNvdXJjZS1u
dW0+MTAuMzM4OS9mbWljYi4yMDE1LjAxMjY5PC9lbGVjdHJvbmljLXJlc291cmNlLW51bT48L3Jl
Y29yZD48L0NpdGU+PC9FbmROb3RlPgB=
</w:fldData>
        </w:fldChar>
      </w:r>
      <w:r>
        <w:instrText xml:space="preserve"> ADDIN EN.CITE </w:instrText>
      </w:r>
      <w:r>
        <w:fldChar w:fldCharType="begin">
          <w:fldData xml:space="preserve">PEVuZE5vdGU+PENpdGU+PEF1dGhvcj5GaWVyZXI8L0F1dGhvcj48WWVhcj4yMDAzPC9ZZWFyPjxS
ZWNOdW0+MTEzPC9SZWNOdW0+PERpc3BsYXlUZXh0PihGaWVyZXIgZXQgYWwuLCAyMDAzOyBVa3Nh
IGV0IGFsLiwgMjAxNSk8L0Rpc3BsYXlUZXh0PjxyZWNvcmQ+PHJlYy1udW1iZXI+MTEzPC9yZWMt
bnVtYmVyPjxmb3JlaWduLWtleXM+PGtleSBhcHA9IkVOIiBkYi1pZD0ic2FwZmE5dmF0OTJ3c3Rl
djAwM3Y5ZHNuYTlkc3g5emRyd3hkIiB0aW1lc3RhbXA9IjE1MjU3MDk2NTYiPjExMzwva2V5Pjxr
ZXkgYXBwPSJFTldlYiIgZGItaWQ9IiI+MDwva2V5PjwvZm9yZWlnbi1rZXlzPjxyZWYtdHlwZSBu
YW1lPSJKb3VybmFsIEFydGljbGUiPjE3PC9yZWYtdHlwZT48Y29udHJpYnV0b3JzPjxhdXRob3Jz
PjxhdXRob3I+RmllcmVyLCBOb2FoPC9hdXRob3I+PGF1dGhvcj5TY2hpbWVsLCBKb3NodWEgUC48
L2F1dGhvcj48YXV0aG9yPkhvbGRlbiwgUGF0cmljaWEgQS48L2F1dGhvcj48L2F1dGhvcnM+PC9j
b250cmlidXRvcnM+PHRpdGxlcz48dGl0bGU+VmFyaWF0aW9ucyBpbiBtaWNyb2JpYWwgY29tbXVu
aXR5IGNvbXBvc2l0aW9uIHRocm91Z2ggdHdvIHNvaWwgZGVwdGggcHJvZmlsZXM8L3RpdGxlPjxz
ZWNvbmRhcnktdGl0bGU+U29pbCBCaW9sb2d5IGFuZCBCaW9jaGVtaXN0cnk8L3NlY29uZGFyeS10
aXRsZT48L3RpdGxlcz48cGVyaW9kaWNhbD48ZnVsbC10aXRsZT5Tb2lsIEJpb2xvZ3kgYW5kIEJp
b2NoZW1pc3RyeTwvZnVsbC10aXRsZT48L3BlcmlvZGljYWw+PHBhZ2VzPjE2Ny0xNzY8L3BhZ2Vz
Pjx2b2x1bWU+MzU8L3ZvbHVtZT48bnVtYmVyPjE8L251bWJlcj48ZGF0ZXM+PHllYXI+MjAwMzwv
eWVhcj48L2RhdGVzPjxpc2JuPjAwMzgwNzE3PC9pc2JuPjx1cmxzPjwvdXJscz48ZWxlY3Ryb25p
Yy1yZXNvdXJjZS1udW0+MTAuMTAxNi9zMDAzOC0wNzE3KDAyKTAwMjUxLTE8L2VsZWN0cm9uaWMt
cmVzb3VyY2UtbnVtPjwvcmVjb3JkPjwvQ2l0ZT48Q2l0ZT48QXV0aG9yPlVrc2E8L0F1dGhvcj48
WWVhcj4yMDE1PC9ZZWFyPjxSZWNOdW0+NTU0PC9SZWNOdW0+PHJlY29yZD48cmVjLW51bWJlcj41
NTQ8L3JlYy1udW1iZXI+PGZvcmVpZ24ta2V5cz48a2V5IGFwcD0iRU4iIGRiLWlkPSJzYXBmYTl2
YXQ5MndzdGV2MDAzdjlkc25hOWRzeDl6ZHJ3eGQiIHRpbWVzdGFtcD0iMTYwNzYxMTA5NiI+NTU0
PC9rZXk+PGtleSBhcHA9IkVOV2ViIiBkYi1pZD0iIj4wPC9rZXk+PC9mb3JlaWduLWtleXM+PHJl
Zi10eXBlIG5hbWU9IkpvdXJuYWwgQXJ0aWNsZSI+MTc8L3JlZi10eXBlPjxjb250cmlidXRvcnM+
PGF1dGhvcnM+PGF1dGhvcj5Va3NhLCBNLjwvYXV0aG9yPjxhdXRob3I+U2NobG90ZXIsIE0uPC9h
dXRob3I+PGF1dGhvcj5FbmRlc2ZlbGRlciwgRC48L2F1dGhvcj48YXV0aG9yPkt1YmxpaywgUy48
L2F1dGhvcj48YXV0aG9yPkVuZ2VsLCBNLjwvYXV0aG9yPjxhdXRob3I+S2F1dHosIFQuPC9hdXRo
b3I+PGF1dGhvcj5Lb3BrZSwgVS48L2F1dGhvcj48YXV0aG9yPkZpc2NoZXIsIEQuPC9hdXRob3I+
PC9hdXRob3JzPjwvY29udHJpYnV0b3JzPjxhdXRoLWFkZHJlc3M+UmVzZWFyY2ggVW5pdCBFbnZp
cm9ubWVudGFsIEdlbm9taWNzLCBEZXBhcnRtZW50IG9mIEVudmlyb25tZW50YWwgU2NpZW5jZSwg
SGVsbWhvbHR6IFplbnRydW0gTXVuY2hlbiBPYmVyc2NobGVpc3NoZWltLCBHZXJtYW55LiYjeEQ7
U2NpZW50aWZpYyBDb21wdXRpbmcgUmVzZWFyY2ggVW5pdCwgSW5zdGl0dXRlIG9mIENvbXB1dGF0
aW9uYWwgQmlvbG9neSwgSGVsbWhvbHR6IFplbnRydW0gTXVuY2hlbiBPYmVyc2NobGVpc3NoZWlt
LCBHZXJtYW55LiYjeEQ7SW5zdGl0dXRlIG9mIE9yZ2FuaWMgQWdyaWN1bHR1cmUsIFVuaXZlcnNp
dHkgb2YgQm9ubiBCb25uLCBHZXJtYW55LjwvYXV0aC1hZGRyZXNzPjx0aXRsZXM+PHRpdGxlPlBy
b2thcnlvdGVzIGluIFN1YnNvaWwtRXZpZGVuY2UgZm9yIGEgU3Ryb25nIFNwYXRpYWwgU2VwYXJh
dGlvbiBvZiBEaWZmZXJlbnQgUGh5bGEgYnkgQW5hbHlzaW5nIENvLW9jY3VycmVuY2UgTmV0d29y
a3M8L3RpdGxlPjxzZWNvbmRhcnktdGl0bGU+RnJvbnQgTWljcm9iaW9sPC9zZWNvbmRhcnktdGl0
bGU+PC90aXRsZXM+PHBlcmlvZGljYWw+PGZ1bGwtdGl0bGU+RnJvbnQgTWljcm9iaW9sPC9mdWxs
LXRpdGxlPjwvcGVyaW9kaWNhbD48cGFnZXM+MTI2OTwvcGFnZXM+PHZvbHVtZT42PC92b2x1bWU+
PGVkaXRpb24+MjAxNS8xMi8wNTwvZWRpdGlvbj48a2V5d29yZHM+PGtleXdvcmQ+YmFjdGVyaWFs
IGRpdmVyc2l0eTwva2V5d29yZD48a2V5d29yZD5jby1vY2N1cnJlbmNlPC9rZXl3b3JkPjxrZXl3
b3JkPmNvcmUgbWljcm9iaW9tZTwva2V5d29yZD48a2V5d29yZD5kcmlsb3NwaGVyZTwva2V5d29y
ZD48a2V5d29yZD5yaGl6b3NwaGVyZTwva2V5d29yZD48a2V5d29yZD5zdWJzb2lsPC9rZXl3b3Jk
Pjwva2V5d29yZHM+PGRhdGVzPjx5ZWFyPjIwMTU8L3llYXI+PC9kYXRlcz48aXNibj4xNjY0LTMw
MlggKFByaW50KSYjeEQ7MTY2NC0zMDJYIChMaW5raW5nKTwvaXNibj48YWNjZXNzaW9uLW51bT4y
NjYzNTc0MTwvYWNjZXNzaW9uLW51bT48dXJscz48cmVsYXRlZC11cmxzPjx1cmw+aHR0cHM6Ly93
d3cubmNiaS5ubG0ubmloLmdvdi9wdWJtZWQvMjY2MzU3NDE8L3VybD48L3JlbGF0ZWQtdXJscz48
L3VybHM+PGN1c3RvbTI+UE1DNDY0OTAyODwvY3VzdG9tMj48ZWxlY3Ryb25pYy1yZXNvdXJjZS1u
dW0+MTAuMzM4OS9mbWljYi4yMDE1LjAxMjY5PC9lbGVjdHJvbmljLXJlc291cmNlLW51bT48L3Jl
Y29yZD48L0NpdGU+PC9FbmROb3RlPgB=
</w:fldData>
        </w:fldChar>
      </w:r>
      <w:r>
        <w:instrText xml:space="preserve"> ADDIN EN.CITE.DATA </w:instrText>
      </w:r>
      <w:r>
        <w:fldChar w:fldCharType="end"/>
      </w:r>
      <w:r>
        <w:fldChar w:fldCharType="separate"/>
      </w:r>
      <w:r>
        <w:rPr>
          <w:noProof/>
        </w:rPr>
        <w:t>(</w:t>
      </w:r>
      <w:hyperlink w:anchor="_ENREF_22" w:tooltip="Fierer, 2003 #113" w:history="1">
        <w:r>
          <w:rPr>
            <w:noProof/>
          </w:rPr>
          <w:t>Fierer et al., 2003</w:t>
        </w:r>
      </w:hyperlink>
      <w:r>
        <w:rPr>
          <w:noProof/>
        </w:rPr>
        <w:t xml:space="preserve">; </w:t>
      </w:r>
      <w:hyperlink w:anchor="_ENREF_89" w:tooltip="Uksa, 2015 #554" w:history="1">
        <w:r>
          <w:rPr>
            <w:noProof/>
          </w:rPr>
          <w:t>Uksa et al., 2015</w:t>
        </w:r>
      </w:hyperlink>
      <w:r>
        <w:rPr>
          <w:noProof/>
        </w:rPr>
        <w:t>)</w:t>
      </w:r>
      <w:r>
        <w:fldChar w:fldCharType="end"/>
      </w:r>
      <w:r>
        <w:t xml:space="preserve">. While their number has been growing recently, still relatively few studies explicitly investigated differences in OC storage mechanisms between soil depths: </w:t>
      </w:r>
      <w:hyperlink w:anchor="_ENREF_93" w:tooltip="Vormstein, 2020 #545" w:history="1">
        <w:r>
          <w:fldChar w:fldCharType="begin"/>
        </w:r>
        <w:r>
          <w:instrText xml:space="preserve"> ADDIN EN.CITE &lt;EndNote&gt;&lt;Cite AuthorYear="1"&gt;&lt;Author&gt;Vormstein&lt;/Author&gt;&lt;Year&gt;2020&lt;/Year&gt;&lt;RecNum&gt;545&lt;/RecNum&gt;&lt;DisplayText&gt;Vormstein et al. (2020)&lt;/DisplayText&gt;&lt;record&gt;&lt;rec-number&gt;545&lt;/rec-number&gt;&lt;foreign-keys&gt;&lt;key app="EN" db-id="sapfa9vat92wstev003v9dsna9dsx9zdrwxd" timestamp="1594305907"&gt;545&lt;/key&gt;&lt;key app="ENWeb" db-id=""&gt;0&lt;/key&gt;&lt;/foreign-keys&gt;&lt;ref-type name="Journal Article"&gt;17&lt;/ref-type&gt;&lt;contributors&gt;&lt;authors&gt;&lt;author&gt;Vormstein, S.&lt;/author&gt;&lt;author&gt;Kaiser, M.&lt;/author&gt;&lt;author&gt;Piepho, H. P.&lt;/author&gt;&lt;author&gt;Ludwig, B.&lt;/author&gt;&lt;/authors&gt;&lt;/contributors&gt;&lt;titles&gt;&lt;title&gt;Aggregate formation and organo-mineral association affect characteristics of soil organic matter across soil horizons and parent materials in temperate broadleaf forest&lt;/title&gt;&lt;secondary-title&gt;Biogeochemistry&lt;/secondary-title&gt;&lt;/titles&gt;&lt;periodical&gt;&lt;full-title&gt;Biogeochemistry&lt;/full-title&gt;&lt;abbr-1&gt;Biogeochemistry&lt;/abbr-1&gt;&lt;/periodical&gt;&lt;pages&gt;169-189&lt;/pages&gt;&lt;volume&gt;148&lt;/volume&gt;&lt;number&gt;2&lt;/number&gt;&lt;section&gt;169&lt;/section&gt;&lt;dates&gt;&lt;year&gt;2020&lt;/year&gt;&lt;/dates&gt;&lt;isbn&gt;0168-2563&amp;#xD;1573-515X&lt;/isbn&gt;&lt;urls&gt;&lt;/urls&gt;&lt;electronic-resource-num&gt;10.1007/s10533-020-00652-z&lt;/electronic-resource-num&gt;&lt;/record&gt;&lt;/Cite&gt;&lt;/EndNote&gt;</w:instrText>
        </w:r>
        <w:r>
          <w:fldChar w:fldCharType="separate"/>
        </w:r>
        <w:r>
          <w:rPr>
            <w:noProof/>
          </w:rPr>
          <w:t xml:space="preserve">Vormstein et al. </w:t>
        </w:r>
        <w:r>
          <w:rPr>
            <w:noProof/>
          </w:rPr>
          <w:lastRenderedPageBreak/>
          <w:t>(2020)</w:t>
        </w:r>
        <w:r>
          <w:fldChar w:fldCharType="end"/>
        </w:r>
      </w:hyperlink>
      <w:r>
        <w:t xml:space="preserve"> observed that with increasing depth, more OC was stabilized in aggregates or by mineral association. This corroborates with findings from </w:t>
      </w:r>
      <w:hyperlink w:anchor="_ENREF_64" w:tooltip="Poirier, 2020 #533" w:history="1">
        <w:r>
          <w:fldChar w:fldCharType="begin"/>
        </w:r>
        <w:r>
          <w:instrText xml:space="preserve"> ADDIN EN.CITE &lt;EndNote&gt;&lt;Cite AuthorYear="1"&gt;&lt;Author&gt;Poirier&lt;/Author&gt;&lt;Year&gt;2020&lt;/Year&gt;&lt;RecNum&gt;533&lt;/RecNum&gt;&lt;DisplayText&gt;Poirier et al. (2020)&lt;/DisplayText&gt;&lt;record&gt;&lt;rec-number&gt;533&lt;/rec-number&gt;&lt;foreign-keys&gt;&lt;key app="EN" db-id="sapfa9vat92wstev003v9dsna9dsx9zdrwxd" timestamp="1588691138"&gt;533&lt;/key&gt;&lt;key app="ENWeb" db-id=""&gt;0&lt;/key&gt;&lt;/foreign-keys&gt;&lt;ref-type name="Journal Article"&gt;17&lt;/ref-type&gt;&lt;contributors&gt;&lt;authors&gt;&lt;author&gt;Poirier, Vincent&lt;/author&gt;&lt;author&gt;Basile-Doelsch, Isabelle&lt;/author&gt;&lt;author&gt;Balesdent, Jérôme&lt;/author&gt;&lt;author&gt;Borschneck, Daniel&lt;/author&gt;&lt;author&gt;Whalen, Joann K.&lt;/author&gt;&lt;author&gt;Angers, Denis A.&lt;/author&gt;&lt;/authors&gt;&lt;/contributors&gt;&lt;titles&gt;&lt;title&gt;Organo-Mineral Interactions Are More Important for Organic Matter Retention in Subsoil Than Topsoil&lt;/title&gt;&lt;secondary-title&gt;Soil Systems&lt;/secondary-title&gt;&lt;/titles&gt;&lt;periodical&gt;&lt;full-title&gt;Soil Systems&lt;/full-title&gt;&lt;/periodical&gt;&lt;volume&gt;4&lt;/volume&gt;&lt;number&gt;1&lt;/number&gt;&lt;section&gt;4&lt;/section&gt;&lt;dates&gt;&lt;year&gt;2020&lt;/year&gt;&lt;/dates&gt;&lt;isbn&gt;2571-8789&lt;/isbn&gt;&lt;urls&gt;&lt;/urls&gt;&lt;electronic-resource-num&gt;10.3390/soilsystems4010004&lt;/electronic-resource-num&gt;&lt;/record&gt;&lt;/Cite&gt;&lt;/EndNote&gt;</w:instrText>
        </w:r>
        <w:r>
          <w:fldChar w:fldCharType="separate"/>
        </w:r>
        <w:r>
          <w:rPr>
            <w:noProof/>
          </w:rPr>
          <w:t>Poirier et al. (2020)</w:t>
        </w:r>
        <w:r>
          <w:fldChar w:fldCharType="end"/>
        </w:r>
      </w:hyperlink>
      <w:r>
        <w:t xml:space="preserve"> who found that SOC added via crop residues was better retained in the subsoil as compared to the topsoil by both occlusion within aggregates and organo-mineral association. Moreover, a positive response of macroaggregation to elevated CO</w:t>
      </w:r>
      <w:r>
        <w:rPr>
          <w:vertAlign w:val="subscript"/>
        </w:rPr>
        <w:t>2</w:t>
      </w:r>
      <w:r>
        <w:t xml:space="preserve"> </w:t>
      </w:r>
      <w:r>
        <w:fldChar w:fldCharType="begin"/>
      </w:r>
      <w:r>
        <w:instrText xml:space="preserve"> ADDIN EN.CITE &lt;EndNote&gt;&lt;Cite&gt;&lt;Author&gt;Keidel&lt;/Author&gt;&lt;Year&gt;2018&lt;/Year&gt;&lt;RecNum&gt;329&lt;/RecNum&gt;&lt;DisplayText&gt;(Keidel et al., 2018)&lt;/DisplayText&gt;&lt;record&gt;&lt;rec-number&gt;329&lt;/rec-number&gt;&lt;foreign-keys&gt;&lt;key app="EN" db-id="sapfa9vat92wstev003v9dsna9dsx9zdrwxd" timestamp="1530713383"&gt;329&lt;/key&gt;&lt;key app="ENWeb" db-id=""&gt;0&lt;/key&gt;&lt;/foreign-keys&gt;&lt;ref-type name="Journal Article"&gt;17&lt;/ref-type&gt;&lt;contributors&gt;&lt;authors&gt;&lt;author&gt;Keidel, L.&lt;/author&gt;&lt;author&gt;Lenhart, K.&lt;/author&gt;&lt;author&gt;Moser, G.&lt;/author&gt;&lt;author&gt;Müller, C.&lt;/author&gt;&lt;/authors&gt;&lt;/contributors&gt;&lt;titles&gt;&lt;title&gt;Depth-dependent response of soil aggregates and soil organic carbon content to long-term elevated CO 2 in a temperate grassland soil&lt;/title&gt;&lt;secondary-title&gt;Soil Biology and Biochemistry&lt;/secondary-title&gt;&lt;/titles&gt;&lt;periodical&gt;&lt;full-title&gt;Soil Biology and Biochemistry&lt;/full-title&gt;&lt;/periodical&gt;&lt;pages&gt;145-154&lt;/pages&gt;&lt;volume&gt;123&lt;/volume&gt;&lt;section&gt;145&lt;/section&gt;&lt;dates&gt;&lt;year&gt;2018&lt;/year&gt;&lt;/dates&gt;&lt;isbn&gt;00380717&lt;/isbn&gt;&lt;urls&gt;&lt;/urls&gt;&lt;electronic-resource-num&gt;10.1016/j.soilbio.2018.05.005&lt;/electronic-resource-num&gt;&lt;/record&gt;&lt;/Cite&gt;&lt;/EndNote&gt;</w:instrText>
      </w:r>
      <w:r>
        <w:fldChar w:fldCharType="separate"/>
      </w:r>
      <w:r>
        <w:rPr>
          <w:noProof/>
        </w:rPr>
        <w:t>(</w:t>
      </w:r>
      <w:hyperlink w:anchor="_ENREF_37" w:tooltip="Keidel, 2018 #329" w:history="1">
        <w:r>
          <w:rPr>
            <w:noProof/>
          </w:rPr>
          <w:t>Keidel et al., 2018</w:t>
        </w:r>
      </w:hyperlink>
      <w:r>
        <w:rPr>
          <w:noProof/>
        </w:rPr>
        <w:t>)</w:t>
      </w:r>
      <w:r>
        <w:fldChar w:fldCharType="end"/>
      </w:r>
      <w:r>
        <w:t xml:space="preserve"> and the addition of labile OM </w:t>
      </w:r>
      <w:r>
        <w:fldChar w:fldCharType="begin"/>
      </w:r>
      <w:r>
        <w:instrText xml:space="preserve"> ADDIN EN.CITE &lt;EndNote&gt;&lt;Cite&gt;&lt;Author&gt;Baumert&lt;/Author&gt;&lt;Year&gt;2018&lt;/Year&gt;&lt;RecNum&gt;413&lt;/RecNum&gt;&lt;DisplayText&gt;(Baumert et al., 2018)&lt;/DisplayText&gt;&lt;record&gt;&lt;rec-number&gt;413&lt;/rec-number&gt;&lt;foreign-keys&gt;&lt;key app="EN" db-id="sapfa9vat92wstev003v9dsna9dsx9zdrwxd" timestamp="1544434773"&gt;413&lt;/key&gt;&lt;/foreign-keys&gt;&lt;ref-type name="Journal Article"&gt;17&lt;/ref-type&gt;&lt;contributors&gt;&lt;authors&gt;&lt;author&gt;Baumert,Vera L.&lt;/author&gt;&lt;author&gt;Vasilyeva,Nadezda A.&lt;/author&gt;&lt;author&gt;Vladimirov,Artem A.&lt;/author&gt;&lt;author&gt;Meier,Ina C.&lt;/author&gt;&lt;author&gt;Kögel-Knabner,Ingrid&lt;/author&gt;&lt;author&gt;Mueller,Carsten W.&lt;/author&gt;&lt;/authors&gt;&lt;/contributors&gt;&lt;titles&gt;&lt;title&gt;Root Exudates Induce Soil Macroaggregation Facilitated by Fungi in Subsoil&lt;/title&gt;&lt;secondary-title&gt;Frontiers in Environmental Science&lt;/secondary-title&gt;&lt;short-title&gt;Aggregation in Subsoil Rhizosphere&lt;/short-title&gt;&lt;/titles&gt;&lt;periodical&gt;&lt;full-title&gt;Frontiers in Environmental Science&lt;/full-title&gt;&lt;/periodical&gt;&lt;volume&gt;6&lt;/volume&gt;&lt;number&gt;140&lt;/number&gt;&lt;keywords&gt;&lt;keyword&gt;soil depth,rhizosphere,Aggregate fractionation,artificial roots,microbial community composition,Aggregation model,Soil Organic Carbon&lt;/keyword&gt;&lt;/keywords&gt;&lt;dates&gt;&lt;year&gt;2018&lt;/year&gt;&lt;pub-dates&gt;&lt;date&gt;2018-November-27&lt;/date&gt;&lt;/pub-dates&gt;&lt;/dates&gt;&lt;isbn&gt;2296-665X&lt;/isbn&gt;&lt;work-type&gt;Original Research&lt;/work-type&gt;&lt;urls&gt;&lt;related-urls&gt;&lt;url&gt;https://www.frontiersin.org/article/10.3389/fenvs.2018.00140&lt;/url&gt;&lt;/related-urls&gt;&lt;/urls&gt;&lt;electronic-resource-num&gt;10.3389/fenvs.2018.00140&lt;/electronic-resource-num&gt;&lt;language&gt;English&lt;/language&gt;&lt;/record&gt;&lt;/Cite&gt;&lt;/EndNote&gt;</w:instrText>
      </w:r>
      <w:r>
        <w:fldChar w:fldCharType="separate"/>
      </w:r>
      <w:r>
        <w:rPr>
          <w:noProof/>
        </w:rPr>
        <w:t>(</w:t>
      </w:r>
      <w:hyperlink w:anchor="_ENREF_6" w:tooltip="Baumert, 2018 #413" w:history="1">
        <w:r>
          <w:rPr>
            <w:noProof/>
          </w:rPr>
          <w:t>Baumert et al., 2018</w:t>
        </w:r>
      </w:hyperlink>
      <w:r>
        <w:rPr>
          <w:noProof/>
        </w:rPr>
        <w:t>)</w:t>
      </w:r>
      <w:r>
        <w:fldChar w:fldCharType="end"/>
      </w:r>
      <w:r>
        <w:t xml:space="preserve"> was observed exclusively in subsoils.</w:t>
      </w:r>
    </w:p>
    <w:p>
      <w:pPr>
        <w:spacing w:line="480" w:lineRule="auto"/>
      </w:pPr>
      <w:r>
        <w:t xml:space="preserve">Besides dissolved organic matter (DOM) plant roots are the most important sources of subsoil OM </w:t>
      </w:r>
      <w:r>
        <w:fldChar w:fldCharType="begin">
          <w:fldData xml:space="preserve">PEVuZE5vdGU+PENpdGU+PEF1dGhvcj5SYXNzZTwvQXV0aG9yPjxZZWFyPjIwMDU8L1llYXI+PFJl
Y051bT4yNTE8L1JlY051bT48RGlzcGxheVRleHQ+KFJhc3NlIGV0IGFsLiwgMjAwNTsgUnVtcGVs
IGV0IGFsLiwgMjAxMjsgQW5nc3QgZXQgYWwuLCAyMDE2KTwvRGlzcGxheVRleHQ+PHJlY29yZD48
cmVjLW51bWJlcj4yNTE8L3JlYy1udW1iZXI+PGZvcmVpZ24ta2V5cz48a2V5IGFwcD0iRU4iIGRi
LWlkPSJzYXBmYTl2YXQ5MndzdGV2MDAzdjlkc25hOWRzeDl6ZHJ3eGQiIHRpbWVzdGFtcD0iMTUy
NTg1NjAwNSI+MjUxPC9rZXk+PGtleSBhcHA9IkVOV2ViIiBkYi1pZD0iIj4wPC9rZXk+PC9mb3Jl
aWduLWtleXM+PHJlZi10eXBlIG5hbWU9IkpvdXJuYWwgQXJ0aWNsZSI+MTc8L3JlZi10eXBlPjxj
b250cmlidXRvcnM+PGF1dGhvcnM+PGF1dGhvcj5SYXNzZSwgRGFuaWVsIFAuPC9hdXRob3I+PGF1
dGhvcj5SdW1wZWwsIENvcm5lbGlhPC9hdXRob3I+PGF1dGhvcj5EaWduYWMsIE1hcmllLUZyYW5j
ZTwvYXV0aG9yPjwvYXV0aG9ycz48L2NvbnRyaWJ1dG9ycz48dGl0bGVzPjx0aXRsZT5JcyBzb2ls
IGNhcmJvbiBtb3N0bHkgcm9vdCBjYXJib24/IE1lY2hhbmlzbXMgZm9yIGEgc3BlY2lmaWMgc3Rh
YmlsaXNhdGlvbjwvdGl0bGU+PHNlY29uZGFyeS10aXRsZT5QbGFudCBhbmQgU29pbDwvc2Vjb25k
YXJ5LXRpdGxlPjwvdGl0bGVzPjxwZXJpb2RpY2FsPjxmdWxsLXRpdGxlPlBsYW50IGFuZCBTb2ls
PC9mdWxsLXRpdGxlPjwvcGVyaW9kaWNhbD48cGFnZXM+MzQxLTM1NjwvcGFnZXM+PHZvbHVtZT4y
Njk8L3ZvbHVtZT48bnVtYmVyPjEtMjwvbnVtYmVyPjxkYXRlcz48eWVhcj4yMDA1PC95ZWFyPjwv
ZGF0ZXM+PGlzYm4+MDAzMi0wNzlYJiN4RDsxNTczLTUwMzY8L2lzYm4+PHVybHM+PC91cmxzPjxl
bGVjdHJvbmljLXJlc291cmNlLW51bT4xMC4xMDA3L3MxMTEwNC0wMDQtMDkwNy15PC9lbGVjdHJv
bmljLXJlc291cmNlLW51bT48L3JlY29yZD48L0NpdGU+PENpdGU+PEF1dGhvcj5SdW1wZWw8L0F1
dGhvcj48WWVhcj4yMDEyPC9ZZWFyPjxSZWNOdW0+MTk4PC9SZWNOdW0+PHJlY29yZD48cmVjLW51
bWJlcj4xOTg8L3JlYy1udW1iZXI+PGZvcmVpZ24ta2V5cz48a2V5IGFwcD0iRU4iIGRiLWlkPSJz
YXBmYTl2YXQ5MndzdGV2MDAzdjlkc25hOWRzeDl6ZHJ3eGQiIHRpbWVzdGFtcD0iMTUyNTcxMDEz
NyI+MTk4PC9rZXk+PGtleSBhcHA9IkVOV2ViIiBkYi1pZD0iIj4wPC9rZXk+PC9mb3JlaWduLWtl
eXM+PHJlZi10eXBlIG5hbWU9IkJvb2sgU2VjdGlvbiI+NTwvcmVmLXR5cGU+PGNvbnRyaWJ1dG9y
cz48YXV0aG9ycz48YXV0aG9yPlJ1bXBlbCwgQ29ybmVsaWE8L2F1dGhvcj48YXV0aG9yPkNoYWJi
aSwgQWJhZDwvYXV0aG9yPjxhdXRob3I+TWFyc2NobmVyLCBCZXJuZDwvYXV0aG9yPjwvYXV0aG9y
cz48L2NvbnRyaWJ1dG9ycz48dGl0bGVzPjx0aXRsZT5DYXJib24gU3RvcmFnZSBhbmQgU2VxdWVz
dHJhdGlvbiBpbiBTdWJzb2lsIEhvcml6b25zOiBLbm93bGVkZ2UsIEdhcHMgYW5kIFBvdGVudGlh
bHM8L3RpdGxlPjwvdGl0bGVzPjxwYWdlcz40NDUtNDY0PC9wYWdlcz48ZGF0ZXM+PHllYXI+MjAx
MjwveWVhcj48L2RhdGVzPjx1cmxzPjwvdXJscz48ZWxlY3Ryb25pYy1yZXNvdXJjZS1udW0+MTAu
MTAwNy85NzgtOTQtMDA3LTQxNTktMV8yMDwvZWxlY3Ryb25pYy1yZXNvdXJjZS1udW0+PC9yZWNv
cmQ+PC9DaXRlPjxDaXRlPjxBdXRob3I+QW5nc3Q8L0F1dGhvcj48WWVhcj4yMDE2PC9ZZWFyPjxS
ZWNOdW0+MjM0PC9SZWNOdW0+PHJlY29yZD48cmVjLW51bWJlcj4yMzQ8L3JlYy1udW1iZXI+PGZv
cmVpZ24ta2V5cz48a2V5IGFwcD0iRU4iIGRiLWlkPSJzYXBmYTl2YXQ5MndzdGV2MDAzdjlkc25h
OWRzeDl6ZHJ3eGQiIHRpbWVzdGFtcD0iMTUyNTg1NTg3NCI+MjM0PC9rZXk+PGtleSBhcHA9IkVO
V2ViIiBkYi1pZD0iIj4wPC9rZXk+PC9mb3JlaWduLWtleXM+PHJlZi10eXBlIG5hbWU9IkpvdXJu
YWwgQXJ0aWNsZSI+MTc8L3JlZi10eXBlPjxjb250cmlidXRvcnM+PGF1dGhvcnM+PGF1dGhvcj5B
bmdzdCwgRy48L2F1dGhvcj48YXV0aG9yPkpvaG4sIFMuPC9hdXRob3I+PGF1dGhvcj5NdWVsbGVy
LCBDLiBXLjwvYXV0aG9yPjxhdXRob3I+S29nZWwtS25hYm5lciwgSS48L2F1dGhvcj48YXV0aG9y
PlJldGhlbWV5ZXIsIEouPC9hdXRob3I+PC9hdXRob3JzPjwvY29udHJpYnV0b3JzPjxhdXRoLWFk
ZHJlc3M+Q2hhaXIgb2YgU29pbCBTY2llbmNlLCBUZWNobmljYWwgVW5pdmVyc2l0eSBvZiBNdW5p
Y2gsIEVtaWwtUmFtYW5uLVN0cmFzc2UgMiwgRC04NTM1NCBGcmVpc2luZywgR2VybWFueS4mI3hE
O0luc3RpdHV0ZSBmb3IgR2VvbG9neSBhbmQgTWluZXJhbG9neSwgVW5pdmVyc2l0eSBvZiBDb2xv
Z25lLCBadWxwaWNoZXIgU3RyYXNzZSA0OWEsIEQtNTA2NzQgQ29sb2duZSwgR2VybWFueS4mI3hE
O0luc3RpdHV0ZSBmb3IgQWR2YW5jZWQgU3R1ZHksIFRlY2huaWNhbCBVbml2ZXJzaXR5IG9mIE11
bmljaCwgTGljaHRlbmJlcmdzdHJhc3NlIDJhLCBELTg1NzQ4IEdhcmNoaW5nLCBHZXJtYW55Ljwv
YXV0aC1hZGRyZXNzPjx0aXRsZXM+PHRpdGxlPlRyYWNpbmcgdGhlIHNvdXJjZXMgYW5kIHNwYXRp
YWwgZGlzdHJpYnV0aW9uIG9mIG9yZ2FuaWMgY2FyYm9uIGluIHN1YnNvaWxzIHVzaW5nIGEgbXVs
dGktYmlvbWFya2VyIGFwcHJvYWNoPC90aXRsZT48c2Vjb25kYXJ5LXRpdGxlPlNjaSBSZXA8L3Nl
Y29uZGFyeS10aXRsZT48L3RpdGxlcz48cGVyaW9kaWNhbD48ZnVsbC10aXRsZT5TY2kgUmVwPC9m
dWxsLXRpdGxlPjwvcGVyaW9kaWNhbD48cGFnZXM+Mjk0Nzg8L3BhZ2VzPjx2b2x1bWU+Njwvdm9s
dW1lPjxkYXRlcz48eWVhcj4yMDE2PC95ZWFyPjxwdWItZGF0ZXM+PGRhdGU+SnVsIDY8L2RhdGU+
PC9wdWItZGF0ZXM+PC9kYXRlcz48aXNibj4yMDQ1LTIzMjIgKEVsZWN0cm9uaWMpJiN4RDsyMDQ1
LTIzMjIgKExpbmtpbmcpPC9pc2JuPjxhY2Nlc3Npb24tbnVtPjI3MzgwNzI4PC9hY2Nlc3Npb24t
bnVtPjx1cmxzPjxyZWxhdGVkLXVybHM+PHVybD5odHRwczovL3d3dy5uY2JpLm5sbS5uaWguZ292
L3B1Ym1lZC8yNzM4MDcyODwvdXJsPjwvcmVsYXRlZC11cmxzPjwvdXJscz48Y3VzdG9tMj5QTUM0
OTMzOTM4PC9jdXN0b20yPjxlbGVjdHJvbmljLXJlc291cmNlLW51bT4xMC4xMDM4L3NyZXAyOTQ3
ODwvZWxlY3Ryb25pYy1yZXNvdXJjZS1udW0+PC9yZWNvcmQ+PC9DaXRlPjwvRW5kTm90ZT4A
</w:fldData>
        </w:fldChar>
      </w:r>
      <w:r>
        <w:instrText xml:space="preserve"> ADDIN EN.CITE </w:instrText>
      </w:r>
      <w:r>
        <w:fldChar w:fldCharType="begin">
          <w:fldData xml:space="preserve">PEVuZE5vdGU+PENpdGU+PEF1dGhvcj5SYXNzZTwvQXV0aG9yPjxZZWFyPjIwMDU8L1llYXI+PFJl
Y051bT4yNTE8L1JlY051bT48RGlzcGxheVRleHQ+KFJhc3NlIGV0IGFsLiwgMjAwNTsgUnVtcGVs
IGV0IGFsLiwgMjAxMjsgQW5nc3QgZXQgYWwuLCAyMDE2KTwvRGlzcGxheVRleHQ+PHJlY29yZD48
cmVjLW51bWJlcj4yNTE8L3JlYy1udW1iZXI+PGZvcmVpZ24ta2V5cz48a2V5IGFwcD0iRU4iIGRi
LWlkPSJzYXBmYTl2YXQ5MndzdGV2MDAzdjlkc25hOWRzeDl6ZHJ3eGQiIHRpbWVzdGFtcD0iMTUy
NTg1NjAwNSI+MjUxPC9rZXk+PGtleSBhcHA9IkVOV2ViIiBkYi1pZD0iIj4wPC9rZXk+PC9mb3Jl
aWduLWtleXM+PHJlZi10eXBlIG5hbWU9IkpvdXJuYWwgQXJ0aWNsZSI+MTc8L3JlZi10eXBlPjxj
b250cmlidXRvcnM+PGF1dGhvcnM+PGF1dGhvcj5SYXNzZSwgRGFuaWVsIFAuPC9hdXRob3I+PGF1
dGhvcj5SdW1wZWwsIENvcm5lbGlhPC9hdXRob3I+PGF1dGhvcj5EaWduYWMsIE1hcmllLUZyYW5j
ZTwvYXV0aG9yPjwvYXV0aG9ycz48L2NvbnRyaWJ1dG9ycz48dGl0bGVzPjx0aXRsZT5JcyBzb2ls
IGNhcmJvbiBtb3N0bHkgcm9vdCBjYXJib24/IE1lY2hhbmlzbXMgZm9yIGEgc3BlY2lmaWMgc3Rh
YmlsaXNhdGlvbjwvdGl0bGU+PHNlY29uZGFyeS10aXRsZT5QbGFudCBhbmQgU29pbDwvc2Vjb25k
YXJ5LXRpdGxlPjwvdGl0bGVzPjxwZXJpb2RpY2FsPjxmdWxsLXRpdGxlPlBsYW50IGFuZCBTb2ls
PC9mdWxsLXRpdGxlPjwvcGVyaW9kaWNhbD48cGFnZXM+MzQxLTM1NjwvcGFnZXM+PHZvbHVtZT4y
Njk8L3ZvbHVtZT48bnVtYmVyPjEtMjwvbnVtYmVyPjxkYXRlcz48eWVhcj4yMDA1PC95ZWFyPjwv
ZGF0ZXM+PGlzYm4+MDAzMi0wNzlYJiN4RDsxNTczLTUwMzY8L2lzYm4+PHVybHM+PC91cmxzPjxl
bGVjdHJvbmljLXJlc291cmNlLW51bT4xMC4xMDA3L3MxMTEwNC0wMDQtMDkwNy15PC9lbGVjdHJv
bmljLXJlc291cmNlLW51bT48L3JlY29yZD48L0NpdGU+PENpdGU+PEF1dGhvcj5SdW1wZWw8L0F1
dGhvcj48WWVhcj4yMDEyPC9ZZWFyPjxSZWNOdW0+MTk4PC9SZWNOdW0+PHJlY29yZD48cmVjLW51
bWJlcj4xOTg8L3JlYy1udW1iZXI+PGZvcmVpZ24ta2V5cz48a2V5IGFwcD0iRU4iIGRiLWlkPSJz
YXBmYTl2YXQ5MndzdGV2MDAzdjlkc25hOWRzeDl6ZHJ3eGQiIHRpbWVzdGFtcD0iMTUyNTcxMDEz
NyI+MTk4PC9rZXk+PGtleSBhcHA9IkVOV2ViIiBkYi1pZD0iIj4wPC9rZXk+PC9mb3JlaWduLWtl
eXM+PHJlZi10eXBlIG5hbWU9IkJvb2sgU2VjdGlvbiI+NTwvcmVmLXR5cGU+PGNvbnRyaWJ1dG9y
cz48YXV0aG9ycz48YXV0aG9yPlJ1bXBlbCwgQ29ybmVsaWE8L2F1dGhvcj48YXV0aG9yPkNoYWJi
aSwgQWJhZDwvYXV0aG9yPjxhdXRob3I+TWFyc2NobmVyLCBCZXJuZDwvYXV0aG9yPjwvYXV0aG9y
cz48L2NvbnRyaWJ1dG9ycz48dGl0bGVzPjx0aXRsZT5DYXJib24gU3RvcmFnZSBhbmQgU2VxdWVz
dHJhdGlvbiBpbiBTdWJzb2lsIEhvcml6b25zOiBLbm93bGVkZ2UsIEdhcHMgYW5kIFBvdGVudGlh
bHM8L3RpdGxlPjwvdGl0bGVzPjxwYWdlcz40NDUtNDY0PC9wYWdlcz48ZGF0ZXM+PHllYXI+MjAx
MjwveWVhcj48L2RhdGVzPjx1cmxzPjwvdXJscz48ZWxlY3Ryb25pYy1yZXNvdXJjZS1udW0+MTAu
MTAwNy85NzgtOTQtMDA3LTQxNTktMV8yMDwvZWxlY3Ryb25pYy1yZXNvdXJjZS1udW0+PC9yZWNv
cmQ+PC9DaXRlPjxDaXRlPjxBdXRob3I+QW5nc3Q8L0F1dGhvcj48WWVhcj4yMDE2PC9ZZWFyPjxS
ZWNOdW0+MjM0PC9SZWNOdW0+PHJlY29yZD48cmVjLW51bWJlcj4yMzQ8L3JlYy1udW1iZXI+PGZv
cmVpZ24ta2V5cz48a2V5IGFwcD0iRU4iIGRiLWlkPSJzYXBmYTl2YXQ5MndzdGV2MDAzdjlkc25h
OWRzeDl6ZHJ3eGQiIHRpbWVzdGFtcD0iMTUyNTg1NTg3NCI+MjM0PC9rZXk+PGtleSBhcHA9IkVO
V2ViIiBkYi1pZD0iIj4wPC9rZXk+PC9mb3JlaWduLWtleXM+PHJlZi10eXBlIG5hbWU9IkpvdXJu
YWwgQXJ0aWNsZSI+MTc8L3JlZi10eXBlPjxjb250cmlidXRvcnM+PGF1dGhvcnM+PGF1dGhvcj5B
bmdzdCwgRy48L2F1dGhvcj48YXV0aG9yPkpvaG4sIFMuPC9hdXRob3I+PGF1dGhvcj5NdWVsbGVy
LCBDLiBXLjwvYXV0aG9yPjxhdXRob3I+S29nZWwtS25hYm5lciwgSS48L2F1dGhvcj48YXV0aG9y
PlJldGhlbWV5ZXIsIEouPC9hdXRob3I+PC9hdXRob3JzPjwvY29udHJpYnV0b3JzPjxhdXRoLWFk
ZHJlc3M+Q2hhaXIgb2YgU29pbCBTY2llbmNlLCBUZWNobmljYWwgVW5pdmVyc2l0eSBvZiBNdW5p
Y2gsIEVtaWwtUmFtYW5uLVN0cmFzc2UgMiwgRC04NTM1NCBGcmVpc2luZywgR2VybWFueS4mI3hE
O0luc3RpdHV0ZSBmb3IgR2VvbG9neSBhbmQgTWluZXJhbG9neSwgVW5pdmVyc2l0eSBvZiBDb2xv
Z25lLCBadWxwaWNoZXIgU3RyYXNzZSA0OWEsIEQtNTA2NzQgQ29sb2duZSwgR2VybWFueS4mI3hE
O0luc3RpdHV0ZSBmb3IgQWR2YW5jZWQgU3R1ZHksIFRlY2huaWNhbCBVbml2ZXJzaXR5IG9mIE11
bmljaCwgTGljaHRlbmJlcmdzdHJhc3NlIDJhLCBELTg1NzQ4IEdhcmNoaW5nLCBHZXJtYW55Ljwv
YXV0aC1hZGRyZXNzPjx0aXRsZXM+PHRpdGxlPlRyYWNpbmcgdGhlIHNvdXJjZXMgYW5kIHNwYXRp
YWwgZGlzdHJpYnV0aW9uIG9mIG9yZ2FuaWMgY2FyYm9uIGluIHN1YnNvaWxzIHVzaW5nIGEgbXVs
dGktYmlvbWFya2VyIGFwcHJvYWNoPC90aXRsZT48c2Vjb25kYXJ5LXRpdGxlPlNjaSBSZXA8L3Nl
Y29uZGFyeS10aXRsZT48L3RpdGxlcz48cGVyaW9kaWNhbD48ZnVsbC10aXRsZT5TY2kgUmVwPC9m
dWxsLXRpdGxlPjwvcGVyaW9kaWNhbD48cGFnZXM+Mjk0Nzg8L3BhZ2VzPjx2b2x1bWU+Njwvdm9s
dW1lPjxkYXRlcz48eWVhcj4yMDE2PC95ZWFyPjxwdWItZGF0ZXM+PGRhdGU+SnVsIDY8L2RhdGU+
PC9wdWItZGF0ZXM+PC9kYXRlcz48aXNibj4yMDQ1LTIzMjIgKEVsZWN0cm9uaWMpJiN4RDsyMDQ1
LTIzMjIgKExpbmtpbmcpPC9pc2JuPjxhY2Nlc3Npb24tbnVtPjI3MzgwNzI4PC9hY2Nlc3Npb24t
bnVtPjx1cmxzPjxyZWxhdGVkLXVybHM+PHVybD5odHRwczovL3d3dy5uY2JpLm5sbS5uaWguZ292
L3B1Ym1lZC8yNzM4MDcyODwvdXJsPjwvcmVsYXRlZC11cmxzPjwvdXJscz48Y3VzdG9tMj5QTUM0
OTMzOTM4PC9jdXN0b20yPjxlbGVjdHJvbmljLXJlc291cmNlLW51bT4xMC4xMDM4L3NyZXAyOTQ3
ODwvZWxlY3Ryb25pYy1yZXNvdXJjZS1udW0+PC9yZWNvcmQ+PC9DaXRlPjwvRW5kTm90ZT4A
</w:fldData>
        </w:fldChar>
      </w:r>
      <w:r>
        <w:instrText xml:space="preserve"> ADDIN EN.CITE.DATA </w:instrText>
      </w:r>
      <w:r>
        <w:fldChar w:fldCharType="end"/>
      </w:r>
      <w:r>
        <w:fldChar w:fldCharType="separate"/>
      </w:r>
      <w:r>
        <w:rPr>
          <w:noProof/>
        </w:rPr>
        <w:t>(</w:t>
      </w:r>
      <w:hyperlink w:anchor="_ENREF_68" w:tooltip="Rasse, 2005 #251" w:history="1">
        <w:r>
          <w:rPr>
            <w:noProof/>
          </w:rPr>
          <w:t>Rasse et al., 2005</w:t>
        </w:r>
      </w:hyperlink>
      <w:r>
        <w:rPr>
          <w:noProof/>
        </w:rPr>
        <w:t xml:space="preserve">; </w:t>
      </w:r>
      <w:hyperlink w:anchor="_ENREF_72" w:tooltip="Rumpel, 2012 #198" w:history="1">
        <w:r>
          <w:rPr>
            <w:noProof/>
          </w:rPr>
          <w:t>Rumpel et al., 2012</w:t>
        </w:r>
      </w:hyperlink>
      <w:r>
        <w:rPr>
          <w:noProof/>
        </w:rPr>
        <w:t xml:space="preserve">; </w:t>
      </w:r>
      <w:hyperlink w:anchor="_ENREF_3" w:tooltip="Angst, 2016 #234" w:history="1">
        <w:r>
          <w:rPr>
            <w:noProof/>
          </w:rPr>
          <w:t>Angst et al., 2016</w:t>
        </w:r>
      </w:hyperlink>
      <w:r>
        <w:rPr>
          <w:noProof/>
        </w:rPr>
        <w:t>)</w:t>
      </w:r>
      <w:r>
        <w:fldChar w:fldCharType="end"/>
      </w:r>
      <w:r>
        <w:fldChar w:fldCharType="begin"/>
      </w:r>
      <w:r>
        <w:instrText>ADDIN EN.CITE</w:instrText>
      </w:r>
      <w:r>
        <w:fldChar w:fldCharType="end"/>
      </w:r>
      <w:r>
        <w:t xml:space="preserve">. There is strong evidence that root-derived OM fosters soil C sequestration more strongly than aboveground residues </w:t>
      </w:r>
      <w:r>
        <w:fldChar w:fldCharType="begin">
          <w:fldData xml:space="preserve">PEVuZE5vdGU+PENpdGU+PEF1dGhvcj5SYXNzZTwvQXV0aG9yPjxZZWFyPjIwMDU8L1llYXI+PFJl
Y051bT4yNTE8L1JlY051bT48RGlzcGxheVRleHQ+KFJhc3NlIGV0IGFsLiwgMjAwNTsgS8OkdHRl
cmVyIGV0IGFsLiwgMjAxMTsgU29rb2wgYW5kIEJyYWRmb3JkLCAyMDE4KTwvRGlzcGxheVRleHQ+
PHJlY29yZD48cmVjLW51bWJlcj4yNTE8L3JlYy1udW1iZXI+PGZvcmVpZ24ta2V5cz48a2V5IGFw
cD0iRU4iIGRiLWlkPSJzYXBmYTl2YXQ5MndzdGV2MDAzdjlkc25hOWRzeDl6ZHJ3eGQiIHRpbWVz
dGFtcD0iMTUyNTg1NjAwNSI+MjUxPC9rZXk+PGtleSBhcHA9IkVOV2ViIiBkYi1pZD0iIj4wPC9r
ZXk+PC9mb3JlaWduLWtleXM+PHJlZi10eXBlIG5hbWU9IkpvdXJuYWwgQXJ0aWNsZSI+MTc8L3Jl
Zi10eXBlPjxjb250cmlidXRvcnM+PGF1dGhvcnM+PGF1dGhvcj5SYXNzZSwgRGFuaWVsIFAuPC9h
dXRob3I+PGF1dGhvcj5SdW1wZWwsIENvcm5lbGlhPC9hdXRob3I+PGF1dGhvcj5EaWduYWMsIE1h
cmllLUZyYW5jZTwvYXV0aG9yPjwvYXV0aG9ycz48L2NvbnRyaWJ1dG9ycz48dGl0bGVzPjx0aXRs
ZT5JcyBzb2lsIGNhcmJvbiBtb3N0bHkgcm9vdCBjYXJib24/IE1lY2hhbmlzbXMgZm9yIGEgc3Bl
Y2lmaWMgc3RhYmlsaXNhdGlvbjwvdGl0bGU+PHNlY29uZGFyeS10aXRsZT5QbGFudCBhbmQgU29p
bDwvc2Vjb25kYXJ5LXRpdGxlPjwvdGl0bGVzPjxwZXJpb2RpY2FsPjxmdWxsLXRpdGxlPlBsYW50
IGFuZCBTb2lsPC9mdWxsLXRpdGxlPjwvcGVyaW9kaWNhbD48cGFnZXM+MzQxLTM1NjwvcGFnZXM+
PHZvbHVtZT4yNjk8L3ZvbHVtZT48bnVtYmVyPjEtMjwvbnVtYmVyPjxkYXRlcz48eWVhcj4yMDA1
PC95ZWFyPjwvZGF0ZXM+PGlzYm4+MDAzMi0wNzlYJiN4RDsxNTczLTUwMzY8L2lzYm4+PHVybHM+
PC91cmxzPjxlbGVjdHJvbmljLXJlc291cmNlLW51bT4xMC4xMDA3L3MxMTEwNC0wMDQtMDkwNy15
PC9lbGVjdHJvbmljLXJlc291cmNlLW51bT48L3JlY29yZD48L0NpdGU+PENpdGU+PEF1dGhvcj5L
w6R0dGVyZXI8L0F1dGhvcj48WWVhcj4yMDExPC9ZZWFyPjxSZWNOdW0+NTUzPC9SZWNOdW0+PHJl
Y29yZD48cmVjLW51bWJlcj41NTM8L3JlYy1udW1iZXI+PGZvcmVpZ24ta2V5cz48a2V5IGFwcD0i
RU4iIGRiLWlkPSJzYXBmYTl2YXQ5MndzdGV2MDAzdjlkc25hOWRzeDl6ZHJ3eGQiIHRpbWVzdGFt
cD0iMTYwNTk3MDc5MyI+NTUzPC9rZXk+PGtleSBhcHA9IkVOV2ViIiBkYi1pZD0iIj4wPC9rZXk+
PC9mb3JlaWduLWtleXM+PHJlZi10eXBlIG5hbWU9IkpvdXJuYWwgQXJ0aWNsZSI+MTc8L3JlZi10
eXBlPjxjb250cmlidXRvcnM+PGF1dGhvcnM+PGF1dGhvcj5Lw6R0dGVyZXIsIFRob21hczwvYXV0
aG9yPjxhdXRob3I+Qm9saW5kZXIsIE1hcnRpbiBBbmRlcnM8L2F1dGhvcj48YXV0aG9yPkFuZHLD
qW4sIE9sb2Y8L2F1dGhvcj48YXV0aG9yPktpcmNobWFubiwgSG9sZ2VyPC9hdXRob3I+PGF1dGhv
cj5NZW5pY2hldHRpLCBMb3JlbnpvPC9hdXRob3I+PC9hdXRob3JzPjwvY29udHJpYnV0b3JzPjx0
aXRsZXM+PHRpdGxlPlJvb3RzIGNvbnRyaWJ1dGUgbW9yZSB0byByZWZyYWN0b3J5IHNvaWwgb3Jn
YW5pYyBtYXR0ZXIgdGhhbiBhYm92ZS1ncm91bmQgY3JvcCByZXNpZHVlcywgYXMgcmV2ZWFsZWQg
YnkgYSBsb25nLXRlcm0gZmllbGQgZXhwZXJpbWVudDwvdGl0bGU+PHNlY29uZGFyeS10aXRsZT5B
Z3JpY3VsdHVyZSwgRWNvc3lzdGVtcyAmYW1wOyBFbnZpcm9ubWVudDwvc2Vjb25kYXJ5LXRpdGxl
PjwvdGl0bGVzPjxwZXJpb2RpY2FsPjxmdWxsLXRpdGxlPkFncmljdWx0dXJlLCBFY29zeXN0ZW1z
ICZhbXA7IEVudmlyb25tZW50PC9mdWxsLXRpdGxlPjwvcGVyaW9kaWNhbD48cGFnZXM+MTg0LTE5
MjwvcGFnZXM+PHZvbHVtZT4xNDE8L3ZvbHVtZT48bnVtYmVyPjEtMjwvbnVtYmVyPjxzZWN0aW9u
PjE4NDwvc2VjdGlvbj48ZGF0ZXM+PHllYXI+MjAxMTwveWVhcj48L2RhdGVzPjxpc2JuPjAxNjc4
ODA5PC9pc2JuPjx1cmxzPjwvdXJscz48ZWxlY3Ryb25pYy1yZXNvdXJjZS1udW0+MTAuMTAxNi9q
LmFnZWUuMjAxMS4wMi4wMjk8L2VsZWN0cm9uaWMtcmVzb3VyY2UtbnVtPjwvcmVjb3JkPjwvQ2l0
ZT48Q2l0ZT48QXV0aG9yPlNva29sPC9BdXRob3I+PFllYXI+MjAxODwvWWVhcj48UmVjTnVtPjQ2
MDwvUmVjTnVtPjxyZWNvcmQ+PHJlYy1udW1iZXI+NDYwPC9yZWMtbnVtYmVyPjxmb3JlaWduLWtl
eXM+PGtleSBhcHA9IkVOIiBkYi1pZD0ic2FwZmE5dmF0OTJ3c3RldjAwM3Y5ZHNuYTlkc3g5emRy
d3hkIiB0aW1lc3RhbXA9IjE1NTkxNDA4MjgiPjQ2MDwva2V5PjxrZXkgYXBwPSJFTldlYiIgZGIt
aWQ9IiI+MDwva2V5PjwvZm9yZWlnbi1rZXlzPjxyZWYtdHlwZSBuYW1lPSJKb3VybmFsIEFydGlj
bGUiPjE3PC9yZWYtdHlwZT48Y29udHJpYnV0b3JzPjxhdXRob3JzPjxhdXRob3I+U29rb2wsIE5v
YWggVy48L2F1dGhvcj48YXV0aG9yPkJyYWRmb3JkLCBNYXJrIEEuPC9hdXRob3I+PC9hdXRob3Jz
PjwvY29udHJpYnV0b3JzPjx0aXRsZXM+PHRpdGxlPk1pY3JvYmlhbCBmb3JtYXRpb24gb2Ygc3Rh
YmxlIHNvaWwgY2FyYm9uIGlzIG1vcmUgZWZmaWNpZW50IGZyb20gYmVsb3dncm91bmQgdGhhbiBh
Ym92ZWdyb3VuZCBpbnB1dDwvdGl0bGU+PHNlY29uZGFyeS10aXRsZT5OYXR1cmUgR2Vvc2NpZW5j
ZTwvc2Vjb25kYXJ5LXRpdGxlPjwvdGl0bGVzPjxwZXJpb2RpY2FsPjxmdWxsLXRpdGxlPk5hdHVy
ZSBHZW9zY2llbmNlPC9mdWxsLXRpdGxlPjwvcGVyaW9kaWNhbD48cGFnZXM+NDYtNTM8L3BhZ2Vz
Pjx2b2x1bWU+MTI8L3ZvbHVtZT48bnVtYmVyPjE8L251bWJlcj48c2VjdGlvbj40Njwvc2VjdGlv
bj48ZGF0ZXM+PHllYXI+MjAxODwveWVhcj48L2RhdGVzPjxpc2JuPjE3NTItMDg5NCYjeEQ7MTc1
Mi0wOTA4PC9pc2JuPjx1cmxzPjwvdXJscz48ZWxlY3Ryb25pYy1yZXNvdXJjZS1udW0+MTAuMTAz
OC9zNDE1NjEtMDE4LTAyNTgtNjwvZWxlY3Ryb25pYy1yZXNvdXJjZS1udW0+PC9yZWNvcmQ+PC9D
aXRlPjwvRW5kTm90ZT4A
</w:fldData>
        </w:fldChar>
      </w:r>
      <w:r>
        <w:instrText xml:space="preserve"> ADDIN EN.CITE </w:instrText>
      </w:r>
      <w:r>
        <w:fldChar w:fldCharType="begin">
          <w:fldData xml:space="preserve">PEVuZE5vdGU+PENpdGU+PEF1dGhvcj5SYXNzZTwvQXV0aG9yPjxZZWFyPjIwMDU8L1llYXI+PFJl
Y051bT4yNTE8L1JlY051bT48RGlzcGxheVRleHQ+KFJhc3NlIGV0IGFsLiwgMjAwNTsgS8OkdHRl
cmVyIGV0IGFsLiwgMjAxMTsgU29rb2wgYW5kIEJyYWRmb3JkLCAyMDE4KTwvRGlzcGxheVRleHQ+
PHJlY29yZD48cmVjLW51bWJlcj4yNTE8L3JlYy1udW1iZXI+PGZvcmVpZ24ta2V5cz48a2V5IGFw
cD0iRU4iIGRiLWlkPSJzYXBmYTl2YXQ5MndzdGV2MDAzdjlkc25hOWRzeDl6ZHJ3eGQiIHRpbWVz
dGFtcD0iMTUyNTg1NjAwNSI+MjUxPC9rZXk+PGtleSBhcHA9IkVOV2ViIiBkYi1pZD0iIj4wPC9r
ZXk+PC9mb3JlaWduLWtleXM+PHJlZi10eXBlIG5hbWU9IkpvdXJuYWwgQXJ0aWNsZSI+MTc8L3Jl
Zi10eXBlPjxjb250cmlidXRvcnM+PGF1dGhvcnM+PGF1dGhvcj5SYXNzZSwgRGFuaWVsIFAuPC9h
dXRob3I+PGF1dGhvcj5SdW1wZWwsIENvcm5lbGlhPC9hdXRob3I+PGF1dGhvcj5EaWduYWMsIE1h
cmllLUZyYW5jZTwvYXV0aG9yPjwvYXV0aG9ycz48L2NvbnRyaWJ1dG9ycz48dGl0bGVzPjx0aXRs
ZT5JcyBzb2lsIGNhcmJvbiBtb3N0bHkgcm9vdCBjYXJib24/IE1lY2hhbmlzbXMgZm9yIGEgc3Bl
Y2lmaWMgc3RhYmlsaXNhdGlvbjwvdGl0bGU+PHNlY29uZGFyeS10aXRsZT5QbGFudCBhbmQgU29p
bDwvc2Vjb25kYXJ5LXRpdGxlPjwvdGl0bGVzPjxwZXJpb2RpY2FsPjxmdWxsLXRpdGxlPlBsYW50
IGFuZCBTb2lsPC9mdWxsLXRpdGxlPjwvcGVyaW9kaWNhbD48cGFnZXM+MzQxLTM1NjwvcGFnZXM+
PHZvbHVtZT4yNjk8L3ZvbHVtZT48bnVtYmVyPjEtMjwvbnVtYmVyPjxkYXRlcz48eWVhcj4yMDA1
PC95ZWFyPjwvZGF0ZXM+PGlzYm4+MDAzMi0wNzlYJiN4RDsxNTczLTUwMzY8L2lzYm4+PHVybHM+
PC91cmxzPjxlbGVjdHJvbmljLXJlc291cmNlLW51bT4xMC4xMDA3L3MxMTEwNC0wMDQtMDkwNy15
PC9lbGVjdHJvbmljLXJlc291cmNlLW51bT48L3JlY29yZD48L0NpdGU+PENpdGU+PEF1dGhvcj5L
w6R0dGVyZXI8L0F1dGhvcj48WWVhcj4yMDExPC9ZZWFyPjxSZWNOdW0+NTUzPC9SZWNOdW0+PHJl
Y29yZD48cmVjLW51bWJlcj41NTM8L3JlYy1udW1iZXI+PGZvcmVpZ24ta2V5cz48a2V5IGFwcD0i
RU4iIGRiLWlkPSJzYXBmYTl2YXQ5MndzdGV2MDAzdjlkc25hOWRzeDl6ZHJ3eGQiIHRpbWVzdGFt
cD0iMTYwNTk3MDc5MyI+NTUzPC9rZXk+PGtleSBhcHA9IkVOV2ViIiBkYi1pZD0iIj4wPC9rZXk+
PC9mb3JlaWduLWtleXM+PHJlZi10eXBlIG5hbWU9IkpvdXJuYWwgQXJ0aWNsZSI+MTc8L3JlZi10
eXBlPjxjb250cmlidXRvcnM+PGF1dGhvcnM+PGF1dGhvcj5Lw6R0dGVyZXIsIFRob21hczwvYXV0
aG9yPjxhdXRob3I+Qm9saW5kZXIsIE1hcnRpbiBBbmRlcnM8L2F1dGhvcj48YXV0aG9yPkFuZHLD
qW4sIE9sb2Y8L2F1dGhvcj48YXV0aG9yPktpcmNobWFubiwgSG9sZ2VyPC9hdXRob3I+PGF1dGhv
cj5NZW5pY2hldHRpLCBMb3JlbnpvPC9hdXRob3I+PC9hdXRob3JzPjwvY29udHJpYnV0b3JzPjx0
aXRsZXM+PHRpdGxlPlJvb3RzIGNvbnRyaWJ1dGUgbW9yZSB0byByZWZyYWN0b3J5IHNvaWwgb3Jn
YW5pYyBtYXR0ZXIgdGhhbiBhYm92ZS1ncm91bmQgY3JvcCByZXNpZHVlcywgYXMgcmV2ZWFsZWQg
YnkgYSBsb25nLXRlcm0gZmllbGQgZXhwZXJpbWVudDwvdGl0bGU+PHNlY29uZGFyeS10aXRsZT5B
Z3JpY3VsdHVyZSwgRWNvc3lzdGVtcyAmYW1wOyBFbnZpcm9ubWVudDwvc2Vjb25kYXJ5LXRpdGxl
PjwvdGl0bGVzPjxwZXJpb2RpY2FsPjxmdWxsLXRpdGxlPkFncmljdWx0dXJlLCBFY29zeXN0ZW1z
ICZhbXA7IEVudmlyb25tZW50PC9mdWxsLXRpdGxlPjwvcGVyaW9kaWNhbD48cGFnZXM+MTg0LTE5
MjwvcGFnZXM+PHZvbHVtZT4xNDE8L3ZvbHVtZT48bnVtYmVyPjEtMjwvbnVtYmVyPjxzZWN0aW9u
PjE4NDwvc2VjdGlvbj48ZGF0ZXM+PHllYXI+MjAxMTwveWVhcj48L2RhdGVzPjxpc2JuPjAxNjc4
ODA5PC9pc2JuPjx1cmxzPjwvdXJscz48ZWxlY3Ryb25pYy1yZXNvdXJjZS1udW0+MTAuMTAxNi9q
LmFnZWUuMjAxMS4wMi4wMjk8L2VsZWN0cm9uaWMtcmVzb3VyY2UtbnVtPjwvcmVjb3JkPjwvQ2l0
ZT48Q2l0ZT48QXV0aG9yPlNva29sPC9BdXRob3I+PFllYXI+MjAxODwvWWVhcj48UmVjTnVtPjQ2
MDwvUmVjTnVtPjxyZWNvcmQ+PHJlYy1udW1iZXI+NDYwPC9yZWMtbnVtYmVyPjxmb3JlaWduLWtl
eXM+PGtleSBhcHA9IkVOIiBkYi1pZD0ic2FwZmE5dmF0OTJ3c3RldjAwM3Y5ZHNuYTlkc3g5emRy
d3hkIiB0aW1lc3RhbXA9IjE1NTkxNDA4MjgiPjQ2MDwva2V5PjxrZXkgYXBwPSJFTldlYiIgZGIt
aWQ9IiI+MDwva2V5PjwvZm9yZWlnbi1rZXlzPjxyZWYtdHlwZSBuYW1lPSJKb3VybmFsIEFydGlj
bGUiPjE3PC9yZWYtdHlwZT48Y29udHJpYnV0b3JzPjxhdXRob3JzPjxhdXRob3I+U29rb2wsIE5v
YWggVy48L2F1dGhvcj48YXV0aG9yPkJyYWRmb3JkLCBNYXJrIEEuPC9hdXRob3I+PC9hdXRob3Jz
PjwvY29udHJpYnV0b3JzPjx0aXRsZXM+PHRpdGxlPk1pY3JvYmlhbCBmb3JtYXRpb24gb2Ygc3Rh
YmxlIHNvaWwgY2FyYm9uIGlzIG1vcmUgZWZmaWNpZW50IGZyb20gYmVsb3dncm91bmQgdGhhbiBh
Ym92ZWdyb3VuZCBpbnB1dDwvdGl0bGU+PHNlY29uZGFyeS10aXRsZT5OYXR1cmUgR2Vvc2NpZW5j
ZTwvc2Vjb25kYXJ5LXRpdGxlPjwvdGl0bGVzPjxwZXJpb2RpY2FsPjxmdWxsLXRpdGxlPk5hdHVy
ZSBHZW9zY2llbmNlPC9mdWxsLXRpdGxlPjwvcGVyaW9kaWNhbD48cGFnZXM+NDYtNTM8L3BhZ2Vz
Pjx2b2x1bWU+MTI8L3ZvbHVtZT48bnVtYmVyPjE8L251bWJlcj48c2VjdGlvbj40Njwvc2VjdGlv
bj48ZGF0ZXM+PHllYXI+MjAxODwveWVhcj48L2RhdGVzPjxpc2JuPjE3NTItMDg5NCYjeEQ7MTc1
Mi0wOTA4PC9pc2JuPjx1cmxzPjwvdXJscz48ZWxlY3Ryb25pYy1yZXNvdXJjZS1udW0+MTAuMTAz
OC9zNDE1NjEtMDE4LTAyNTgtNjwvZWxlY3Ryb25pYy1yZXNvdXJjZS1udW0+PC9yZWNvcmQ+PC9D
aXRlPjwvRW5kTm90ZT4A
</w:fldData>
        </w:fldChar>
      </w:r>
      <w:r>
        <w:instrText xml:space="preserve"> ADDIN EN.CITE.DATA </w:instrText>
      </w:r>
      <w:r>
        <w:fldChar w:fldCharType="end"/>
      </w:r>
      <w:r>
        <w:fldChar w:fldCharType="separate"/>
      </w:r>
      <w:r>
        <w:rPr>
          <w:noProof/>
        </w:rPr>
        <w:t>(</w:t>
      </w:r>
      <w:hyperlink w:anchor="_ENREF_68" w:tooltip="Rasse, 2005 #251" w:history="1">
        <w:r>
          <w:rPr>
            <w:noProof/>
          </w:rPr>
          <w:t>Rasse et al., 2005</w:t>
        </w:r>
      </w:hyperlink>
      <w:r>
        <w:rPr>
          <w:noProof/>
        </w:rPr>
        <w:t xml:space="preserve">; </w:t>
      </w:r>
      <w:hyperlink w:anchor="_ENREF_36" w:tooltip="Kätterer, 2011 #553" w:history="1">
        <w:r>
          <w:rPr>
            <w:noProof/>
          </w:rPr>
          <w:t>Kätterer et al., 2011</w:t>
        </w:r>
      </w:hyperlink>
      <w:r>
        <w:rPr>
          <w:noProof/>
        </w:rPr>
        <w:t xml:space="preserve">; </w:t>
      </w:r>
      <w:hyperlink w:anchor="_ENREF_85" w:tooltip="Sokol, 2018 #460" w:history="1">
        <w:r>
          <w:rPr>
            <w:noProof/>
          </w:rPr>
          <w:t>Sokol and Bradford, 2018</w:t>
        </w:r>
      </w:hyperlink>
      <w:r>
        <w:rPr>
          <w:noProof/>
        </w:rPr>
        <w:t>)</w:t>
      </w:r>
      <w:r>
        <w:fldChar w:fldCharType="end"/>
      </w:r>
      <w:r>
        <w:t xml:space="preserve">. </w:t>
      </w:r>
      <w:r>
        <w:fldChar w:fldCharType="begin"/>
      </w:r>
      <w:r>
        <w:instrText>ADDIN EN.CITE</w:instrText>
      </w:r>
      <w:r>
        <w:fldChar w:fldCharType="end"/>
      </w:r>
      <w:r>
        <w:t xml:space="preserve">Root activity triggers a range of </w:t>
      </w:r>
      <w:r>
        <w:rPr>
          <w:rFonts w:eastAsia="Times New Roman" w:cs="Arial"/>
          <w:lang w:eastAsia="de-DE"/>
        </w:rPr>
        <w:t>biological, chemical, and physical processes in the surrounding soil transforming it into</w:t>
      </w:r>
      <w:r>
        <w:rPr>
          <w:rFonts w:eastAsia="Times New Roman" w:cs="Arial"/>
          <w:lang w:val="en-US" w:eastAsia="de-DE"/>
        </w:rPr>
        <w:t xml:space="preserve"> the so-called rhizosphere </w:t>
      </w:r>
      <w:r>
        <w:rPr>
          <w:rFonts w:eastAsia="Times New Roman" w:cs="Arial"/>
          <w:lang w:val="da-DK" w:eastAsia="de-DE"/>
        </w:rPr>
        <w:fldChar w:fldCharType="begin"/>
      </w:r>
      <w:r>
        <w:rPr>
          <w:rFonts w:eastAsia="Times New Roman" w:cs="Arial"/>
          <w:lang w:val="en-US" w:eastAsia="de-DE"/>
        </w:rPr>
        <w:instrText xml:space="preserve"> ADDIN EN.CITE &lt;EndNote&gt;&lt;Cite&gt;&lt;Author&gt;Hinsinger&lt;/Author&gt;&lt;Year&gt;2009&lt;/Year&gt;&lt;RecNum&gt;244&lt;/RecNum&gt;&lt;DisplayText&gt;(Hinsinger et al., 2009; Jones et al., 2009)&lt;/DisplayText&gt;&lt;record&gt;&lt;rec-number&gt;244&lt;/rec-number&gt;&lt;foreign-keys&gt;&lt;key app="EN" db-id="sapfa9vat92wstev003v9dsna9dsx9zdrwxd" timestamp="1525855967"&gt;244&lt;/key&gt;&lt;key app="ENWeb" db-id=""&gt;0&lt;/key&gt;&lt;/foreign-keys&gt;&lt;ref-type name="Journal Article"&gt;17&lt;/ref-type&gt;&lt;contributors&gt;&lt;authors&gt;&lt;author&gt;Hinsinger, Philippe&lt;/author&gt;&lt;author&gt;Bengough, A. Glyn&lt;/author&gt;&lt;author&gt;Vetterlein, Doris&lt;/author&gt;&lt;author&gt;Young, Iain M.&lt;/author&gt;&lt;/authors&gt;&lt;/contributors&gt;&lt;titles&gt;&lt;title&gt;Rhizosphere: biophysics, biogeochemistry and ecological relevance&lt;/title&gt;&lt;secondary-title&gt;Plant and Soil&lt;/secondary-title&gt;&lt;/titles&gt;&lt;periodical&gt;&lt;full-title&gt;Plant and Soil&lt;/full-title&gt;&lt;/periodical&gt;&lt;pages&gt;117-152&lt;/pages&gt;&lt;volume&gt;321&lt;/volume&gt;&lt;number&gt;1-2&lt;/number&gt;&lt;dates&gt;&lt;year&gt;2009&lt;/year&gt;&lt;/dates&gt;&lt;isbn&gt;0032-079X&amp;#xD;1573-5036&lt;/isbn&gt;&lt;urls&gt;&lt;/urls&gt;&lt;electronic-resource-num&gt;10.1007/s11104-008-9885-9&lt;/electronic-resource-num&gt;&lt;/record&gt;&lt;/Cite&gt;&lt;Cite&gt;&lt;Author&gt;Jones&lt;/Author&gt;&lt;Year&gt;2009&lt;/Year&gt;&lt;RecNum&gt;246&lt;/RecNum&gt;&lt;record&gt;&lt;rec-number&gt;246&lt;/rec-number&gt;&lt;foreign-keys&gt;&lt;key app="EN" db-id="sapfa9vat92wstev003v9dsna9dsx9zdrwxd" timestamp="1525855977"&gt;246&lt;/key&gt;&lt;key app="ENWeb" db-id=""&gt;0&lt;/key&gt;&lt;/foreign-keys&gt;&lt;ref-type name="Journal Article"&gt;17&lt;/ref-type&gt;&lt;contributors&gt;&lt;authors&gt;&lt;author&gt;Jones, D. L.&lt;/author&gt;&lt;author&gt;Nguyen, C.&lt;/author&gt;&lt;author&gt;Finlay, R. D.&lt;/author&gt;&lt;/authors&gt;&lt;/contributors&gt;&lt;titles&gt;&lt;title&gt;Carbon flow in the rhizosphere: carbon trading at the soil–root interface&lt;/title&gt;&lt;secondary-title&gt;Plant and Soil&lt;/secondary-title&gt;&lt;/titles&gt;&lt;periodical&gt;&lt;full-title&gt;Plant and Soil&lt;/full-title&gt;&lt;/periodical&gt;&lt;pages&gt;5-33&lt;/pages&gt;&lt;volume&gt;321&lt;/volume&gt;&lt;number&gt;1-2&lt;/number&gt;&lt;dates&gt;&lt;year&gt;2009&lt;/year&gt;&lt;/dates&gt;&lt;isbn&gt;0032-079X&amp;#xD;1573-5036&lt;/isbn&gt;&lt;urls&gt;&lt;/urls&gt;&lt;electronic-resource-num&gt;10.1007/s11104-009-9925-0&lt;/electronic-resource-num&gt;&lt;/record&gt;&lt;/Cite&gt;&lt;/EndNote&gt;</w:instrText>
      </w:r>
      <w:r>
        <w:rPr>
          <w:rFonts w:eastAsia="Times New Roman" w:cs="Arial"/>
          <w:lang w:val="da-DK" w:eastAsia="de-DE"/>
        </w:rPr>
        <w:fldChar w:fldCharType="separate"/>
      </w:r>
      <w:r>
        <w:rPr>
          <w:rFonts w:eastAsia="Times New Roman" w:cs="Arial"/>
          <w:noProof/>
          <w:lang w:val="en-US" w:eastAsia="de-DE"/>
        </w:rPr>
        <w:t>(</w:t>
      </w:r>
      <w:hyperlink w:anchor="_ENREF_31" w:tooltip="Hinsinger, 2009 #244" w:history="1">
        <w:r>
          <w:rPr>
            <w:rFonts w:eastAsia="Times New Roman" w:cs="Arial"/>
            <w:noProof/>
            <w:lang w:val="en-US" w:eastAsia="de-DE"/>
          </w:rPr>
          <w:t>Hinsinger et al., 2009</w:t>
        </w:r>
      </w:hyperlink>
      <w:r>
        <w:rPr>
          <w:rFonts w:eastAsia="Times New Roman" w:cs="Arial"/>
          <w:noProof/>
          <w:lang w:val="en-US" w:eastAsia="de-DE"/>
        </w:rPr>
        <w:t xml:space="preserve">; </w:t>
      </w:r>
      <w:hyperlink w:anchor="_ENREF_34" w:tooltip="Jones, 2009 #246" w:history="1">
        <w:r>
          <w:rPr>
            <w:rFonts w:eastAsia="Times New Roman" w:cs="Arial"/>
            <w:noProof/>
            <w:lang w:val="en-US" w:eastAsia="de-DE"/>
          </w:rPr>
          <w:t>Jones et al., 2009</w:t>
        </w:r>
      </w:hyperlink>
      <w:r>
        <w:rPr>
          <w:rFonts w:eastAsia="Times New Roman" w:cs="Arial"/>
          <w:noProof/>
          <w:lang w:val="en-US" w:eastAsia="de-DE"/>
        </w:rPr>
        <w:t>)</w:t>
      </w:r>
      <w:r>
        <w:rPr>
          <w:rFonts w:eastAsia="Times New Roman" w:cs="Arial"/>
          <w:lang w:val="da-DK" w:eastAsia="de-DE"/>
        </w:rPr>
        <w:fldChar w:fldCharType="end"/>
      </w:r>
      <w:r>
        <w:rPr>
          <w:rFonts w:eastAsia="Times New Roman" w:cs="Arial"/>
          <w:lang w:val="en-US" w:eastAsia="de-DE"/>
        </w:rPr>
        <w:t xml:space="preserve">. </w:t>
      </w:r>
      <w:r>
        <w:rPr>
          <w:rFonts w:eastAsia="Times New Roman" w:cs="Arial"/>
          <w:lang w:eastAsia="de-DE"/>
        </w:rPr>
        <w:t xml:space="preserve">The release of organic compounds rich in easily accessible OC (i.e. rhizodeposits), for example, generally stimulates </w:t>
      </w:r>
      <w:r>
        <w:t xml:space="preserve">the abundance and activity of soil microorganisms, while at the same time altering the composition of microbial communities around plant roots in topsoils </w:t>
      </w:r>
      <w:r>
        <w:fldChar w:fldCharType="begin">
          <w:fldData xml:space="preserve">PEVuZE5vdGU+PENpdGU+PEF1dGhvcj5TaW5naDwvQXV0aG9yPjxZZWFyPjIwMDQ8L1llYXI+PFJl
Y051bT40NTU8L1JlY051bT48RGlzcGxheVRleHQ+KFNpbmdoIGV0IGFsLiwgMjAwNDsgQnJhbnQg
ZXQgYWwuLCAyMDA2OyBQYXRlcnNvbiBldCBhbC4sIDIwMDc7IEJha2tlciBldCBhbC4sIDIwMTM7
IFBoaWxpcHBvdCBldCBhbC4sIDIwMTM7IFZpZGFsIGV0IGFsLiwgMjAxOCk8L0Rpc3BsYXlUZXh0
PjxyZWNvcmQ+PHJlYy1udW1iZXI+NDU1PC9yZWMtbnVtYmVyPjxmb3JlaWduLWtleXM+PGtleSBh
cHA9IkVOIiBkYi1pZD0ic2FwZmE5dmF0OTJ3c3RldjAwM3Y5ZHNuYTlkc3g5emRyd3hkIiB0aW1l
c3RhbXA9IjE1NTkxNDA3NTgiPjQ1NTwva2V5PjxrZXkgYXBwPSJFTldlYiIgZGItaWQ9IiI+MDwv
a2V5PjwvZm9yZWlnbi1rZXlzPjxyZWYtdHlwZSBuYW1lPSJKb3VybmFsIEFydGljbGUiPjE3PC9y
ZWYtdHlwZT48Y29udHJpYnV0b3JzPjxhdXRob3JzPjxhdXRob3I+U2luZ2gsIEIuIEsuPC9hdXRo
b3I+PGF1dGhvcj5NaWxsYXJkLCBQLjwvYXV0aG9yPjxhdXRob3I+V2hpdGVsZXksIEEuIFMuPC9h
dXRob3I+PGF1dGhvcj5NdXJyZWxsLCBKLiBDLjwvYXV0aG9yPjwvYXV0aG9ycz48L2NvbnRyaWJ1
dG9ycz48YXV0aC1hZGRyZXNzPkVudmlyb25tZW50YWwgU2NpZW5jZXMsIE1hY2F1bGF5IEluc3Rp
dHV0ZSwgQ3JhaWdpZWJ1Y2tsZXIsIEFiZXJkZWVuLCBVSy4gYi5zaW5naEBtYWNhdWxheS5hYy51
azwvYXV0aC1hZGRyZXNzPjx0aXRsZXM+PHRpdGxlPlVucmF2ZWxsaW5nIHJoaXpvc3BoZXJlLW1p
Y3JvYmlhbCBpbnRlcmFjdGlvbnM6IG9wcG9ydHVuaXRpZXMgYW5kIGxpbWl0YXRpb25zPC90aXRs
ZT48c2Vjb25kYXJ5LXRpdGxlPlRyZW5kcyBNaWNyb2Jpb2w8L3NlY29uZGFyeS10aXRsZT48L3Rp
dGxlcz48cGVyaW9kaWNhbD48ZnVsbC10aXRsZT5UcmVuZHMgTWljcm9iaW9sPC9mdWxsLXRpdGxl
PjwvcGVyaW9kaWNhbD48cGFnZXM+Mzg2LTkzPC9wYWdlcz48dm9sdW1lPjEyPC92b2x1bWU+PG51
bWJlcj44PC9udW1iZXI+PGVkaXRpb24+MjAwNC8wNy8yODwvZWRpdGlvbj48a2V5d29yZHM+PGtl
eXdvcmQ+QmFjdGVyaWEvY2xhc3NpZmljYXRpb24vZ2VuZXRpY3MvKm1ldGFib2xpc208L2tleXdv
cmQ+PGtleXdvcmQ+KkJhY3RlcmlhbCBQaHlzaW9sb2dpY2FsIFBoZW5vbWVuYTwva2V5d29yZD48
a2V5d29yZD5FY29zeXN0ZW08L2tleXdvcmQ+PGtleXdvcmQ+RnVuZ2kvcGh5c2lvbG9neTwva2V5
d29yZD48a2V5d29yZD5QbGFudCBQaHlzaW9sb2dpY2FsIFBoZW5vbWVuYTwva2V5d29yZD48a2V5
d29yZD5QbGFudCBSb290cy9tZXRhYm9saXNtLyptaWNyb2Jpb2xvZ3k8L2tleXdvcmQ+PGtleXdv
cmQ+KlNvaWwgTWljcm9iaW9sb2d5PC9rZXl3b3JkPjwva2V5d29yZHM+PGRhdGVzPjx5ZWFyPjIw
MDQ8L3llYXI+PHB1Yi1kYXRlcz48ZGF0ZT5BdWc8L2RhdGU+PC9wdWItZGF0ZXM+PC9kYXRlcz48
aXNibj4wOTY2LTg0MlggKFByaW50KSYjeEQ7MDk2Ni04NDJYIChMaW5raW5nKTwvaXNibj48YWNj
ZXNzaW9uLW51bT4xNTI3NjYxNTwvYWNjZXNzaW9uLW51bT48dXJscz48cmVsYXRlZC11cmxzPjx1
cmw+aHR0cHM6Ly93d3cubmNiaS5ubG0ubmloLmdvdi9wdWJtZWQvMTUyNzY2MTU8L3VybD48L3Jl
bGF0ZWQtdXJscz48L3VybHM+PGVsZWN0cm9uaWMtcmVzb3VyY2UtbnVtPjEwLjEwMTYvai50aW0u
MjAwNC4wNi4wMDg8L2VsZWN0cm9uaWMtcmVzb3VyY2UtbnVtPjwvcmVjb3JkPjwvQ2l0ZT48Q2l0
ZT48QXV0aG9yPkJyYW50PC9BdXRob3I+PFllYXI+MjAwNjwvWWVhcj48UmVjTnVtPjgwPC9SZWNO
dW0+PHJlY29yZD48cmVjLW51bWJlcj44MDwvcmVjLW51bWJlcj48Zm9yZWlnbi1rZXlzPjxrZXkg
YXBwPSJFTiIgZGItaWQ9InNhcGZhOXZhdDkyd3N0ZXYwMDN2OWRzbmE5ZHN4OXpkcnd4ZCIgdGlt
ZXN0YW1wPSIxNTI1NzA5MzIyIj44MDwva2V5PjxrZXkgYXBwPSJFTldlYiIgZGItaWQ9IiI+MDwv
a2V5PjwvZm9yZWlnbi1rZXlzPjxyZWYtdHlwZSBuYW1lPSJKb3VybmFsIEFydGljbGUiPjE3PC9y
ZWYtdHlwZT48Y29udHJpYnV0b3JzPjxhdXRob3JzPjxhdXRob3I+QnJhbnQsIEouIEIuPC9hdXRo
b3I+PGF1dGhvcj5NeXJvbGQsIEQuIEQuPC9hdXRob3I+PGF1dGhvcj5TdWx6bWFuLCBFLiBXLjwv
YXV0aG9yPjwvYXV0aG9ycz48L2NvbnRyaWJ1dG9ycz48YXV0aC1hZGRyZXNzPkRlcGFydG1lbnQg
b2YgQ3JvcCBhbmQgU29pbCBTY2llbmNlLCBPcmVnb24gU3RhdGUgVW5pdmVyc2l0eSwgQ29ydmFs
bGlzLCBPUiA5NzMzMS03MzA2LCBVU0EuPC9hdXRoLWFkZHJlc3M+PHRpdGxlcz48dGl0bGU+Um9v
dCBjb250cm9scyBvbiBzb2lsIG1pY3JvYmlhbCBjb21tdW5pdHkgc3RydWN0dXJlIGluIGZvcmVz
dCBzb2lsczwvdGl0bGU+PHNlY29uZGFyeS10aXRsZT5PZWNvbG9naWE8L3NlY29uZGFyeS10aXRs
ZT48L3RpdGxlcz48cGVyaW9kaWNhbD48ZnVsbC10aXRsZT5PZWNvbG9naWE8L2Z1bGwtdGl0bGU+
PC9wZXJpb2RpY2FsPjxwYWdlcz42NTAtOTwvcGFnZXM+PHZvbHVtZT4xNDg8L3ZvbHVtZT48bnVt
YmVyPjQ8L251bWJlcj48a2V5d29yZHM+PGtleXdvcmQ+UGxhbnQgUm9vdHMvKm1ldGFib2xpc208
L2tleXdvcmQ+PGtleXdvcmQ+UGxhbnRzL21ldGFib2xpc208L2tleXdvcmQ+PGtleXdvcmQ+U2Vh
c29uczwva2V5d29yZD48a2V5d29yZD5Tb2lsL2FuYWx5c2lzPC9rZXl3b3JkPjxrZXl3b3JkPipT
b2lsIE1pY3JvYmlvbG9neTwva2V5d29yZD48a2V5d29yZD4qVHJlZXM8L2tleXdvcmQ+PGtleXdv
cmQ+V2F0ZXIvY2hlbWlzdHJ5PC9rZXl3b3JkPjwva2V5d29yZHM+PGRhdGVzPjx5ZWFyPjIwMDY8
L3llYXI+PHB1Yi1kYXRlcz48ZGF0ZT5KdWw8L2RhdGU+PC9wdWItZGF0ZXM+PC9kYXRlcz48aXNi
bj4wMDI5LTg1NDkgKFByaW50KSYjeEQ7MDAyOS04NTQ5IChMaW5raW5nKTwvaXNibj48YWNjZXNz
aW9uLW51bT4xNjU0NzczNDwvYWNjZXNzaW9uLW51bT48dXJscz48cmVsYXRlZC11cmxzPjx1cmw+
aHR0cHM6Ly93d3cubmNiaS5ubG0ubmloLmdvdi9wdWJtZWQvMTY1NDc3MzQ8L3VybD48L3JlbGF0
ZWQtdXJscz48L3VybHM+PGVsZWN0cm9uaWMtcmVzb3VyY2UtbnVtPjEwLjEwMDcvczAwNDQyLTAw
Ni0wNDAyLTc8L2VsZWN0cm9uaWMtcmVzb3VyY2UtbnVtPjwvcmVjb3JkPjwvQ2l0ZT48Q2l0ZT48
QXV0aG9yPlBhdGVyc29uPC9BdXRob3I+PFllYXI+MjAwNzwvWWVhcj48UmVjTnVtPjI2NTwvUmVj
TnVtPjxyZWNvcmQ+PHJlYy1udW1iZXI+MjY1PC9yZWMtbnVtYmVyPjxmb3JlaWduLWtleXM+PGtl
eSBhcHA9IkVOIiBkYi1pZD0ic2FwZmE5dmF0OTJ3c3RldjAwM3Y5ZHNuYTlkc3g5emRyd3hkIiB0
aW1lc3RhbXA9IjE1MjU4NTYwNjgiPjI2NTwva2V5PjxrZXkgYXBwPSJFTldlYiIgZGItaWQ9IiI+
MDwva2V5PjwvZm9yZWlnbi1rZXlzPjxyZWYtdHlwZSBuYW1lPSJKb3VybmFsIEFydGljbGUiPjE3
PC9yZWYtdHlwZT48Y29udHJpYnV0b3JzPjxhdXRob3JzPjxhdXRob3I+UGF0ZXJzb24sIEUuPC9h
dXRob3I+PGF1dGhvcj5HZWJiaW5nLCBULjwvYXV0aG9yPjxhdXRob3I+QWJlbCwgQy48L2F1dGhv
cj48YXV0aG9yPlNpbSwgQS48L2F1dGhvcj48YXV0aG9yPlRlbGZlciwgRy48L2F1dGhvcj48L2F1
dGhvcnM+PC9jb250cmlidXRvcnM+PGF1dGgtYWRkcmVzcz5NYWNhdWxheSBJbnN0aXR1dGUsIENy
YWlnaWVidWNrbGVyLCBBYmVyZGVlbiBBQjE1IDhRSCwgU2NvdGxhbmQsIFVLLiBlcmljLnBhdGVy
c29uQG1hY2F1bGF5LmFjLnVrPC9hdXRoLWFkZHJlc3M+PHRpdGxlcz48dGl0bGU+Umhpem9kZXBv
c2l0aW9uIHNoYXBlcyByaGl6b3NwaGVyZSBtaWNyb2JpYWwgY29tbXVuaXR5IHN0cnVjdHVyZSBp
biBvcmdhbmljIHNvaWw8L3RpdGxlPjxzZWNvbmRhcnktdGl0bGU+TmV3IFBoeXRvbDwvc2Vjb25k
YXJ5LXRpdGxlPjwvdGl0bGVzPjxwZXJpb2RpY2FsPjxmdWxsLXRpdGxlPk5ldyBQaHl0b2w8L2Z1
bGwtdGl0bGU+PC9wZXJpb2RpY2FsPjxwYWdlcz42MDAtMTA8L3BhZ2VzPjx2b2x1bWU+MTczPC92
b2x1bWU+PG51bWJlcj4zPC9udW1iZXI+PGtleXdvcmRzPjxrZXl3b3JkPkJpb21hc3M8L2tleXdv
cmQ+PGtleXdvcmQ+Q2FyYm9uIElzb3RvcGVzPC9rZXl3b3JkPjxrZXl3b3JkPkZhdHR5IEFjaWRz
L21ldGFib2xpc208L2tleXdvcmQ+PGtleXdvcmQ+RmVydGlsaXplcnM8L2tleXdvcmQ+PGtleXdv
cmQ+TG9saXVtL2RydWcgZWZmZWN0cy9ncm93dGggJmFtcDsgZGV2ZWxvcG1lbnQvbWV0YWJvbGlz
bS9taWNyb2Jpb2xvZ3k8L2tleXdvcmQ+PGtleXdvcmQ+Tml0cm9nZW4vcGhhcm1hY29sb2d5PC9r
ZXl3b3JkPjxrZXl3b3JkPlBob3NwaG9saXBpZHMvbWV0YWJvbGlzbTwva2V5d29yZD48a2V5d29y
ZD5QbGFudCBFeHVkYXRlcy9tZXRhYm9saXNtPC9rZXl3b3JkPjxrZXl3b3JkPlBsYW50IFJvb3Rz
L2RydWcgZWZmZWN0cy8qbWljcm9iaW9sb2d5PC9rZXl3b3JkPjxrZXl3b3JkPlBsYW50IFNob290
cy9kcnVnIGVmZmVjdHMvbWV0YWJvbGlzbTwva2V5d29yZD48a2V5d29yZD5QcmluY2lwYWwgQ29t
cG9uZW50IEFuYWx5c2lzPC9rZXl3b3JkPjxrZXl3b3JkPipTb2lsIE1pY3JvYmlvbG9neTwva2V5
d29yZD48L2tleXdvcmRzPjxkYXRlcz48eWVhcj4yMDA3PC95ZWFyPjwvZGF0ZXM+PGlzYm4+MDAy
OC02NDZYIChQcmludCkmI3hEOzAwMjgtNjQ2WCAoTGlua2luZyk8L2lzYm4+PGFjY2Vzc2lvbi1u
dW0+MTcyNDQwNTU8L2FjY2Vzc2lvbi1udW0+PHVybHM+PHJlbGF0ZWQtdXJscz48dXJsPmh0dHBz
Oi8vd3d3Lm5jYmkubmxtLm5paC5nb3YvcHVibWVkLzE3MjQ0MDU1PC91cmw+PC9yZWxhdGVkLXVy
bHM+PC91cmxzPjxlbGVjdHJvbmljLXJlc291cmNlLW51bT4xMC4xMTExL2ouMTQ2OS04MTM3LjIw
MDYuMDE5MzEueDwvZWxlY3Ryb25pYy1yZXNvdXJjZS1udW0+PC9yZWNvcmQ+PC9DaXRlPjxDaXRl
PjxBdXRob3I+QmFra2VyPC9BdXRob3I+PFllYXI+MjAxMzwvWWVhcj48UmVjTnVtPjQ4MjwvUmVj
TnVtPjxyZWNvcmQ+PHJlYy1udW1iZXI+NDgyPC9yZWMtbnVtYmVyPjxmb3JlaWduLWtleXM+PGtl
eSBhcHA9IkVOIiBkYi1pZD0ic2FwZmE5dmF0OTJ3c3RldjAwM3Y5ZHNuYTlkc3g5emRyd3hkIiB0
aW1lc3RhbXA9IjE1NjM0NTYzOTciPjQ4Mjwva2V5PjxrZXkgYXBwPSJFTldlYiIgZGItaWQ9IiI+
MDwva2V5PjwvZm9yZWlnbi1rZXlzPjxyZWYtdHlwZSBuYW1lPSJKb3VybmFsIEFydGljbGUiPjE3
PC9yZWYtdHlwZT48Y29udHJpYnV0b3JzPjxhdXRob3JzPjxhdXRob3I+QmFra2VyLCBQLiBBLjwv
YXV0aG9yPjxhdXRob3I+QmVyZW5kc2VuLCBSLiBMLjwvYXV0aG9yPjxhdXRob3I+RG9vcm5ib3Ms
IFIuIEYuPC9hdXRob3I+PGF1dGhvcj5XaW50ZXJtYW5zLCBQLiBDLjwvYXV0aG9yPjxhdXRob3I+
UGlldGVyc2UsIEMuIE0uPC9hdXRob3I+PC9hdXRob3JzPjwvY29udHJpYnV0b3JzPjxhdXRoLWFk
ZHJlc3M+UGxhbnQtTWljcm9iZSBJbnRlcmFjdGlvbnMsIERlcGFydG1lbnQgb2YgQmlvbG9neSwg
RmFjdWx0eSBvZiBTY2llbmNlLCBVdHJlY2h0IFVuaXZlcnNpdHkgVXRyZWNodCwgTmV0aGVybGFu
ZHMuPC9hdXRoLWFkZHJlc3M+PHRpdGxlcz48dGl0bGU+VGhlIHJoaXpvc3BoZXJlIHJldmlzaXRl
ZDogcm9vdCBtaWNyb2Jpb21pY3M8L3RpdGxlPjxzZWNvbmRhcnktdGl0bGU+RnJvbnQgUGxhbnQg
U2NpPC9zZWNvbmRhcnktdGl0bGU+PC90aXRsZXM+PHBlcmlvZGljYWw+PGZ1bGwtdGl0bGU+RnJv
bnQgUGxhbnQgU2NpPC9mdWxsLXRpdGxlPjwvcGVyaW9kaWNhbD48cGFnZXM+MTY1PC9wYWdlcz48
dm9sdW1lPjQ8L3ZvbHVtZT48ZWRpdGlvbj4yMDEzLzA2LzEyPC9lZGl0aW9uPjxrZXl3b3Jkcz48
a2V5d29yZD5BcmFiaWRvcHNpcyB0aGFsaWFuYTwva2V5d29yZD48a2V5d29yZD5Qc2V1ZG9tb25h
cyBzcHA8L2tleXdvcmQ+PGtleXdvcmQ+ZXh0ZW5kZWQgcGhlbm90eXBlPC9rZXl3b3JkPjxrZXl3
b3JkPm1pY3JvYmlhbCBjb21tdW5pdGllczwva2V5d29yZD48a2V5d29yZD5wbGFudCByb290czwv
a2V5d29yZD48L2tleXdvcmRzPjxkYXRlcz48eWVhcj4yMDEzPC95ZWFyPjwvZGF0ZXM+PGlzYm4+
MTY2NC00NjJYIChQcmludCkmI3hEOzE2NjQtNDYyWCAoTGlua2luZyk8L2lzYm4+PGFjY2Vzc2lv
bi1udW0+MjM3NTUwNTk8L2FjY2Vzc2lvbi1udW0+PHVybHM+PHJlbGF0ZWQtdXJscz48dXJsPmh0
dHBzOi8vd3d3Lm5jYmkubmxtLm5paC5nb3YvcHVibWVkLzIzNzU1MDU5PC91cmw+PC9yZWxhdGVk
LXVybHM+PC91cmxzPjxjdXN0b20yPlBNQzM2NjcyNDc8L2N1c3RvbTI+PGVsZWN0cm9uaWMtcmVz
b3VyY2UtbnVtPjEwLjMzODkvZnBscy4yMDEzLjAwMTY1PC9lbGVjdHJvbmljLXJlc291cmNlLW51
bT48L3JlY29yZD48L0NpdGU+PENpdGU+PEF1dGhvcj5QaGlsaXBwb3Q8L0F1dGhvcj48WWVhcj4y
MDEzPC9ZZWFyPjxSZWNOdW0+NDgzPC9SZWNOdW0+PHJlY29yZD48cmVjLW51bWJlcj40ODM8L3Jl
Yy1udW1iZXI+PGZvcmVpZ24ta2V5cz48a2V5IGFwcD0iRU4iIGRiLWlkPSJzYXBmYTl2YXQ5Mndz
dGV2MDAzdjlkc25hOWRzeDl6ZHJ3eGQiIHRpbWVzdGFtcD0iMTU2MzQ1NjQwNSI+NDgzPC9rZXk+
PGtleSBhcHA9IkVOV2ViIiBkYi1pZD0iIj4wPC9rZXk+PC9mb3JlaWduLWtleXM+PHJlZi10eXBl
IG5hbWU9IkpvdXJuYWwgQXJ0aWNsZSI+MTc8L3JlZi10eXBlPjxjb250cmlidXRvcnM+PGF1dGhv
cnM+PGF1dGhvcj5QaGlsaXBwb3QsIEwuPC9hdXRob3I+PGF1dGhvcj5SYWFpam1ha2VycywgSi4g
TS48L2F1dGhvcj48YXV0aG9yPkxlbWFuY2VhdSwgUC48L2F1dGhvcj48YXV0aG9yPnZhbiBkZXIg
UHV0dGVuLCBXLiBILjwvYXV0aG9yPjwvYXV0aG9ycz48L2NvbnRyaWJ1dG9ycz48YXV0aC1hZGRy
ZXNzPkluc3RpdHV0IE5hdGlvbmFsIGRlIGxhIFJlY2hlcmNoZSBBZ3Jvbm9taXF1ZSAoSU5SQSks
IFVNUjEzNDcgQWdyb2Vjb2xvZ2llLCAyMTA2NSwgRGlqb24sIEZyYW5jZS48L2F1dGgtYWRkcmVz
cz48dGl0bGVzPjx0aXRsZT5Hb2luZyBiYWNrIHRvIHRoZSByb290czogdGhlIG1pY3JvYmlhbCBl
Y29sb2d5IG9mIHRoZSByaGl6b3NwaGVyZTwvdGl0bGU+PHNlY29uZGFyeS10aXRsZT5OYXQgUmV2
IE1pY3JvYmlvbDwvc2Vjb25kYXJ5LXRpdGxlPjwvdGl0bGVzPjxwZXJpb2RpY2FsPjxmdWxsLXRp
dGxlPk5hdCBSZXYgTWljcm9iaW9sPC9mdWxsLXRpdGxlPjwvcGVyaW9kaWNhbD48cGFnZXM+Nzg5
LTk5PC9wYWdlcz48dm9sdW1lPjExPC92b2x1bWU+PG51bWJlcj4xMTwvbnVtYmVyPjxlZGl0aW9u
PjIwMTMvMDkvMjQ8L2VkaXRpb24+PGtleXdvcmRzPjxrZXl3b3JkPkJhY3RlcmlhL2NsYXNzaWZp
Y2F0aW9uPC9rZXl3b3JkPjxrZXl3b3JkPkNsaW1hdGUgQ2hhbmdlPC9rZXl3b3JkPjxrZXl3b3Jk
PkNvbnNlcnZhdGlvbiBvZiBOYXR1cmFsIFJlc291cmNlczwva2V5d29yZD48a2V5d29yZD5FY29z
eXN0ZW08L2tleXdvcmQ+PGtleXdvcmQ+UGxhbnQgUm9vdHMvKm1pY3JvYmlvbG9neTwva2V5d29y
ZD48a2V5d29yZD4qUmhpem9zcGhlcmU8L2tleXdvcmQ+PGtleXdvcmQ+KlNvaWwgTWljcm9iaW9s
b2d5PC9rZXl3b3JkPjwva2V5d29yZHM+PGRhdGVzPjx5ZWFyPjIwMTM8L3llYXI+PHB1Yi1kYXRl
cz48ZGF0ZT5Ob3Y8L2RhdGU+PC9wdWItZGF0ZXM+PC9kYXRlcz48aXNibj4xNzQwLTE1MzQgKEVs
ZWN0cm9uaWMpJiN4RDsxNzQwLTE1MjYgKExpbmtpbmcpPC9pc2JuPjxhY2Nlc3Npb24tbnVtPjI0
MDU2OTMwPC9hY2Nlc3Npb24tbnVtPjx1cmxzPjxyZWxhdGVkLXVybHM+PHVybD5odHRwczovL3d3
dy5uY2JpLm5sbS5uaWguZ292L3B1Ym1lZC8yNDA1NjkzMDwvdXJsPjwvcmVsYXRlZC11cmxzPjwv
dXJscz48ZWxlY3Ryb25pYy1yZXNvdXJjZS1udW0+MTAuMTAzOC9ucm1pY3JvMzEwOTwvZWxlY3Ry
b25pYy1yZXNvdXJjZS1udW0+PC9yZWNvcmQ+PC9DaXRlPjxDaXRlPjxBdXRob3I+VmlkYWw8L0F1
dGhvcj48WWVhcj4yMDE4PC9ZZWFyPjxSZWNOdW0+MTgwPC9SZWNOdW0+PHJlY29yZD48cmVjLW51
bWJlcj4xODA8L3JlYy1udW1iZXI+PGZvcmVpZ24ta2V5cz48a2V5IGFwcD0iRU4iIGRiLWlkPSJz
YXBmYTl2YXQ5MndzdGV2MDAzdjlkc25hOWRzeDl6ZHJ3eGQiIHRpbWVzdGFtcD0iMTUyNTcxMDAx
OCI+MTgwPC9rZXk+PGtleSBhcHA9IkVOV2ViIiBkYi1pZD0iIj4wPC9rZXk+PC9mb3JlaWduLWtl
eXM+PHJlZi10eXBlIG5hbWU9IkpvdXJuYWwgQXJ0aWNsZSI+MTc8L3JlZi10eXBlPjxjb250cmli
dXRvcnM+PGF1dGhvcnM+PGF1dGhvcj5WaWRhbCwgQWxpeDwvYXV0aG9yPjxhdXRob3I+SGlydGUs
IEp1bGlhbmU8L2F1dGhvcj48YXV0aG9yPkJlbmRlciwgUy4gRnJhbno8L2F1dGhvcj48YXV0aG9y
Pk1heWVyLCBKb2NoZW48L2F1dGhvcj48YXV0aG9yPkdhdHRpbmdlciwgQW5kcmVhczwvYXV0aG9y
PjxhdXRob3I+SMO2c2NoZW4sIENhcm1lbjwvYXV0aG9yPjxhdXRob3I+U2Now6RkbGVyLCBTZWJh
c3RpYW48L2F1dGhvcj48YXV0aG9yPklxYmFsLCBUb3VmaXEgTS48L2F1dGhvcj48YXV0aG9yPk11
ZWxsZXIsIENhcnN0ZW4gVy48L2F1dGhvcj48L2F1dGhvcnM+PC9jb250cmlidXRvcnM+PHRpdGxl
cz48dGl0bGU+TGlua2luZyAzRCBTb2lsIFN0cnVjdHVyZSBhbmQgUGxhbnQtTWljcm9iZS1Tb2ls
IENhcmJvbiBUcmFuc2ZlciBpbiB0aGUgUmhpem9zcGhlcmU8L3RpdGxlPjxzZWNvbmRhcnktdGl0
bGU+RnJvbnRpZXJzIGluIEVudmlyb25tZW50YWwgU2NpZW5jZTwvc2Vjb25kYXJ5LXRpdGxlPjwv
dGl0bGVzPjxwZXJpb2RpY2FsPjxmdWxsLXRpdGxlPkZyb250aWVycyBpbiBFbnZpcm9ubWVudGFs
IFNjaWVuY2U8L2Z1bGwtdGl0bGU+PC9wZXJpb2RpY2FsPjx2b2x1bWU+Njwvdm9sdW1lPjxkYXRl
cz48eWVhcj4yMDE4PC95ZWFyPjwvZGF0ZXM+PGlzYm4+MjI5Ni02NjVYPC9pc2JuPjx1cmxzPjwv
dXJscz48ZWxlY3Ryb25pYy1yZXNvdXJjZS1udW0+MTAuMzM4OS9mZW52cy4yMDE4LjAwMDA5PC9l
bGVjdHJvbmljLXJlc291cmNlLW51bT48L3JlY29yZD48L0NpdGU+PC9FbmROb3RlPgB=
</w:fldData>
        </w:fldChar>
      </w:r>
      <w:r>
        <w:instrText xml:space="preserve"> ADDIN EN.CITE </w:instrText>
      </w:r>
      <w:r>
        <w:fldChar w:fldCharType="begin">
          <w:fldData xml:space="preserve">PEVuZE5vdGU+PENpdGU+PEF1dGhvcj5TaW5naDwvQXV0aG9yPjxZZWFyPjIwMDQ8L1llYXI+PFJl
Y051bT40NTU8L1JlY051bT48RGlzcGxheVRleHQ+KFNpbmdoIGV0IGFsLiwgMjAwNDsgQnJhbnQg
ZXQgYWwuLCAyMDA2OyBQYXRlcnNvbiBldCBhbC4sIDIwMDc7IEJha2tlciBldCBhbC4sIDIwMTM7
IFBoaWxpcHBvdCBldCBhbC4sIDIwMTM7IFZpZGFsIGV0IGFsLiwgMjAxOCk8L0Rpc3BsYXlUZXh0
PjxyZWNvcmQ+PHJlYy1udW1iZXI+NDU1PC9yZWMtbnVtYmVyPjxmb3JlaWduLWtleXM+PGtleSBh
cHA9IkVOIiBkYi1pZD0ic2FwZmE5dmF0OTJ3c3RldjAwM3Y5ZHNuYTlkc3g5emRyd3hkIiB0aW1l
c3RhbXA9IjE1NTkxNDA3NTgiPjQ1NTwva2V5PjxrZXkgYXBwPSJFTldlYiIgZGItaWQ9IiI+MDwv
a2V5PjwvZm9yZWlnbi1rZXlzPjxyZWYtdHlwZSBuYW1lPSJKb3VybmFsIEFydGljbGUiPjE3PC9y
ZWYtdHlwZT48Y29udHJpYnV0b3JzPjxhdXRob3JzPjxhdXRob3I+U2luZ2gsIEIuIEsuPC9hdXRo
b3I+PGF1dGhvcj5NaWxsYXJkLCBQLjwvYXV0aG9yPjxhdXRob3I+V2hpdGVsZXksIEEuIFMuPC9h
dXRob3I+PGF1dGhvcj5NdXJyZWxsLCBKLiBDLjwvYXV0aG9yPjwvYXV0aG9ycz48L2NvbnRyaWJ1
dG9ycz48YXV0aC1hZGRyZXNzPkVudmlyb25tZW50YWwgU2NpZW5jZXMsIE1hY2F1bGF5IEluc3Rp
dHV0ZSwgQ3JhaWdpZWJ1Y2tsZXIsIEFiZXJkZWVuLCBVSy4gYi5zaW5naEBtYWNhdWxheS5hYy51
azwvYXV0aC1hZGRyZXNzPjx0aXRsZXM+PHRpdGxlPlVucmF2ZWxsaW5nIHJoaXpvc3BoZXJlLW1p
Y3JvYmlhbCBpbnRlcmFjdGlvbnM6IG9wcG9ydHVuaXRpZXMgYW5kIGxpbWl0YXRpb25zPC90aXRs
ZT48c2Vjb25kYXJ5LXRpdGxlPlRyZW5kcyBNaWNyb2Jpb2w8L3NlY29uZGFyeS10aXRsZT48L3Rp
dGxlcz48cGVyaW9kaWNhbD48ZnVsbC10aXRsZT5UcmVuZHMgTWljcm9iaW9sPC9mdWxsLXRpdGxl
PjwvcGVyaW9kaWNhbD48cGFnZXM+Mzg2LTkzPC9wYWdlcz48dm9sdW1lPjEyPC92b2x1bWU+PG51
bWJlcj44PC9udW1iZXI+PGVkaXRpb24+MjAwNC8wNy8yODwvZWRpdGlvbj48a2V5d29yZHM+PGtl
eXdvcmQ+QmFjdGVyaWEvY2xhc3NpZmljYXRpb24vZ2VuZXRpY3MvKm1ldGFib2xpc208L2tleXdv
cmQ+PGtleXdvcmQ+KkJhY3RlcmlhbCBQaHlzaW9sb2dpY2FsIFBoZW5vbWVuYTwva2V5d29yZD48
a2V5d29yZD5FY29zeXN0ZW08L2tleXdvcmQ+PGtleXdvcmQ+RnVuZ2kvcGh5c2lvbG9neTwva2V5
d29yZD48a2V5d29yZD5QbGFudCBQaHlzaW9sb2dpY2FsIFBoZW5vbWVuYTwva2V5d29yZD48a2V5
d29yZD5QbGFudCBSb290cy9tZXRhYm9saXNtLyptaWNyb2Jpb2xvZ3k8L2tleXdvcmQ+PGtleXdv
cmQ+KlNvaWwgTWljcm9iaW9sb2d5PC9rZXl3b3JkPjwva2V5d29yZHM+PGRhdGVzPjx5ZWFyPjIw
MDQ8L3llYXI+PHB1Yi1kYXRlcz48ZGF0ZT5BdWc8L2RhdGU+PC9wdWItZGF0ZXM+PC9kYXRlcz48
aXNibj4wOTY2LTg0MlggKFByaW50KSYjeEQ7MDk2Ni04NDJYIChMaW5raW5nKTwvaXNibj48YWNj
ZXNzaW9uLW51bT4xNTI3NjYxNTwvYWNjZXNzaW9uLW51bT48dXJscz48cmVsYXRlZC11cmxzPjx1
cmw+aHR0cHM6Ly93d3cubmNiaS5ubG0ubmloLmdvdi9wdWJtZWQvMTUyNzY2MTU8L3VybD48L3Jl
bGF0ZWQtdXJscz48L3VybHM+PGVsZWN0cm9uaWMtcmVzb3VyY2UtbnVtPjEwLjEwMTYvai50aW0u
MjAwNC4wNi4wMDg8L2VsZWN0cm9uaWMtcmVzb3VyY2UtbnVtPjwvcmVjb3JkPjwvQ2l0ZT48Q2l0
ZT48QXV0aG9yPkJyYW50PC9BdXRob3I+PFllYXI+MjAwNjwvWWVhcj48UmVjTnVtPjgwPC9SZWNO
dW0+PHJlY29yZD48cmVjLW51bWJlcj44MDwvcmVjLW51bWJlcj48Zm9yZWlnbi1rZXlzPjxrZXkg
YXBwPSJFTiIgZGItaWQ9InNhcGZhOXZhdDkyd3N0ZXYwMDN2OWRzbmE5ZHN4OXpkcnd4ZCIgdGlt
ZXN0YW1wPSIxNTI1NzA5MzIyIj44MDwva2V5PjxrZXkgYXBwPSJFTldlYiIgZGItaWQ9IiI+MDwv
a2V5PjwvZm9yZWlnbi1rZXlzPjxyZWYtdHlwZSBuYW1lPSJKb3VybmFsIEFydGljbGUiPjE3PC9y
ZWYtdHlwZT48Y29udHJpYnV0b3JzPjxhdXRob3JzPjxhdXRob3I+QnJhbnQsIEouIEIuPC9hdXRo
b3I+PGF1dGhvcj5NeXJvbGQsIEQuIEQuPC9hdXRob3I+PGF1dGhvcj5TdWx6bWFuLCBFLiBXLjwv
YXV0aG9yPjwvYXV0aG9ycz48L2NvbnRyaWJ1dG9ycz48YXV0aC1hZGRyZXNzPkRlcGFydG1lbnQg
b2YgQ3JvcCBhbmQgU29pbCBTY2llbmNlLCBPcmVnb24gU3RhdGUgVW5pdmVyc2l0eSwgQ29ydmFs
bGlzLCBPUiA5NzMzMS03MzA2LCBVU0EuPC9hdXRoLWFkZHJlc3M+PHRpdGxlcz48dGl0bGU+Um9v
dCBjb250cm9scyBvbiBzb2lsIG1pY3JvYmlhbCBjb21tdW5pdHkgc3RydWN0dXJlIGluIGZvcmVz
dCBzb2lsczwvdGl0bGU+PHNlY29uZGFyeS10aXRsZT5PZWNvbG9naWE8L3NlY29uZGFyeS10aXRs
ZT48L3RpdGxlcz48cGVyaW9kaWNhbD48ZnVsbC10aXRsZT5PZWNvbG9naWE8L2Z1bGwtdGl0bGU+
PC9wZXJpb2RpY2FsPjxwYWdlcz42NTAtOTwvcGFnZXM+PHZvbHVtZT4xNDg8L3ZvbHVtZT48bnVt
YmVyPjQ8L251bWJlcj48a2V5d29yZHM+PGtleXdvcmQ+UGxhbnQgUm9vdHMvKm1ldGFib2xpc208
L2tleXdvcmQ+PGtleXdvcmQ+UGxhbnRzL21ldGFib2xpc208L2tleXdvcmQ+PGtleXdvcmQ+U2Vh
c29uczwva2V5d29yZD48a2V5d29yZD5Tb2lsL2FuYWx5c2lzPC9rZXl3b3JkPjxrZXl3b3JkPipT
b2lsIE1pY3JvYmlvbG9neTwva2V5d29yZD48a2V5d29yZD4qVHJlZXM8L2tleXdvcmQ+PGtleXdv
cmQ+V2F0ZXIvY2hlbWlzdHJ5PC9rZXl3b3JkPjwva2V5d29yZHM+PGRhdGVzPjx5ZWFyPjIwMDY8
L3llYXI+PHB1Yi1kYXRlcz48ZGF0ZT5KdWw8L2RhdGU+PC9wdWItZGF0ZXM+PC9kYXRlcz48aXNi
bj4wMDI5LTg1NDkgKFByaW50KSYjeEQ7MDAyOS04NTQ5IChMaW5raW5nKTwvaXNibj48YWNjZXNz
aW9uLW51bT4xNjU0NzczNDwvYWNjZXNzaW9uLW51bT48dXJscz48cmVsYXRlZC11cmxzPjx1cmw+
aHR0cHM6Ly93d3cubmNiaS5ubG0ubmloLmdvdi9wdWJtZWQvMTY1NDc3MzQ8L3VybD48L3JlbGF0
ZWQtdXJscz48L3VybHM+PGVsZWN0cm9uaWMtcmVzb3VyY2UtbnVtPjEwLjEwMDcvczAwNDQyLTAw
Ni0wNDAyLTc8L2VsZWN0cm9uaWMtcmVzb3VyY2UtbnVtPjwvcmVjb3JkPjwvQ2l0ZT48Q2l0ZT48
QXV0aG9yPlBhdGVyc29uPC9BdXRob3I+PFllYXI+MjAwNzwvWWVhcj48UmVjTnVtPjI2NTwvUmVj
TnVtPjxyZWNvcmQ+PHJlYy1udW1iZXI+MjY1PC9yZWMtbnVtYmVyPjxmb3JlaWduLWtleXM+PGtl
eSBhcHA9IkVOIiBkYi1pZD0ic2FwZmE5dmF0OTJ3c3RldjAwM3Y5ZHNuYTlkc3g5emRyd3hkIiB0
aW1lc3RhbXA9IjE1MjU4NTYwNjgiPjI2NTwva2V5PjxrZXkgYXBwPSJFTldlYiIgZGItaWQ9IiI+
MDwva2V5PjwvZm9yZWlnbi1rZXlzPjxyZWYtdHlwZSBuYW1lPSJKb3VybmFsIEFydGljbGUiPjE3
PC9yZWYtdHlwZT48Y29udHJpYnV0b3JzPjxhdXRob3JzPjxhdXRob3I+UGF0ZXJzb24sIEUuPC9h
dXRob3I+PGF1dGhvcj5HZWJiaW5nLCBULjwvYXV0aG9yPjxhdXRob3I+QWJlbCwgQy48L2F1dGhv
cj48YXV0aG9yPlNpbSwgQS48L2F1dGhvcj48YXV0aG9yPlRlbGZlciwgRy48L2F1dGhvcj48L2F1
dGhvcnM+PC9jb250cmlidXRvcnM+PGF1dGgtYWRkcmVzcz5NYWNhdWxheSBJbnN0aXR1dGUsIENy
YWlnaWVidWNrbGVyLCBBYmVyZGVlbiBBQjE1IDhRSCwgU2NvdGxhbmQsIFVLLiBlcmljLnBhdGVy
c29uQG1hY2F1bGF5LmFjLnVrPC9hdXRoLWFkZHJlc3M+PHRpdGxlcz48dGl0bGU+Umhpem9kZXBv
c2l0aW9uIHNoYXBlcyByaGl6b3NwaGVyZSBtaWNyb2JpYWwgY29tbXVuaXR5IHN0cnVjdHVyZSBp
biBvcmdhbmljIHNvaWw8L3RpdGxlPjxzZWNvbmRhcnktdGl0bGU+TmV3IFBoeXRvbDwvc2Vjb25k
YXJ5LXRpdGxlPjwvdGl0bGVzPjxwZXJpb2RpY2FsPjxmdWxsLXRpdGxlPk5ldyBQaHl0b2w8L2Z1
bGwtdGl0bGU+PC9wZXJpb2RpY2FsPjxwYWdlcz42MDAtMTA8L3BhZ2VzPjx2b2x1bWU+MTczPC92
b2x1bWU+PG51bWJlcj4zPC9udW1iZXI+PGtleXdvcmRzPjxrZXl3b3JkPkJpb21hc3M8L2tleXdv
cmQ+PGtleXdvcmQ+Q2FyYm9uIElzb3RvcGVzPC9rZXl3b3JkPjxrZXl3b3JkPkZhdHR5IEFjaWRz
L21ldGFib2xpc208L2tleXdvcmQ+PGtleXdvcmQ+RmVydGlsaXplcnM8L2tleXdvcmQ+PGtleXdv
cmQ+TG9saXVtL2RydWcgZWZmZWN0cy9ncm93dGggJmFtcDsgZGV2ZWxvcG1lbnQvbWV0YWJvbGlz
bS9taWNyb2Jpb2xvZ3k8L2tleXdvcmQ+PGtleXdvcmQ+Tml0cm9nZW4vcGhhcm1hY29sb2d5PC9r
ZXl3b3JkPjxrZXl3b3JkPlBob3NwaG9saXBpZHMvbWV0YWJvbGlzbTwva2V5d29yZD48a2V5d29y
ZD5QbGFudCBFeHVkYXRlcy9tZXRhYm9saXNtPC9rZXl3b3JkPjxrZXl3b3JkPlBsYW50IFJvb3Rz
L2RydWcgZWZmZWN0cy8qbWljcm9iaW9sb2d5PC9rZXl3b3JkPjxrZXl3b3JkPlBsYW50IFNob290
cy9kcnVnIGVmZmVjdHMvbWV0YWJvbGlzbTwva2V5d29yZD48a2V5d29yZD5QcmluY2lwYWwgQ29t
cG9uZW50IEFuYWx5c2lzPC9rZXl3b3JkPjxrZXl3b3JkPipTb2lsIE1pY3JvYmlvbG9neTwva2V5
d29yZD48L2tleXdvcmRzPjxkYXRlcz48eWVhcj4yMDA3PC95ZWFyPjwvZGF0ZXM+PGlzYm4+MDAy
OC02NDZYIChQcmludCkmI3hEOzAwMjgtNjQ2WCAoTGlua2luZyk8L2lzYm4+PGFjY2Vzc2lvbi1u
dW0+MTcyNDQwNTU8L2FjY2Vzc2lvbi1udW0+PHVybHM+PHJlbGF0ZWQtdXJscz48dXJsPmh0dHBz
Oi8vd3d3Lm5jYmkubmxtLm5paC5nb3YvcHVibWVkLzE3MjQ0MDU1PC91cmw+PC9yZWxhdGVkLXVy
bHM+PC91cmxzPjxlbGVjdHJvbmljLXJlc291cmNlLW51bT4xMC4xMTExL2ouMTQ2OS04MTM3LjIw
MDYuMDE5MzEueDwvZWxlY3Ryb25pYy1yZXNvdXJjZS1udW0+PC9yZWNvcmQ+PC9DaXRlPjxDaXRl
PjxBdXRob3I+QmFra2VyPC9BdXRob3I+PFllYXI+MjAxMzwvWWVhcj48UmVjTnVtPjQ4MjwvUmVj
TnVtPjxyZWNvcmQ+PHJlYy1udW1iZXI+NDgyPC9yZWMtbnVtYmVyPjxmb3JlaWduLWtleXM+PGtl
eSBhcHA9IkVOIiBkYi1pZD0ic2FwZmE5dmF0OTJ3c3RldjAwM3Y5ZHNuYTlkc3g5emRyd3hkIiB0
aW1lc3RhbXA9IjE1NjM0NTYzOTciPjQ4Mjwva2V5PjxrZXkgYXBwPSJFTldlYiIgZGItaWQ9IiI+
MDwva2V5PjwvZm9yZWlnbi1rZXlzPjxyZWYtdHlwZSBuYW1lPSJKb3VybmFsIEFydGljbGUiPjE3
PC9yZWYtdHlwZT48Y29udHJpYnV0b3JzPjxhdXRob3JzPjxhdXRob3I+QmFra2VyLCBQLiBBLjwv
YXV0aG9yPjxhdXRob3I+QmVyZW5kc2VuLCBSLiBMLjwvYXV0aG9yPjxhdXRob3I+RG9vcm5ib3Ms
IFIuIEYuPC9hdXRob3I+PGF1dGhvcj5XaW50ZXJtYW5zLCBQLiBDLjwvYXV0aG9yPjxhdXRob3I+
UGlldGVyc2UsIEMuIE0uPC9hdXRob3I+PC9hdXRob3JzPjwvY29udHJpYnV0b3JzPjxhdXRoLWFk
ZHJlc3M+UGxhbnQtTWljcm9iZSBJbnRlcmFjdGlvbnMsIERlcGFydG1lbnQgb2YgQmlvbG9neSwg
RmFjdWx0eSBvZiBTY2llbmNlLCBVdHJlY2h0IFVuaXZlcnNpdHkgVXRyZWNodCwgTmV0aGVybGFu
ZHMuPC9hdXRoLWFkZHJlc3M+PHRpdGxlcz48dGl0bGU+VGhlIHJoaXpvc3BoZXJlIHJldmlzaXRl
ZDogcm9vdCBtaWNyb2Jpb21pY3M8L3RpdGxlPjxzZWNvbmRhcnktdGl0bGU+RnJvbnQgUGxhbnQg
U2NpPC9zZWNvbmRhcnktdGl0bGU+PC90aXRsZXM+PHBlcmlvZGljYWw+PGZ1bGwtdGl0bGU+RnJv
bnQgUGxhbnQgU2NpPC9mdWxsLXRpdGxlPjwvcGVyaW9kaWNhbD48cGFnZXM+MTY1PC9wYWdlcz48
dm9sdW1lPjQ8L3ZvbHVtZT48ZWRpdGlvbj4yMDEzLzA2LzEyPC9lZGl0aW9uPjxrZXl3b3Jkcz48
a2V5d29yZD5BcmFiaWRvcHNpcyB0aGFsaWFuYTwva2V5d29yZD48a2V5d29yZD5Qc2V1ZG9tb25h
cyBzcHA8L2tleXdvcmQ+PGtleXdvcmQ+ZXh0ZW5kZWQgcGhlbm90eXBlPC9rZXl3b3JkPjxrZXl3
b3JkPm1pY3JvYmlhbCBjb21tdW5pdGllczwva2V5d29yZD48a2V5d29yZD5wbGFudCByb290czwv
a2V5d29yZD48L2tleXdvcmRzPjxkYXRlcz48eWVhcj4yMDEzPC95ZWFyPjwvZGF0ZXM+PGlzYm4+
MTY2NC00NjJYIChQcmludCkmI3hEOzE2NjQtNDYyWCAoTGlua2luZyk8L2lzYm4+PGFjY2Vzc2lv
bi1udW0+MjM3NTUwNTk8L2FjY2Vzc2lvbi1udW0+PHVybHM+PHJlbGF0ZWQtdXJscz48dXJsPmh0
dHBzOi8vd3d3Lm5jYmkubmxtLm5paC5nb3YvcHVibWVkLzIzNzU1MDU5PC91cmw+PC9yZWxhdGVk
LXVybHM+PC91cmxzPjxjdXN0b20yPlBNQzM2NjcyNDc8L2N1c3RvbTI+PGVsZWN0cm9uaWMtcmVz
b3VyY2UtbnVtPjEwLjMzODkvZnBscy4yMDEzLjAwMTY1PC9lbGVjdHJvbmljLXJlc291cmNlLW51
bT48L3JlY29yZD48L0NpdGU+PENpdGU+PEF1dGhvcj5QaGlsaXBwb3Q8L0F1dGhvcj48WWVhcj4y
MDEzPC9ZZWFyPjxSZWNOdW0+NDgzPC9SZWNOdW0+PHJlY29yZD48cmVjLW51bWJlcj40ODM8L3Jl
Yy1udW1iZXI+PGZvcmVpZ24ta2V5cz48a2V5IGFwcD0iRU4iIGRiLWlkPSJzYXBmYTl2YXQ5Mndz
dGV2MDAzdjlkc25hOWRzeDl6ZHJ3eGQiIHRpbWVzdGFtcD0iMTU2MzQ1NjQwNSI+NDgzPC9rZXk+
PGtleSBhcHA9IkVOV2ViIiBkYi1pZD0iIj4wPC9rZXk+PC9mb3JlaWduLWtleXM+PHJlZi10eXBl
IG5hbWU9IkpvdXJuYWwgQXJ0aWNsZSI+MTc8L3JlZi10eXBlPjxjb250cmlidXRvcnM+PGF1dGhv
cnM+PGF1dGhvcj5QaGlsaXBwb3QsIEwuPC9hdXRob3I+PGF1dGhvcj5SYWFpam1ha2VycywgSi4g
TS48L2F1dGhvcj48YXV0aG9yPkxlbWFuY2VhdSwgUC48L2F1dGhvcj48YXV0aG9yPnZhbiBkZXIg
UHV0dGVuLCBXLiBILjwvYXV0aG9yPjwvYXV0aG9ycz48L2NvbnRyaWJ1dG9ycz48YXV0aC1hZGRy
ZXNzPkluc3RpdHV0IE5hdGlvbmFsIGRlIGxhIFJlY2hlcmNoZSBBZ3Jvbm9taXF1ZSAoSU5SQSks
IFVNUjEzNDcgQWdyb2Vjb2xvZ2llLCAyMTA2NSwgRGlqb24sIEZyYW5jZS48L2F1dGgtYWRkcmVz
cz48dGl0bGVzPjx0aXRsZT5Hb2luZyBiYWNrIHRvIHRoZSByb290czogdGhlIG1pY3JvYmlhbCBl
Y29sb2d5IG9mIHRoZSByaGl6b3NwaGVyZTwvdGl0bGU+PHNlY29uZGFyeS10aXRsZT5OYXQgUmV2
IE1pY3JvYmlvbDwvc2Vjb25kYXJ5LXRpdGxlPjwvdGl0bGVzPjxwZXJpb2RpY2FsPjxmdWxsLXRp
dGxlPk5hdCBSZXYgTWljcm9iaW9sPC9mdWxsLXRpdGxlPjwvcGVyaW9kaWNhbD48cGFnZXM+Nzg5
LTk5PC9wYWdlcz48dm9sdW1lPjExPC92b2x1bWU+PG51bWJlcj4xMTwvbnVtYmVyPjxlZGl0aW9u
PjIwMTMvMDkvMjQ8L2VkaXRpb24+PGtleXdvcmRzPjxrZXl3b3JkPkJhY3RlcmlhL2NsYXNzaWZp
Y2F0aW9uPC9rZXl3b3JkPjxrZXl3b3JkPkNsaW1hdGUgQ2hhbmdlPC9rZXl3b3JkPjxrZXl3b3Jk
PkNvbnNlcnZhdGlvbiBvZiBOYXR1cmFsIFJlc291cmNlczwva2V5d29yZD48a2V5d29yZD5FY29z
eXN0ZW08L2tleXdvcmQ+PGtleXdvcmQ+UGxhbnQgUm9vdHMvKm1pY3JvYmlvbG9neTwva2V5d29y
ZD48a2V5d29yZD4qUmhpem9zcGhlcmU8L2tleXdvcmQ+PGtleXdvcmQ+KlNvaWwgTWljcm9iaW9s
b2d5PC9rZXl3b3JkPjwva2V5d29yZHM+PGRhdGVzPjx5ZWFyPjIwMTM8L3llYXI+PHB1Yi1kYXRl
cz48ZGF0ZT5Ob3Y8L2RhdGU+PC9wdWItZGF0ZXM+PC9kYXRlcz48aXNibj4xNzQwLTE1MzQgKEVs
ZWN0cm9uaWMpJiN4RDsxNzQwLTE1MjYgKExpbmtpbmcpPC9pc2JuPjxhY2Nlc3Npb24tbnVtPjI0
MDU2OTMwPC9hY2Nlc3Npb24tbnVtPjx1cmxzPjxyZWxhdGVkLXVybHM+PHVybD5odHRwczovL3d3
dy5uY2JpLm5sbS5uaWguZ292L3B1Ym1lZC8yNDA1NjkzMDwvdXJsPjwvcmVsYXRlZC11cmxzPjwv
dXJscz48ZWxlY3Ryb25pYy1yZXNvdXJjZS1udW0+MTAuMTAzOC9ucm1pY3JvMzEwOTwvZWxlY3Ry
b25pYy1yZXNvdXJjZS1udW0+PC9yZWNvcmQ+PC9DaXRlPjxDaXRlPjxBdXRob3I+VmlkYWw8L0F1
dGhvcj48WWVhcj4yMDE4PC9ZZWFyPjxSZWNOdW0+MTgwPC9SZWNOdW0+PHJlY29yZD48cmVjLW51
bWJlcj4xODA8L3JlYy1udW1iZXI+PGZvcmVpZ24ta2V5cz48a2V5IGFwcD0iRU4iIGRiLWlkPSJz
YXBmYTl2YXQ5MndzdGV2MDAzdjlkc25hOWRzeDl6ZHJ3eGQiIHRpbWVzdGFtcD0iMTUyNTcxMDAx
OCI+MTgwPC9rZXk+PGtleSBhcHA9IkVOV2ViIiBkYi1pZD0iIj4wPC9rZXk+PC9mb3JlaWduLWtl
eXM+PHJlZi10eXBlIG5hbWU9IkpvdXJuYWwgQXJ0aWNsZSI+MTc8L3JlZi10eXBlPjxjb250cmli
dXRvcnM+PGF1dGhvcnM+PGF1dGhvcj5WaWRhbCwgQWxpeDwvYXV0aG9yPjxhdXRob3I+SGlydGUs
IEp1bGlhbmU8L2F1dGhvcj48YXV0aG9yPkJlbmRlciwgUy4gRnJhbno8L2F1dGhvcj48YXV0aG9y
Pk1heWVyLCBKb2NoZW48L2F1dGhvcj48YXV0aG9yPkdhdHRpbmdlciwgQW5kcmVhczwvYXV0aG9y
PjxhdXRob3I+SMO2c2NoZW4sIENhcm1lbjwvYXV0aG9yPjxhdXRob3I+U2Now6RkbGVyLCBTZWJh
c3RpYW48L2F1dGhvcj48YXV0aG9yPklxYmFsLCBUb3VmaXEgTS48L2F1dGhvcj48YXV0aG9yPk11
ZWxsZXIsIENhcnN0ZW4gVy48L2F1dGhvcj48L2F1dGhvcnM+PC9jb250cmlidXRvcnM+PHRpdGxl
cz48dGl0bGU+TGlua2luZyAzRCBTb2lsIFN0cnVjdHVyZSBhbmQgUGxhbnQtTWljcm9iZS1Tb2ls
IENhcmJvbiBUcmFuc2ZlciBpbiB0aGUgUmhpem9zcGhlcmU8L3RpdGxlPjxzZWNvbmRhcnktdGl0
bGU+RnJvbnRpZXJzIGluIEVudmlyb25tZW50YWwgU2NpZW5jZTwvc2Vjb25kYXJ5LXRpdGxlPjwv
dGl0bGVzPjxwZXJpb2RpY2FsPjxmdWxsLXRpdGxlPkZyb250aWVycyBpbiBFbnZpcm9ubWVudGFs
IFNjaWVuY2U8L2Z1bGwtdGl0bGU+PC9wZXJpb2RpY2FsPjx2b2x1bWU+Njwvdm9sdW1lPjxkYXRl
cz48eWVhcj4yMDE4PC95ZWFyPjwvZGF0ZXM+PGlzYm4+MjI5Ni02NjVYPC9pc2JuPjx1cmxzPjwv
dXJscz48ZWxlY3Ryb25pYy1yZXNvdXJjZS1udW0+MTAuMzM4OS9mZW52cy4yMDE4LjAwMDA5PC9l
bGVjdHJvbmljLXJlc291cmNlLW51bT48L3JlY29yZD48L0NpdGU+PC9FbmROb3RlPgB=
</w:fldData>
        </w:fldChar>
      </w:r>
      <w:r>
        <w:instrText xml:space="preserve"> ADDIN EN.CITE.DATA </w:instrText>
      </w:r>
      <w:r>
        <w:fldChar w:fldCharType="end"/>
      </w:r>
      <w:r>
        <w:fldChar w:fldCharType="separate"/>
      </w:r>
      <w:r>
        <w:rPr>
          <w:noProof/>
        </w:rPr>
        <w:t>(</w:t>
      </w:r>
      <w:hyperlink w:anchor="_ENREF_81" w:tooltip="Singh, 2004 #455" w:history="1">
        <w:r>
          <w:rPr>
            <w:noProof/>
          </w:rPr>
          <w:t>Singh et al., 2004</w:t>
        </w:r>
      </w:hyperlink>
      <w:r>
        <w:rPr>
          <w:noProof/>
        </w:rPr>
        <w:t xml:space="preserve">; </w:t>
      </w:r>
      <w:hyperlink w:anchor="_ENREF_9" w:tooltip="Brant, 2006 #80" w:history="1">
        <w:r>
          <w:rPr>
            <w:noProof/>
          </w:rPr>
          <w:t>Brant et al., 2006</w:t>
        </w:r>
      </w:hyperlink>
      <w:r>
        <w:rPr>
          <w:noProof/>
        </w:rPr>
        <w:t xml:space="preserve">; </w:t>
      </w:r>
      <w:hyperlink w:anchor="_ENREF_59" w:tooltip="Paterson, 2007 #265" w:history="1">
        <w:r>
          <w:rPr>
            <w:noProof/>
          </w:rPr>
          <w:t>Paterson et al., 2007</w:t>
        </w:r>
      </w:hyperlink>
      <w:r>
        <w:rPr>
          <w:noProof/>
        </w:rPr>
        <w:t xml:space="preserve">; </w:t>
      </w:r>
      <w:hyperlink w:anchor="_ENREF_4" w:tooltip="Bakker, 2013 #482" w:history="1">
        <w:r>
          <w:rPr>
            <w:noProof/>
          </w:rPr>
          <w:t>Bakker et al., 2013</w:t>
        </w:r>
      </w:hyperlink>
      <w:r>
        <w:rPr>
          <w:noProof/>
        </w:rPr>
        <w:t xml:space="preserve">; </w:t>
      </w:r>
      <w:hyperlink w:anchor="_ENREF_60" w:tooltip="Philippot, 2013 #483" w:history="1">
        <w:r>
          <w:rPr>
            <w:noProof/>
          </w:rPr>
          <w:t>Philippot et al., 2013</w:t>
        </w:r>
      </w:hyperlink>
      <w:r>
        <w:rPr>
          <w:noProof/>
        </w:rPr>
        <w:t xml:space="preserve">; </w:t>
      </w:r>
      <w:hyperlink w:anchor="_ENREF_91" w:tooltip="Vidal, 2018 #180" w:history="1">
        <w:r>
          <w:rPr>
            <w:noProof/>
          </w:rPr>
          <w:t>Vidal et al., 2018</w:t>
        </w:r>
      </w:hyperlink>
      <w:r>
        <w:rPr>
          <w:noProof/>
        </w:rPr>
        <w:t>)</w:t>
      </w:r>
      <w:r>
        <w:fldChar w:fldCharType="end"/>
      </w:r>
      <w:r>
        <w:t xml:space="preserve">. Although these parameters are less commonly studied in subsoils, the same pattern can be found there </w:t>
      </w:r>
      <w:r>
        <w:fldChar w:fldCharType="begin">
          <w:fldData xml:space="preserve">PEVuZE5vdGU+PENpdGU+PEF1dGhvcj5OaWNvbGl0Y2g8L0F1dGhvcj48WWVhcj4yMDE3PC9ZZWFy
PjxSZWNOdW0+MTg3PC9SZWNOdW0+PERpc3BsYXlUZXh0PihOaWNvbGl0Y2ggZXQgYWwuLCAyMDE3
OyBTaGFoemFkIGV0IGFsLiwgMjAxOCk8L0Rpc3BsYXlUZXh0PjxyZWNvcmQ+PHJlYy1udW1iZXI+
MTg3PC9yZWMtbnVtYmVyPjxmb3JlaWduLWtleXM+PGtleSBhcHA9IkVOIiBkYi1pZD0ic2FwZmE5
dmF0OTJ3c3RldjAwM3Y5ZHNuYTlkc3g5emRyd3hkIiB0aW1lc3RhbXA9IjE1MjU3MTAwNzkiPjE4
Nzwva2V5PjxrZXkgYXBwPSJFTldlYiIgZGItaWQ9IiI+MDwva2V5PjwvZm9yZWlnbi1rZXlzPjxy
ZWYtdHlwZSBuYW1lPSJKb3VybmFsIEFydGljbGUiPjE3PC9yZWYtdHlwZT48Y29udHJpYnV0b3Jz
PjxhdXRob3JzPjxhdXRob3I+Tmljb2xpdGNoLCBPLjwvYXV0aG9yPjxhdXRob3I+Q29saW4sIFku
PC9hdXRob3I+PGF1dGhvcj5UdXJwYXVsdCwgTS4gUC48L2F1dGhvcj48YXV0aG9yPkZhdWNoZXJ5
LCBMLjwvYXV0aG9yPjxhdXRob3I+VXJveiwgUy48L2F1dGhvcj48L2F1dGhvcnM+PC9jb250cmli
dXRvcnM+PHRpdGxlcz48dGl0bGU+VHJlZSByb290cyBzZWxlY3Qgc3BlY2lmaWMgYmFjdGVyaWFs
IGNvbW11bml0aWVzIGluIHRoZSBzdWJzdXJmYWNlIGNyaXRpY2FsIHpvbmU8L3RpdGxlPjxzZWNv
bmRhcnktdGl0bGU+U29pbCBCaW9sb2d5IGFuZCBCaW9jaGVtaXN0cnk8L3NlY29uZGFyeS10aXRs
ZT48L3RpdGxlcz48cGVyaW9kaWNhbD48ZnVsbC10aXRsZT5Tb2lsIEJpb2xvZ3kgYW5kIEJpb2No
ZW1pc3RyeTwvZnVsbC10aXRsZT48L3BlcmlvZGljYWw+PHBhZ2VzPjEwOS0xMjM8L3BhZ2VzPjx2
b2x1bWU+MTE1PC92b2x1bWU+PGRhdGVzPjx5ZWFyPjIwMTc8L3llYXI+PC9kYXRlcz48aXNibj4w
MDM4MDcxNzwvaXNibj48dXJscz48L3VybHM+PGVsZWN0cm9uaWMtcmVzb3VyY2UtbnVtPjEwLjEw
MTYvai5zb2lsYmlvLjIwMTcuMDcuMDAzPC9lbGVjdHJvbmljLXJlc291cmNlLW51bT48L3JlY29y
ZD48L0NpdGU+PENpdGU+PEF1dGhvcj5TaGFoemFkPC9BdXRob3I+PFllYXI+MjAxODwvWWVhcj48
UmVjTnVtPjMyMzwvUmVjTnVtPjxyZWNvcmQ+PHJlYy1udW1iZXI+MzIzPC9yZWMtbnVtYmVyPjxm
b3JlaWduLWtleXM+PGtleSBhcHA9IkVOIiBkYi1pZD0ic2FwZmE5dmF0OTJ3c3RldjAwM3Y5ZHNu
YTlkc3g5emRyd3hkIiB0aW1lc3RhbXA9IjE1Mjk5MzIwNTkiPjMyMzwva2V5PjxrZXkgYXBwPSJF
TldlYiIgZGItaWQ9IiI+MDwva2V5PjwvZm9yZWlnbi1rZXlzPjxyZWYtdHlwZSBuYW1lPSJKb3Vy
bmFsIEFydGljbGUiPjE3PC9yZWYtdHlwZT48Y29udHJpYnV0b3JzPjxhdXRob3JzPjxhdXRob3I+
U2hhaHphZCwgVGFudmlyPC9hdXRob3I+PGF1dGhvcj5SYXNoaWQsIE11aGFtbWFkIEltdGlhejwv
YXV0aG9yPjxhdXRob3I+TWFpcmUsIFZpbmNlbnQ8L2F1dGhvcj48YXV0aG9yPkJhcm90LCBTw6li
YXN0aWVuPC9hdXRob3I+PGF1dGhvcj5QZXJ2ZWVuLCBOYXppYTwvYXV0aG9yPjxhdXRob3I+QWx2
YXJleiwgR2HDq2w8L2F1dGhvcj48YXV0aG9yPk1vdWdpbiwgQ2hyaXN0aWFuPC9hdXRob3I+PGF1
dGhvcj5Gb250YWluZSwgU8OpYmFzdGllbjwvYXV0aG9yPjwvYXV0aG9ycz48L2NvbnRyaWJ1dG9y
cz48dGl0bGVzPjx0aXRsZT5Sb290IHBlbmV0cmF0aW9uIGluIGRlZXAgc29pbCBsYXllcnMgc3Rp
bXVsYXRlcyBtaW5lcmFsaXphdGlvbiBvZiBtaWxsZW5uaWEtb2xkIG9yZ2FuaWMgY2FyYm9uPC90
aXRsZT48c2Vjb25kYXJ5LXRpdGxlPlNvaWwgQmlvbG9neSBhbmQgQmlvY2hlbWlzdHJ5PC9zZWNv
bmRhcnktdGl0bGU+PC90aXRsZXM+PHBlcmlvZGljYWw+PGZ1bGwtdGl0bGU+U29pbCBCaW9sb2d5
IGFuZCBCaW9jaGVtaXN0cnk8L2Z1bGwtdGl0bGU+PC9wZXJpb2RpY2FsPjxwYWdlcz4xNTAtMTYw
PC9wYWdlcz48dm9sdW1lPjEyNDwvdm9sdW1lPjxzZWN0aW9uPjE1MDwvc2VjdGlvbj48ZGF0ZXM+
PHllYXI+MjAxODwveWVhcj48L2RhdGVzPjxpc2JuPjAwMzgwNzE3PC9pc2JuPjx1cmxzPjwvdXJs
cz48ZWxlY3Ryb25pYy1yZXNvdXJjZS1udW0+MTAuMTAxNi9qLnNvaWxiaW8uMjAxOC4wNi4wMTA8
L2VsZWN0cm9uaWMtcmVzb3VyY2UtbnVtPjwvcmVjb3JkPjwvQ2l0ZT48L0VuZE5vdGU+
</w:fldData>
        </w:fldChar>
      </w:r>
      <w:r>
        <w:instrText xml:space="preserve"> ADDIN EN.CITE </w:instrText>
      </w:r>
      <w:r>
        <w:fldChar w:fldCharType="begin">
          <w:fldData xml:space="preserve">PEVuZE5vdGU+PENpdGU+PEF1dGhvcj5OaWNvbGl0Y2g8L0F1dGhvcj48WWVhcj4yMDE3PC9ZZWFy
PjxSZWNOdW0+MTg3PC9SZWNOdW0+PERpc3BsYXlUZXh0PihOaWNvbGl0Y2ggZXQgYWwuLCAyMDE3
OyBTaGFoemFkIGV0IGFsLiwgMjAxOCk8L0Rpc3BsYXlUZXh0PjxyZWNvcmQ+PHJlYy1udW1iZXI+
MTg3PC9yZWMtbnVtYmVyPjxmb3JlaWduLWtleXM+PGtleSBhcHA9IkVOIiBkYi1pZD0ic2FwZmE5
dmF0OTJ3c3RldjAwM3Y5ZHNuYTlkc3g5emRyd3hkIiB0aW1lc3RhbXA9IjE1MjU3MTAwNzkiPjE4
Nzwva2V5PjxrZXkgYXBwPSJFTldlYiIgZGItaWQ9IiI+MDwva2V5PjwvZm9yZWlnbi1rZXlzPjxy
ZWYtdHlwZSBuYW1lPSJKb3VybmFsIEFydGljbGUiPjE3PC9yZWYtdHlwZT48Y29udHJpYnV0b3Jz
PjxhdXRob3JzPjxhdXRob3I+Tmljb2xpdGNoLCBPLjwvYXV0aG9yPjxhdXRob3I+Q29saW4sIFku
PC9hdXRob3I+PGF1dGhvcj5UdXJwYXVsdCwgTS4gUC48L2F1dGhvcj48YXV0aG9yPkZhdWNoZXJ5
LCBMLjwvYXV0aG9yPjxhdXRob3I+VXJveiwgUy48L2F1dGhvcj48L2F1dGhvcnM+PC9jb250cmli
dXRvcnM+PHRpdGxlcz48dGl0bGU+VHJlZSByb290cyBzZWxlY3Qgc3BlY2lmaWMgYmFjdGVyaWFs
IGNvbW11bml0aWVzIGluIHRoZSBzdWJzdXJmYWNlIGNyaXRpY2FsIHpvbmU8L3RpdGxlPjxzZWNv
bmRhcnktdGl0bGU+U29pbCBCaW9sb2d5IGFuZCBCaW9jaGVtaXN0cnk8L3NlY29uZGFyeS10aXRs
ZT48L3RpdGxlcz48cGVyaW9kaWNhbD48ZnVsbC10aXRsZT5Tb2lsIEJpb2xvZ3kgYW5kIEJpb2No
ZW1pc3RyeTwvZnVsbC10aXRsZT48L3BlcmlvZGljYWw+PHBhZ2VzPjEwOS0xMjM8L3BhZ2VzPjx2
b2x1bWU+MTE1PC92b2x1bWU+PGRhdGVzPjx5ZWFyPjIwMTc8L3llYXI+PC9kYXRlcz48aXNibj4w
MDM4MDcxNzwvaXNibj48dXJscz48L3VybHM+PGVsZWN0cm9uaWMtcmVzb3VyY2UtbnVtPjEwLjEw
MTYvai5zb2lsYmlvLjIwMTcuMDcuMDAzPC9lbGVjdHJvbmljLXJlc291cmNlLW51bT48L3JlY29y
ZD48L0NpdGU+PENpdGU+PEF1dGhvcj5TaGFoemFkPC9BdXRob3I+PFllYXI+MjAxODwvWWVhcj48
UmVjTnVtPjMyMzwvUmVjTnVtPjxyZWNvcmQ+PHJlYy1udW1iZXI+MzIzPC9yZWMtbnVtYmVyPjxm
b3JlaWduLWtleXM+PGtleSBhcHA9IkVOIiBkYi1pZD0ic2FwZmE5dmF0OTJ3c3RldjAwM3Y5ZHNu
YTlkc3g5emRyd3hkIiB0aW1lc3RhbXA9IjE1Mjk5MzIwNTkiPjMyMzwva2V5PjxrZXkgYXBwPSJF
TldlYiIgZGItaWQ9IiI+MDwva2V5PjwvZm9yZWlnbi1rZXlzPjxyZWYtdHlwZSBuYW1lPSJKb3Vy
bmFsIEFydGljbGUiPjE3PC9yZWYtdHlwZT48Y29udHJpYnV0b3JzPjxhdXRob3JzPjxhdXRob3I+
U2hhaHphZCwgVGFudmlyPC9hdXRob3I+PGF1dGhvcj5SYXNoaWQsIE11aGFtbWFkIEltdGlhejwv
YXV0aG9yPjxhdXRob3I+TWFpcmUsIFZpbmNlbnQ8L2F1dGhvcj48YXV0aG9yPkJhcm90LCBTw6li
YXN0aWVuPC9hdXRob3I+PGF1dGhvcj5QZXJ2ZWVuLCBOYXppYTwvYXV0aG9yPjxhdXRob3I+QWx2
YXJleiwgR2HDq2w8L2F1dGhvcj48YXV0aG9yPk1vdWdpbiwgQ2hyaXN0aWFuPC9hdXRob3I+PGF1
dGhvcj5Gb250YWluZSwgU8OpYmFzdGllbjwvYXV0aG9yPjwvYXV0aG9ycz48L2NvbnRyaWJ1dG9y
cz48dGl0bGVzPjx0aXRsZT5Sb290IHBlbmV0cmF0aW9uIGluIGRlZXAgc29pbCBsYXllcnMgc3Rp
bXVsYXRlcyBtaW5lcmFsaXphdGlvbiBvZiBtaWxsZW5uaWEtb2xkIG9yZ2FuaWMgY2FyYm9uPC90
aXRsZT48c2Vjb25kYXJ5LXRpdGxlPlNvaWwgQmlvbG9neSBhbmQgQmlvY2hlbWlzdHJ5PC9zZWNv
bmRhcnktdGl0bGU+PC90aXRsZXM+PHBlcmlvZGljYWw+PGZ1bGwtdGl0bGU+U29pbCBCaW9sb2d5
IGFuZCBCaW9jaGVtaXN0cnk8L2Z1bGwtdGl0bGU+PC9wZXJpb2RpY2FsPjxwYWdlcz4xNTAtMTYw
PC9wYWdlcz48dm9sdW1lPjEyNDwvdm9sdW1lPjxzZWN0aW9uPjE1MDwvc2VjdGlvbj48ZGF0ZXM+
PHllYXI+MjAxODwveWVhcj48L2RhdGVzPjxpc2JuPjAwMzgwNzE3PC9pc2JuPjx1cmxzPjwvdXJs
cz48ZWxlY3Ryb25pYy1yZXNvdXJjZS1udW0+MTAuMTAxNi9qLnNvaWxiaW8uMjAxOC4wNi4wMTA8
L2VsZWN0cm9uaWMtcmVzb3VyY2UtbnVtPjwvcmVjb3JkPjwvQ2l0ZT48L0VuZE5vdGU+
</w:fldData>
        </w:fldChar>
      </w:r>
      <w:r>
        <w:instrText xml:space="preserve"> ADDIN EN.CITE.DATA </w:instrText>
      </w:r>
      <w:r>
        <w:fldChar w:fldCharType="end"/>
      </w:r>
      <w:r>
        <w:fldChar w:fldCharType="separate"/>
      </w:r>
      <w:r>
        <w:rPr>
          <w:noProof/>
        </w:rPr>
        <w:t>(</w:t>
      </w:r>
      <w:hyperlink w:anchor="_ENREF_56" w:tooltip="Nicolitch, 2017 #187" w:history="1">
        <w:r>
          <w:rPr>
            <w:noProof/>
          </w:rPr>
          <w:t>Nicolitch et al., 2017</w:t>
        </w:r>
      </w:hyperlink>
      <w:r>
        <w:rPr>
          <w:noProof/>
        </w:rPr>
        <w:t xml:space="preserve">; </w:t>
      </w:r>
      <w:hyperlink w:anchor="_ENREF_80" w:tooltip="Shahzad, 2018 #323" w:history="1">
        <w:r>
          <w:rPr>
            <w:noProof/>
          </w:rPr>
          <w:t>Shahzad et al., 2018</w:t>
        </w:r>
      </w:hyperlink>
      <w:r>
        <w:rPr>
          <w:noProof/>
        </w:rPr>
        <w:t>)</w:t>
      </w:r>
      <w:r>
        <w:fldChar w:fldCharType="end"/>
      </w:r>
      <w:r>
        <w:t xml:space="preserve">. </w:t>
      </w:r>
      <w:commentRangeStart w:id="2"/>
      <w:commentRangeStart w:id="3"/>
      <w:r>
        <w:t xml:space="preserve">For one of the sites that was investigated in the present study, a previous experiment showed that the supply of artificial root exudates can boost fungal growth in the subsoil </w:t>
      </w:r>
      <w:r>
        <w:fldChar w:fldCharType="begin"/>
      </w:r>
      <w:r>
        <w:instrText xml:space="preserve"> ADDIN EN.CITE &lt;EndNote&gt;&lt;Cite&gt;&lt;Author&gt;Baumert&lt;/Author&gt;&lt;Year&gt;2018&lt;/Year&gt;&lt;RecNum&gt;413&lt;/RecNum&gt;&lt;DisplayText&gt;(Baumert et al., 2018)&lt;/DisplayText&gt;&lt;record&gt;&lt;rec-number&gt;413&lt;/rec-number&gt;&lt;foreign-keys&gt;&lt;key app="EN" db-id="sapfa9vat92wstev003v9dsna9dsx9zdrwxd" timestamp="1544434773"&gt;413&lt;/key&gt;&lt;/foreign-keys&gt;&lt;ref-type name="Journal Article"&gt;17&lt;/ref-type&gt;&lt;contributors&gt;&lt;authors&gt;&lt;author&gt;Baumert,Vera L.&lt;/author&gt;&lt;author&gt;Vasilyeva,Nadezda A.&lt;/author&gt;&lt;author&gt;Vladimirov,Artem A.&lt;/author&gt;&lt;author&gt;Meier,Ina C.&lt;/author&gt;&lt;author&gt;Kögel-Knabner,Ingrid&lt;/author&gt;&lt;author&gt;Mueller,Carsten W.&lt;/author&gt;&lt;/authors&gt;&lt;/contributors&gt;&lt;titles&gt;&lt;title&gt;Root Exudates Induce Soil Macroaggregation Facilitated by Fungi in Subsoil&lt;/title&gt;&lt;secondary-title&gt;Frontiers in Environmental Science&lt;/secondary-title&gt;&lt;short-title&gt;Aggregation in Subsoil Rhizosphere&lt;/short-title&gt;&lt;/titles&gt;&lt;periodical&gt;&lt;full-title&gt;Frontiers in Environmental Science&lt;/full-title&gt;&lt;/periodical&gt;&lt;volume&gt;6&lt;/volume&gt;&lt;number&gt;140&lt;/number&gt;&lt;keywords&gt;&lt;keyword&gt;soil depth,rhizosphere,Aggregate fractionation,artificial roots,microbial community composition,Aggregation model,Soil Organic Carbon&lt;/keyword&gt;&lt;/keywords&gt;&lt;dates&gt;&lt;year&gt;2018&lt;/year&gt;&lt;pub-dates&gt;&lt;date&gt;2018-November-27&lt;/date&gt;&lt;/pub-dates&gt;&lt;/dates&gt;&lt;isbn&gt;2296-665X&lt;/isbn&gt;&lt;work-type&gt;Original Research&lt;/work-type&gt;&lt;urls&gt;&lt;related-urls&gt;&lt;url&gt;https://www.frontiersin.org/article/10.3389/fenvs.2018.00140&lt;/url&gt;&lt;/related-urls&gt;&lt;/urls&gt;&lt;electronic-resource-num&gt;10.3389/fenvs.2018.00140&lt;/electronic-resource-num&gt;&lt;language&gt;English&lt;/language&gt;&lt;/record&gt;&lt;/Cite&gt;&lt;/EndNote&gt;</w:instrText>
      </w:r>
      <w:r>
        <w:fldChar w:fldCharType="separate"/>
      </w:r>
      <w:r>
        <w:rPr>
          <w:noProof/>
        </w:rPr>
        <w:t>(</w:t>
      </w:r>
      <w:hyperlink w:anchor="_ENREF_6" w:tooltip="Baumert, 2018 #413" w:history="1">
        <w:r>
          <w:rPr>
            <w:noProof/>
          </w:rPr>
          <w:t>Baumert et al., 2018</w:t>
        </w:r>
      </w:hyperlink>
      <w:r>
        <w:rPr>
          <w:noProof/>
        </w:rPr>
        <w:t>)</w:t>
      </w:r>
      <w:r>
        <w:fldChar w:fldCharType="end"/>
      </w:r>
      <w:r>
        <w:t xml:space="preserve">. </w:t>
      </w:r>
      <w:commentRangeEnd w:id="2"/>
      <w:r>
        <w:rPr>
          <w:rStyle w:val="Kommentarzeichen"/>
        </w:rPr>
        <w:commentReference w:id="2"/>
      </w:r>
      <w:commentRangeEnd w:id="3"/>
      <w:r>
        <w:rPr>
          <w:rStyle w:val="Kommentarzeichen"/>
        </w:rPr>
        <w:commentReference w:id="3"/>
      </w:r>
      <w:r>
        <w:t xml:space="preserve">Rhizosphere development also provokes structural changes by altering the aggregation pattern of soil particles </w:t>
      </w:r>
      <w:r>
        <w:fldChar w:fldCharType="begin"/>
      </w:r>
      <w:r>
        <w:instrText xml:space="preserve"> ADDIN EN.CITE &lt;EndNote&gt;&lt;Cite&gt;&lt;Author&gt;Hinsinger&lt;/Author&gt;&lt;Year&gt;2009&lt;/Year&gt;&lt;RecNum&gt;244&lt;/RecNum&gt;&lt;DisplayText&gt;(Hinsinger et al., 2009)&lt;/DisplayText&gt;&lt;record&gt;&lt;rec-number&gt;244&lt;/rec-number&gt;&lt;foreign-keys&gt;&lt;key app="EN" db-id="sapfa9vat92wstev003v9dsna9dsx9zdrwxd" timestamp="1525855967"&gt;244&lt;/key&gt;&lt;key app="ENWeb" db-id=""&gt;0&lt;/key&gt;&lt;/foreign-keys&gt;&lt;ref-type name="Journal Article"&gt;17&lt;/ref-type&gt;&lt;contributors&gt;&lt;authors&gt;&lt;author&gt;Hinsinger, Philippe&lt;/author&gt;&lt;author&gt;Bengough, A. Glyn&lt;/author&gt;&lt;author&gt;Vetterlein, Doris&lt;/author&gt;&lt;author&gt;Young, Iain M.&lt;/author&gt;&lt;/authors&gt;&lt;/contributors&gt;&lt;titles&gt;&lt;title&gt;Rhizosphere: biophysics, biogeochemistry and ecological relevance&lt;/title&gt;&lt;secondary-title&gt;Plant and Soil&lt;/secondary-title&gt;&lt;/titles&gt;&lt;periodical&gt;&lt;full-title&gt;Plant and Soil&lt;/full-title&gt;&lt;/periodical&gt;&lt;pages&gt;117-152&lt;/pages&gt;&lt;volume&gt;321&lt;/volume&gt;&lt;number&gt;1-2&lt;/number&gt;&lt;dates&gt;&lt;year&gt;2009&lt;/year&gt;&lt;/dates&gt;&lt;isbn&gt;0032-079X&amp;#xD;1573-5036&lt;/isbn&gt;&lt;urls&gt;&lt;/urls&gt;&lt;electronic-resource-num&gt;10.1007/s11104-008-9885-9&lt;/electronic-resource-num&gt;&lt;/record&gt;&lt;/Cite&gt;&lt;/EndNote&gt;</w:instrText>
      </w:r>
      <w:r>
        <w:fldChar w:fldCharType="separate"/>
      </w:r>
      <w:r>
        <w:rPr>
          <w:noProof/>
        </w:rPr>
        <w:t>(</w:t>
      </w:r>
      <w:hyperlink w:anchor="_ENREF_31" w:tooltip="Hinsinger, 2009 #244" w:history="1">
        <w:r>
          <w:rPr>
            <w:noProof/>
          </w:rPr>
          <w:t>Hinsinger et al., 2009</w:t>
        </w:r>
      </w:hyperlink>
      <w:r>
        <w:rPr>
          <w:noProof/>
        </w:rPr>
        <w:t>)</w:t>
      </w:r>
      <w:r>
        <w:fldChar w:fldCharType="end"/>
      </w:r>
      <w:r>
        <w:t xml:space="preserve">. Aggregation leads to the occlusion, i.e. spatial protection from degradation, of OM and therefore can contribute to C sequestration in soils </w:t>
      </w:r>
      <w:r>
        <w:fldChar w:fldCharType="begin">
          <w:fldData xml:space="preserve">PEVuZE5vdGU+PENpdGU+PEF1dGhvcj52b24gTMO8dHpvdzwvQXV0aG9yPjxZZWFyPjIwMDY8L1ll
YXI+PFJlY051bT4yODQ8L1JlY051bT48RGlzcGxheVRleHQ+KHZvbiBMw7x0em93IGV0IGFsLiwg
MjAwNjsgRHVuZ2FpdCBldCBhbC4sIDIwMTIpPC9EaXNwbGF5VGV4dD48cmVjb3JkPjxyZWMtbnVt
YmVyPjI4NDwvcmVjLW51bWJlcj48Zm9yZWlnbi1rZXlzPjxrZXkgYXBwPSJFTiIgZGItaWQ9InNh
cGZhOXZhdDkyd3N0ZXYwMDN2OWRzbmE5ZHN4OXpkcnd4ZCIgdGltZXN0YW1wPSIxNTI2NDYxNTkz
Ij4yODQ8L2tleT48a2V5IGFwcD0iRU5XZWIiIGRiLWlkPSIiPjA8L2tleT48L2ZvcmVpZ24ta2V5
cz48cmVmLXR5cGUgbmFtZT0iSm91cm5hbCBBcnRpY2xlIj4xNzwvcmVmLXR5cGU+PGNvbnRyaWJ1
dG9ycz48YXV0aG9ycz48YXV0aG9yPnZvbiBMw7x0em93LCBNLjwvYXV0aG9yPjxhdXRob3I+S29n
ZWwtS25hYm5lciwgSS48L2F1dGhvcj48YXV0aG9yPkVrc2NobWl0dCwgSy48L2F1dGhvcj48YXV0
aG9yPk1hdHpuZXIsIEUuPC9hdXRob3I+PGF1dGhvcj5HdWdnZW5iZXJnZXIsIEcuPC9hdXRob3I+
PGF1dGhvcj5NYXJzY2huZXIsIEIuPC9hdXRob3I+PGF1dGhvcj5GbGVzc2EsIEguPC9hdXRob3I+
PC9hdXRob3JzPjwvY29udHJpYnV0b3JzPjx0aXRsZXM+PHRpdGxlPlN0YWJpbGl6YXRpb24gb2Yg
b3JnYW5pYyBtYXR0ZXIgaW4gdGVtcGVyYXRlIHNvaWxzOiBtZWNoYW5pc21zIGFuZCB0aGVpciBy
ZWxldmFuY2UgdW5kZXIgZGlmZmVyZW50IHNvaWwgY29uZGl0aW9ucyAtIGEgcmV2aWV3PC90aXRs
ZT48c2Vjb25kYXJ5LXRpdGxlPkV1cm9wZWFuIEpvdXJuYWwgb2YgU29pbCBTY2llbmNlPC9zZWNv
bmRhcnktdGl0bGU+PC90aXRsZXM+PHBlcmlvZGljYWw+PGZ1bGwtdGl0bGU+RXVyb3BlYW4gSm91
cm5hbCBvZiBTb2lsIFNjaWVuY2U8L2Z1bGwtdGl0bGU+PC9wZXJpb2RpY2FsPjxwYWdlcz40MjYt
NDQ1PC9wYWdlcz48dm9sdW1lPjU3PC92b2x1bWU+PG51bWJlcj40PC9udW1iZXI+PHNlY3Rpb24+
NDI2PC9zZWN0aW9uPjxkYXRlcz48eWVhcj4yMDA2PC95ZWFyPjwvZGF0ZXM+PGlzYm4+MTM1MS0w
NzU0JiN4RDsxMzY1LTIzODk8L2lzYm4+PHVybHM+PC91cmxzPjxlbGVjdHJvbmljLXJlc291cmNl
LW51bT4xMC4xMTExL2ouMTM2NS0yMzg5LjIwMDYuMDA4MDkueDwvZWxlY3Ryb25pYy1yZXNvdXJj
ZS1udW0+PC9yZWNvcmQ+PC9DaXRlPjxDaXRlPjxBdXRob3I+RHVuZ2FpdDwvQXV0aG9yPjxZZWFy
PjIwMTI8L1llYXI+PFJlY051bT4zMzc8L1JlY051bT48cmVjb3JkPjxyZWMtbnVtYmVyPjMzNzwv
cmVjLW51bWJlcj48Zm9yZWlnbi1rZXlzPjxrZXkgYXBwPSJFTiIgZGItaWQ9InNhcGZhOXZhdDky
d3N0ZXYwMDN2OWRzbmE5ZHN4OXpkcnd4ZCIgdGltZXN0YW1wPSIxNTMxODMwMzQxIj4zMzc8L2tl
eT48a2V5IGFwcD0iRU5XZWIiIGRiLWlkPSIiPjA8L2tleT48L2ZvcmVpZ24ta2V5cz48cmVmLXR5
cGUgbmFtZT0iSm91cm5hbCBBcnRpY2xlIj4xNzwvcmVmLXR5cGU+PGNvbnRyaWJ1dG9ycz48YXV0
aG9ycz48YXV0aG9yPkR1bmdhaXQsIEplbm5pZmVyIEEuIEouPC9hdXRob3I+PGF1dGhvcj5Ib3Br
aW5zLCBEYXZpZCBXLjwvYXV0aG9yPjxhdXRob3I+R3JlZ29yeSwgQW5kcmV3IFMuPC9hdXRob3I+
PGF1dGhvcj5XaGl0bW9yZSwgQW5kcmV3IFAuPC9hdXRob3I+PC9hdXRob3JzPjwvY29udHJpYnV0
b3JzPjx0aXRsZXM+PHRpdGxlPlNvaWwgb3JnYW5pYyBtYXR0ZXIgdHVybm92ZXIgaXMgZ292ZXJu
ZWQgYnkgYWNjZXNzaWJpbGl0eSBub3QgcmVjYWxjaXRyYW5jZTwvdGl0bGU+PHNlY29uZGFyeS10
aXRsZT5HbG9iYWwgQ2hhbmdlIEJpb2xvZ3k8L3NlY29uZGFyeS10aXRsZT48L3RpdGxlcz48cGVy
aW9kaWNhbD48ZnVsbC10aXRsZT5HbG9iYWwgQ2hhbmdlIEJpb2xvZ3k8L2Z1bGwtdGl0bGU+PGFi
YnItMT5HbG9iLiBDaGFuZ2UgQmlvbC48L2FiYnItMT48L3BlcmlvZGljYWw+PHBhZ2VzPjE3ODEt
MTc5NjwvcGFnZXM+PHZvbHVtZT4xODwvdm9sdW1lPjxudW1iZXI+NjwvbnVtYmVyPjxzZWN0aW9u
PjE3ODE8L3NlY3Rpb24+PGRhdGVzPjx5ZWFyPjIwMTI8L3llYXI+PC9kYXRlcz48aXNibj4xMzU0
MTAxMzwvaXNibj48dXJscz48L3VybHM+PGVsZWN0cm9uaWMtcmVzb3VyY2UtbnVtPjEwLjExMTEv
ai4xMzY1LTI0ODYuMjAxMi4wMjY2NS54PC9lbGVjdHJvbmljLXJlc291cmNlLW51bT48L3JlY29y
ZD48L0NpdGU+PC9FbmROb3RlPn==
</w:fldData>
        </w:fldChar>
      </w:r>
      <w:r>
        <w:instrText xml:space="preserve"> ADDIN EN.CITE </w:instrText>
      </w:r>
      <w:r>
        <w:fldChar w:fldCharType="begin">
          <w:fldData xml:space="preserve">PEVuZE5vdGU+PENpdGU+PEF1dGhvcj52b24gTMO8dHpvdzwvQXV0aG9yPjxZZWFyPjIwMDY8L1ll
YXI+PFJlY051bT4yODQ8L1JlY051bT48RGlzcGxheVRleHQ+KHZvbiBMw7x0em93IGV0IGFsLiwg
MjAwNjsgRHVuZ2FpdCBldCBhbC4sIDIwMTIpPC9EaXNwbGF5VGV4dD48cmVjb3JkPjxyZWMtbnVt
YmVyPjI4NDwvcmVjLW51bWJlcj48Zm9yZWlnbi1rZXlzPjxrZXkgYXBwPSJFTiIgZGItaWQ9InNh
cGZhOXZhdDkyd3N0ZXYwMDN2OWRzbmE5ZHN4OXpkcnd4ZCIgdGltZXN0YW1wPSIxNTI2NDYxNTkz
Ij4yODQ8L2tleT48a2V5IGFwcD0iRU5XZWIiIGRiLWlkPSIiPjA8L2tleT48L2ZvcmVpZ24ta2V5
cz48cmVmLXR5cGUgbmFtZT0iSm91cm5hbCBBcnRpY2xlIj4xNzwvcmVmLXR5cGU+PGNvbnRyaWJ1
dG9ycz48YXV0aG9ycz48YXV0aG9yPnZvbiBMw7x0em93LCBNLjwvYXV0aG9yPjxhdXRob3I+S29n
ZWwtS25hYm5lciwgSS48L2F1dGhvcj48YXV0aG9yPkVrc2NobWl0dCwgSy48L2F1dGhvcj48YXV0
aG9yPk1hdHpuZXIsIEUuPC9hdXRob3I+PGF1dGhvcj5HdWdnZW5iZXJnZXIsIEcuPC9hdXRob3I+
PGF1dGhvcj5NYXJzY2huZXIsIEIuPC9hdXRob3I+PGF1dGhvcj5GbGVzc2EsIEguPC9hdXRob3I+
PC9hdXRob3JzPjwvY29udHJpYnV0b3JzPjx0aXRsZXM+PHRpdGxlPlN0YWJpbGl6YXRpb24gb2Yg
b3JnYW5pYyBtYXR0ZXIgaW4gdGVtcGVyYXRlIHNvaWxzOiBtZWNoYW5pc21zIGFuZCB0aGVpciBy
ZWxldmFuY2UgdW5kZXIgZGlmZmVyZW50IHNvaWwgY29uZGl0aW9ucyAtIGEgcmV2aWV3PC90aXRs
ZT48c2Vjb25kYXJ5LXRpdGxlPkV1cm9wZWFuIEpvdXJuYWwgb2YgU29pbCBTY2llbmNlPC9zZWNv
bmRhcnktdGl0bGU+PC90aXRsZXM+PHBlcmlvZGljYWw+PGZ1bGwtdGl0bGU+RXVyb3BlYW4gSm91
cm5hbCBvZiBTb2lsIFNjaWVuY2U8L2Z1bGwtdGl0bGU+PC9wZXJpb2RpY2FsPjxwYWdlcz40MjYt
NDQ1PC9wYWdlcz48dm9sdW1lPjU3PC92b2x1bWU+PG51bWJlcj40PC9udW1iZXI+PHNlY3Rpb24+
NDI2PC9zZWN0aW9uPjxkYXRlcz48eWVhcj4yMDA2PC95ZWFyPjwvZGF0ZXM+PGlzYm4+MTM1MS0w
NzU0JiN4RDsxMzY1LTIzODk8L2lzYm4+PHVybHM+PC91cmxzPjxlbGVjdHJvbmljLXJlc291cmNl
LW51bT4xMC4xMTExL2ouMTM2NS0yMzg5LjIwMDYuMDA4MDkueDwvZWxlY3Ryb25pYy1yZXNvdXJj
ZS1udW0+PC9yZWNvcmQ+PC9DaXRlPjxDaXRlPjxBdXRob3I+RHVuZ2FpdDwvQXV0aG9yPjxZZWFy
PjIwMTI8L1llYXI+PFJlY051bT4zMzc8L1JlY051bT48cmVjb3JkPjxyZWMtbnVtYmVyPjMzNzwv
cmVjLW51bWJlcj48Zm9yZWlnbi1rZXlzPjxrZXkgYXBwPSJFTiIgZGItaWQ9InNhcGZhOXZhdDky
d3N0ZXYwMDN2OWRzbmE5ZHN4OXpkcnd4ZCIgdGltZXN0YW1wPSIxNTMxODMwMzQxIj4zMzc8L2tl
eT48a2V5IGFwcD0iRU5XZWIiIGRiLWlkPSIiPjA8L2tleT48L2ZvcmVpZ24ta2V5cz48cmVmLXR5
cGUgbmFtZT0iSm91cm5hbCBBcnRpY2xlIj4xNzwvcmVmLXR5cGU+PGNvbnRyaWJ1dG9ycz48YXV0
aG9ycz48YXV0aG9yPkR1bmdhaXQsIEplbm5pZmVyIEEuIEouPC9hdXRob3I+PGF1dGhvcj5Ib3Br
aW5zLCBEYXZpZCBXLjwvYXV0aG9yPjxhdXRob3I+R3JlZ29yeSwgQW5kcmV3IFMuPC9hdXRob3I+
PGF1dGhvcj5XaGl0bW9yZSwgQW5kcmV3IFAuPC9hdXRob3I+PC9hdXRob3JzPjwvY29udHJpYnV0
b3JzPjx0aXRsZXM+PHRpdGxlPlNvaWwgb3JnYW5pYyBtYXR0ZXIgdHVybm92ZXIgaXMgZ292ZXJu
ZWQgYnkgYWNjZXNzaWJpbGl0eSBub3QgcmVjYWxjaXRyYW5jZTwvdGl0bGU+PHNlY29uZGFyeS10
aXRsZT5HbG9iYWwgQ2hhbmdlIEJpb2xvZ3k8L3NlY29uZGFyeS10aXRsZT48L3RpdGxlcz48cGVy
aW9kaWNhbD48ZnVsbC10aXRsZT5HbG9iYWwgQ2hhbmdlIEJpb2xvZ3k8L2Z1bGwtdGl0bGU+PGFi
YnItMT5HbG9iLiBDaGFuZ2UgQmlvbC48L2FiYnItMT48L3BlcmlvZGljYWw+PHBhZ2VzPjE3ODEt
MTc5NjwvcGFnZXM+PHZvbHVtZT4xODwvdm9sdW1lPjxudW1iZXI+NjwvbnVtYmVyPjxzZWN0aW9u
PjE3ODE8L3NlY3Rpb24+PGRhdGVzPjx5ZWFyPjIwMTI8L3llYXI+PC9kYXRlcz48aXNibj4xMzU0
MTAxMzwvaXNibj48dXJscz48L3VybHM+PGVsZWN0cm9uaWMtcmVzb3VyY2UtbnVtPjEwLjExMTEv
ai4xMzY1LTI0ODYuMjAxMi4wMjY2NS54PC9lbGVjdHJvbmljLXJlc291cmNlLW51bT48L3JlY29y
ZD48L0NpdGU+PC9FbmROb3RlPn==
</w:fldData>
        </w:fldChar>
      </w:r>
      <w:r>
        <w:instrText xml:space="preserve"> ADDIN EN.CITE.DATA </w:instrText>
      </w:r>
      <w:r>
        <w:fldChar w:fldCharType="end"/>
      </w:r>
      <w:r>
        <w:fldChar w:fldCharType="separate"/>
      </w:r>
      <w:r>
        <w:rPr>
          <w:noProof/>
        </w:rPr>
        <w:t>(</w:t>
      </w:r>
      <w:hyperlink w:anchor="_ENREF_92" w:tooltip="von Lützow, 2006 #284" w:history="1">
        <w:r>
          <w:rPr>
            <w:noProof/>
          </w:rPr>
          <w:t>von Lützow et al., 2006</w:t>
        </w:r>
      </w:hyperlink>
      <w:r>
        <w:rPr>
          <w:noProof/>
        </w:rPr>
        <w:t xml:space="preserve">; </w:t>
      </w:r>
      <w:hyperlink w:anchor="_ENREF_20" w:tooltip="Dungait, 2012 #337" w:history="1">
        <w:r>
          <w:rPr>
            <w:noProof/>
          </w:rPr>
          <w:t>Dungait et al., 2012</w:t>
        </w:r>
      </w:hyperlink>
      <w:r>
        <w:rPr>
          <w:noProof/>
        </w:rPr>
        <w:t>)</w:t>
      </w:r>
      <w:r>
        <w:fldChar w:fldCharType="end"/>
      </w:r>
      <w:r>
        <w:t xml:space="preserve">. Besides physical mechanisms and cementation by inorganic agents, organic binding and glueing agents play an important role in the formation and stabilisation of soil aggregates </w:t>
      </w:r>
      <w:r>
        <w:fldChar w:fldCharType="begin"/>
      </w:r>
      <w:r>
        <w:instrText xml:space="preserve"> ADDIN EN.CITE &lt;EndNote&gt;&lt;Cite&gt;&lt;Author&gt;Amézketa&lt;/Author&gt;&lt;Year&gt;1999&lt;/Year&gt;&lt;RecNum&gt;100&lt;/RecNum&gt;&lt;DisplayText&gt;(Amézketa, 1999)&lt;/DisplayText&gt;&lt;record&gt;&lt;rec-number&gt;100&lt;/rec-number&gt;&lt;foreign-keys&gt;&lt;key app="EN" db-id="sapfa9vat92wstev003v9dsna9dsx9zdrwxd" timestamp="1525709484"&gt;100&lt;/key&gt;&lt;key app="ENWeb" db-id=""&gt;0&lt;/key&gt;&lt;/foreign-keys&gt;&lt;ref-type name="Journal Article"&gt;17&lt;/ref-type&gt;&lt;contributors&gt;&lt;authors&gt;&lt;author&gt;Amézketa, E.&lt;/author&gt;&lt;/authors&gt;&lt;/contributors&gt;&lt;titles&gt;&lt;title&gt;Soil Aggregate Stability: A Review&lt;/title&gt;&lt;secondary-title&gt;Journal of Sustainable Agriculture&lt;/secondary-title&gt;&lt;/titles&gt;&lt;periodical&gt;&lt;full-title&gt;Journal of Sustainable Agriculture&lt;/full-title&gt;&lt;/periodical&gt;&lt;pages&gt;83-151&lt;/pages&gt;&lt;volume&gt;14&lt;/volume&gt;&lt;number&gt;2-3&lt;/number&gt;&lt;dates&gt;&lt;year&gt;1999&lt;/year&gt;&lt;/dates&gt;&lt;isbn&gt;1044-0046&amp;#xD;1540-7578&lt;/isbn&gt;&lt;urls&gt;&lt;/urls&gt;&lt;electronic-resource-num&gt;10.1300/J064v14n02_08&lt;/electronic-resource-num&gt;&lt;/record&gt;&lt;/Cite&gt;&lt;/EndNote&gt;</w:instrText>
      </w:r>
      <w:r>
        <w:fldChar w:fldCharType="separate"/>
      </w:r>
      <w:r>
        <w:rPr>
          <w:noProof/>
        </w:rPr>
        <w:t>(</w:t>
      </w:r>
      <w:hyperlink w:anchor="_ENREF_1" w:tooltip="Amézketa, 1999 #100" w:history="1">
        <w:r>
          <w:rPr>
            <w:noProof/>
          </w:rPr>
          <w:t>Amézketa, 1999</w:t>
        </w:r>
      </w:hyperlink>
      <w:r>
        <w:rPr>
          <w:noProof/>
        </w:rPr>
        <w:t>)</w:t>
      </w:r>
      <w:r>
        <w:fldChar w:fldCharType="end"/>
      </w:r>
      <w:r>
        <w:t xml:space="preserve">. Aggregation is a dynamic process: </w:t>
      </w:r>
      <w:r>
        <w:rPr>
          <w:lang w:val="en-US"/>
        </w:rPr>
        <w:t xml:space="preserve">Formation, stability and destruction of aggregates are regulated by multiple interactions between vegetation, soil organisms, OM, minerals, and type as well as concentration of cations </w:t>
      </w:r>
      <w:r>
        <w:rPr>
          <w:lang w:val="en-US"/>
        </w:rPr>
        <w:fldChar w:fldCharType="begin"/>
      </w:r>
      <w:r>
        <w:rPr>
          <w:lang w:val="en-US"/>
        </w:rPr>
        <w:instrText xml:space="preserve"> ADDIN EN.CITE &lt;EndNote&gt;&lt;Cite&gt;&lt;Author&gt;Six&lt;/Author&gt;&lt;Year&gt;2004&lt;/Year&gt;&lt;RecNum&gt;369&lt;/RecNum&gt;&lt;DisplayText&gt;(Six et al., 2004)&lt;/DisplayText&gt;&lt;record&gt;&lt;rec-number&gt;369&lt;/rec-number&gt;&lt;foreign-keys&gt;&lt;key app="EN" db-id="sapfa9vat92wstev003v9dsna9dsx9zdrwxd" timestamp="1535031955"&gt;369&lt;/key&gt;&lt;/foreign-keys&gt;&lt;ref-type name="Journal Article"&gt;17&lt;/ref-type&gt;&lt;contributors&gt;&lt;authors&gt;&lt;author&gt;Six, Johan&lt;/author&gt;&lt;author&gt;Bossuyt, Heleen&lt;/author&gt;&lt;author&gt;Degryze, Steven&lt;/author&gt;&lt;author&gt;Denef, Karolien&lt;/author&gt;&lt;/authors&gt;&lt;/contributors&gt;&lt;titles&gt;&lt;title&gt;A history of research on the link between (micro) aggregates, soil biota, and soil organic matter dynamics&lt;/title&gt;&lt;secondary-title&gt;Soil and Tillage Research&lt;/secondary-title&gt;&lt;/titles&gt;&lt;periodical&gt;&lt;full-title&gt;Soil and Tillage Research&lt;/full-title&gt;&lt;/periodical&gt;&lt;pages&gt;7-31&lt;/pages&gt;&lt;volume&gt;79&lt;/volume&gt;&lt;number&gt;1&lt;/number&gt;&lt;dates&gt;&lt;year&gt;2004&lt;/year&gt;&lt;/dates&gt;&lt;urls&gt;&lt;/urls&gt;&lt;/record&gt;&lt;/Cite&gt;&lt;/EndNote&gt;</w:instrText>
      </w:r>
      <w:r>
        <w:rPr>
          <w:lang w:val="en-US"/>
        </w:rPr>
        <w:fldChar w:fldCharType="separate"/>
      </w:r>
      <w:r>
        <w:rPr>
          <w:noProof/>
          <w:lang w:val="en-US"/>
        </w:rPr>
        <w:t>(</w:t>
      </w:r>
      <w:hyperlink w:anchor="_ENREF_82" w:tooltip="Six, 2004 #369" w:history="1">
        <w:r>
          <w:rPr>
            <w:noProof/>
            <w:lang w:val="en-US"/>
          </w:rPr>
          <w:t>Six et al., 2004</w:t>
        </w:r>
      </w:hyperlink>
      <w:r>
        <w:rPr>
          <w:noProof/>
          <w:lang w:val="en-US"/>
        </w:rPr>
        <w:t>)</w:t>
      </w:r>
      <w:r>
        <w:rPr>
          <w:lang w:val="en-US"/>
        </w:rPr>
        <w:fldChar w:fldCharType="end"/>
      </w:r>
      <w:r>
        <w:rPr>
          <w:lang w:val="en-US"/>
        </w:rPr>
        <w:t xml:space="preserve">. </w:t>
      </w:r>
      <w:r>
        <w:t xml:space="preserve">In the rhizosphere, biogenic aggregates can be formed and stabilised by both roots and rhizodeposits themselves, as well as by their associated microorganisms. Plant roots and fungal hyphae thereby act as binding agents, meaning they enmesh and tie together soil particles or smaller aggregates and OM to form macroaggregates (&gt; 250 µm) </w:t>
      </w:r>
      <w:r>
        <w:fldChar w:fldCharType="begin">
          <w:fldData xml:space="preserve">PEVuZE5vdGU+PENpdGU+PEF1dGhvcj5EZWdlbnM8L0F1dGhvcj48WWVhcj4xOTk3PC9ZZWFyPjxS
ZWNOdW0+NDczPC9SZWNOdW0+PERpc3BsYXlUZXh0PihEZWdlbnMsIDE5OTc7IExlaG1hbm4gZXQg
YWwuLCAyMDE3KTwvRGlzcGxheVRleHQ+PHJlY29yZD48cmVjLW51bWJlcj40NzM8L3JlYy1udW1i
ZXI+PGZvcmVpZ24ta2V5cz48a2V5IGFwcD0iRU4iIGRiLWlkPSJzYXBmYTl2YXQ5MndzdGV2MDAz
djlkc25hOWRzeDl6ZHJ3eGQiIHRpbWVzdGFtcD0iMTU2MzI2NTQ5MiI+NDczPC9rZXk+PGtleSBh
cHA9IkVOV2ViIiBkYi1pZD0iIj4wPC9rZXk+PC9mb3JlaWduLWtleXM+PHJlZi10eXBlIG5hbWU9
IkpvdXJuYWwgQXJ0aWNsZSI+MTc8L3JlZi10eXBlPjxjb250cmlidXRvcnM+PGF1dGhvcnM+PGF1
dGhvcj5EZWdlbnMsIEIuIFAuPC9hdXRob3I+PC9hdXRob3JzPjwvY29udHJpYnV0b3JzPjx0aXRs
ZXM+PHRpdGxlPk1hY3JvLWFnZ3JlZ2F0aW9uIG9mIHNvaWxzIGJ5IGJpb2xvZ2ljYWwgYm9uZGlu
ZyBhbmQgYmluZGluZyBtZWNoYW5pc21zIGFuZCB0aGUgZmFjdG9ycyBhZmZlY3RpbmcgdGhlc2U6
IGEgcmV2aWV3PC90aXRsZT48c2Vjb25kYXJ5LXRpdGxlPlNvaWwgUmVzZWFyY2g8L3NlY29uZGFy
eS10aXRsZT48L3RpdGxlcz48cGVyaW9kaWNhbD48ZnVsbC10aXRsZT5Tb2lsIFJlc2VhcmNoPC9m
dWxsLXRpdGxlPjwvcGVyaW9kaWNhbD48dm9sdW1lPjM1PC92b2x1bWU+PG51bWJlcj4zPC9udW1i
ZXI+PHNlY3Rpb24+NDMxPC9zZWN0aW9uPjxkYXRlcz48eWVhcj4xOTk3PC95ZWFyPjwvZGF0ZXM+
PGlzYm4+MTgzOC02NzVYPC9pc2JuPjx1cmxzPjwvdXJscz48ZWxlY3Ryb25pYy1yZXNvdXJjZS1u
dW0+MTAuMTA3MS9zOTYwMTY8L2VsZWN0cm9uaWMtcmVzb3VyY2UtbnVtPjwvcmVjb3JkPjwvQ2l0
ZT48Q2l0ZT48QXV0aG9yPkxlaG1hbm48L0F1dGhvcj48WWVhcj4yMDE3PC9ZZWFyPjxSZWNOdW0+
MTI3PC9SZWNOdW0+PHJlY29yZD48cmVjLW51bWJlcj4xMjc8L3JlYy1udW1iZXI+PGZvcmVpZ24t
a2V5cz48a2V5IGFwcD0iRU4iIGRiLWlkPSJzYXBmYTl2YXQ5MndzdGV2MDAzdjlkc25hOWRzeDl6
ZHJ3eGQiIHRpbWVzdGFtcD0iMTUyNTcwOTc0MSI+MTI3PC9rZXk+PGtleSBhcHA9IkVOV2ViIiBk
Yi1pZD0iIj4wPC9rZXk+PC9mb3JlaWduLWtleXM+PHJlZi10eXBlIG5hbWU9IkpvdXJuYWwgQXJ0
aWNsZSI+MTc8L3JlZi10eXBlPjxjb250cmlidXRvcnM+PGF1dGhvcnM+PGF1dGhvcj5MZWhtYW5u
LCBBLjwvYXV0aG9yPjxhdXRob3I+WmhlbmcsIFcuPC9hdXRob3I+PGF1dGhvcj5SaWxsaWcsIE0u
IEMuPC9hdXRob3I+PC9hdXRob3JzPjwvY29udHJpYnV0b3JzPjxhdXRoLWFkZHJlc3M+SW5zdGl0
dXQgZnVyIEJpb2xvZ2llLCBQbGFudCBFY29sb2d5LCBGcmVpZSBVbml2ZXJzaXRhdCBCZXJsaW4s
IEFsdGVuc3RlaW5zdHIuIDYsIEQtMTQxOTUsIEJlcmxpbiwgR2VybWFueS4gbGVobWFubi5hbmlr
YUBnb29nbGVtYWlsLmNvbS4mI3hEO0Jlcmxpbi1CcmFuZGVuYnVyZyBJbnN0aXR1dGUgb2YgQWR2
YW5jZWQgQmlvZGl2ZXJzaXR5IFJlc2VhcmNoLCBELTE0MTk1LCBCZXJsaW4sIEdlcm1hbnkuIGxl
aG1hbm4uYW5pa2FAZ29vZ2xlbWFpbC5jb20uJiN4RDtDb2xsZWdlIG9mIE1hcmluZSBTY2llbmNl
LCBTaGFuZG9uZyBVbml2ZXJzaXR5LCBXZW5odWFuIFdlc3QgUm9hZCAxODAsIEMtMjY0MjA5LCBX
ZWloYWksIFNoYW5kb25nLCBDaGluYS4mI3hEO0luc3RpdHV0IGZ1ciBCaW9sb2dpZSwgUGxhbnQg
RWNvbG9neSwgRnJlaWUgVW5pdmVyc2l0YXQgQmVybGluLCBBbHRlbnN0ZWluc3RyLiA2LCBELTE0
MTk1LCBCZXJsaW4sIEdlcm1hbnkuJiN4RDtCZXJsaW4tQnJhbmRlbmJ1cmcgSW5zdGl0dXRlIG9m
IEFkdmFuY2VkIEJpb2RpdmVyc2l0eSBSZXNlYXJjaCwgRC0xNDE5NSwgQmVybGluLCBHZXJtYW55
LjwvYXV0aC1hZGRyZXNzPjx0aXRsZXM+PHRpdGxlPlNvaWwgYmlvdGEgY29udHJpYnV0aW9ucyB0
byBzb2lsIGFnZ3JlZ2F0aW9uPC90aXRsZT48c2Vjb25kYXJ5LXRpdGxlPk5hdCBFY29sIEV2b2w8
L3NlY29uZGFyeS10aXRsZT48L3RpdGxlcz48cGVyaW9kaWNhbD48ZnVsbC10aXRsZT5OYXQgRWNv
bCBFdm9sPC9mdWxsLXRpdGxlPjwvcGVyaW9kaWNhbD48cGFnZXM+MTgyOC0xODM1PC9wYWdlcz48
dm9sdW1lPjE8L3ZvbHVtZT48bnVtYmVyPjEyPC9udW1iZXI+PGRhdGVzPjx5ZWFyPjIwMTc8L3ll
YXI+PHB1Yi1kYXRlcz48ZGF0ZT5EZWM8L2RhdGU+PC9wdWItZGF0ZXM+PC9kYXRlcz48aXNibj4y
Mzk3LTMzNFggKEVsZWN0cm9uaWMpJiN4RDsyMzk3LTMzNFggKExpbmtpbmcpPC9pc2JuPjxhY2Nl
c3Npb24tbnVtPjI5MDM4NDczPC9hY2Nlc3Npb24tbnVtPjx1cmxzPjxyZWxhdGVkLXVybHM+PHVy
bD4mbHQ7R28gdG8gV29TJmd0OzovL1dPUzowMDAyNDc5OTkzMDAwMDQ8L3VybD48dXJsPmh0dHBz
Oi8vbGluay5zcHJpbmdlci5jb20vY29udGVudC9wZGYvMTAuMTAwNyUyRnMxMDUzMy0wMDctOTEw
NS0zLnBkZjwvdXJsPjwvcmVsYXRlZC11cmxzPjwvdXJscz48Y3VzdG9tMj5QTUM1NzAxNzM1PC9j
dXN0b20yPjxlbGVjdHJvbmljLXJlc291cmNlLW51bT4xMC4xMDM4L3M0MTU1OS0wMTctMDM0NC15
PC9lbGVjdHJvbmljLXJlc291cmNlLW51bT48L3JlY29yZD48L0NpdGU+PC9FbmROb3RlPn==
</w:fldData>
        </w:fldChar>
      </w:r>
      <w:r>
        <w:instrText xml:space="preserve"> ADDIN EN.CITE </w:instrText>
      </w:r>
      <w:r>
        <w:fldChar w:fldCharType="begin">
          <w:fldData xml:space="preserve">PEVuZE5vdGU+PENpdGU+PEF1dGhvcj5EZWdlbnM8L0F1dGhvcj48WWVhcj4xOTk3PC9ZZWFyPjxS
ZWNOdW0+NDczPC9SZWNOdW0+PERpc3BsYXlUZXh0PihEZWdlbnMsIDE5OTc7IExlaG1hbm4gZXQg
YWwuLCAyMDE3KTwvRGlzcGxheVRleHQ+PHJlY29yZD48cmVjLW51bWJlcj40NzM8L3JlYy1udW1i
ZXI+PGZvcmVpZ24ta2V5cz48a2V5IGFwcD0iRU4iIGRiLWlkPSJzYXBmYTl2YXQ5MndzdGV2MDAz
djlkc25hOWRzeDl6ZHJ3eGQiIHRpbWVzdGFtcD0iMTU2MzI2NTQ5MiI+NDczPC9rZXk+PGtleSBh
cHA9IkVOV2ViIiBkYi1pZD0iIj4wPC9rZXk+PC9mb3JlaWduLWtleXM+PHJlZi10eXBlIG5hbWU9
IkpvdXJuYWwgQXJ0aWNsZSI+MTc8L3JlZi10eXBlPjxjb250cmlidXRvcnM+PGF1dGhvcnM+PGF1
dGhvcj5EZWdlbnMsIEIuIFAuPC9hdXRob3I+PC9hdXRob3JzPjwvY29udHJpYnV0b3JzPjx0aXRs
ZXM+PHRpdGxlPk1hY3JvLWFnZ3JlZ2F0aW9uIG9mIHNvaWxzIGJ5IGJpb2xvZ2ljYWwgYm9uZGlu
ZyBhbmQgYmluZGluZyBtZWNoYW5pc21zIGFuZCB0aGUgZmFjdG9ycyBhZmZlY3RpbmcgdGhlc2U6
IGEgcmV2aWV3PC90aXRsZT48c2Vjb25kYXJ5LXRpdGxlPlNvaWwgUmVzZWFyY2g8L3NlY29uZGFy
eS10aXRsZT48L3RpdGxlcz48cGVyaW9kaWNhbD48ZnVsbC10aXRsZT5Tb2lsIFJlc2VhcmNoPC9m
dWxsLXRpdGxlPjwvcGVyaW9kaWNhbD48dm9sdW1lPjM1PC92b2x1bWU+PG51bWJlcj4zPC9udW1i
ZXI+PHNlY3Rpb24+NDMxPC9zZWN0aW9uPjxkYXRlcz48eWVhcj4xOTk3PC95ZWFyPjwvZGF0ZXM+
PGlzYm4+MTgzOC02NzVYPC9pc2JuPjx1cmxzPjwvdXJscz48ZWxlY3Ryb25pYy1yZXNvdXJjZS1u
dW0+MTAuMTA3MS9zOTYwMTY8L2VsZWN0cm9uaWMtcmVzb3VyY2UtbnVtPjwvcmVjb3JkPjwvQ2l0
ZT48Q2l0ZT48QXV0aG9yPkxlaG1hbm48L0F1dGhvcj48WWVhcj4yMDE3PC9ZZWFyPjxSZWNOdW0+
MTI3PC9SZWNOdW0+PHJlY29yZD48cmVjLW51bWJlcj4xMjc8L3JlYy1udW1iZXI+PGZvcmVpZ24t
a2V5cz48a2V5IGFwcD0iRU4iIGRiLWlkPSJzYXBmYTl2YXQ5MndzdGV2MDAzdjlkc25hOWRzeDl6
ZHJ3eGQiIHRpbWVzdGFtcD0iMTUyNTcwOTc0MSI+MTI3PC9rZXk+PGtleSBhcHA9IkVOV2ViIiBk
Yi1pZD0iIj4wPC9rZXk+PC9mb3JlaWduLWtleXM+PHJlZi10eXBlIG5hbWU9IkpvdXJuYWwgQXJ0
aWNsZSI+MTc8L3JlZi10eXBlPjxjb250cmlidXRvcnM+PGF1dGhvcnM+PGF1dGhvcj5MZWhtYW5u
LCBBLjwvYXV0aG9yPjxhdXRob3I+WmhlbmcsIFcuPC9hdXRob3I+PGF1dGhvcj5SaWxsaWcsIE0u
IEMuPC9hdXRob3I+PC9hdXRob3JzPjwvY29udHJpYnV0b3JzPjxhdXRoLWFkZHJlc3M+SW5zdGl0
dXQgZnVyIEJpb2xvZ2llLCBQbGFudCBFY29sb2d5LCBGcmVpZSBVbml2ZXJzaXRhdCBCZXJsaW4s
IEFsdGVuc3RlaW5zdHIuIDYsIEQtMTQxOTUsIEJlcmxpbiwgR2VybWFueS4gbGVobWFubi5hbmlr
YUBnb29nbGVtYWlsLmNvbS4mI3hEO0Jlcmxpbi1CcmFuZGVuYnVyZyBJbnN0aXR1dGUgb2YgQWR2
YW5jZWQgQmlvZGl2ZXJzaXR5IFJlc2VhcmNoLCBELTE0MTk1LCBCZXJsaW4sIEdlcm1hbnkuIGxl
aG1hbm4uYW5pa2FAZ29vZ2xlbWFpbC5jb20uJiN4RDtDb2xsZWdlIG9mIE1hcmluZSBTY2llbmNl
LCBTaGFuZG9uZyBVbml2ZXJzaXR5LCBXZW5odWFuIFdlc3QgUm9hZCAxODAsIEMtMjY0MjA5LCBX
ZWloYWksIFNoYW5kb25nLCBDaGluYS4mI3hEO0luc3RpdHV0IGZ1ciBCaW9sb2dpZSwgUGxhbnQg
RWNvbG9neSwgRnJlaWUgVW5pdmVyc2l0YXQgQmVybGluLCBBbHRlbnN0ZWluc3RyLiA2LCBELTE0
MTk1LCBCZXJsaW4sIEdlcm1hbnkuJiN4RDtCZXJsaW4tQnJhbmRlbmJ1cmcgSW5zdGl0dXRlIG9m
IEFkdmFuY2VkIEJpb2RpdmVyc2l0eSBSZXNlYXJjaCwgRC0xNDE5NSwgQmVybGluLCBHZXJtYW55
LjwvYXV0aC1hZGRyZXNzPjx0aXRsZXM+PHRpdGxlPlNvaWwgYmlvdGEgY29udHJpYnV0aW9ucyB0
byBzb2lsIGFnZ3JlZ2F0aW9uPC90aXRsZT48c2Vjb25kYXJ5LXRpdGxlPk5hdCBFY29sIEV2b2w8
L3NlY29uZGFyeS10aXRsZT48L3RpdGxlcz48cGVyaW9kaWNhbD48ZnVsbC10aXRsZT5OYXQgRWNv
bCBFdm9sPC9mdWxsLXRpdGxlPjwvcGVyaW9kaWNhbD48cGFnZXM+MTgyOC0xODM1PC9wYWdlcz48
dm9sdW1lPjE8L3ZvbHVtZT48bnVtYmVyPjEyPC9udW1iZXI+PGRhdGVzPjx5ZWFyPjIwMTc8L3ll
YXI+PHB1Yi1kYXRlcz48ZGF0ZT5EZWM8L2RhdGU+PC9wdWItZGF0ZXM+PC9kYXRlcz48aXNibj4y
Mzk3LTMzNFggKEVsZWN0cm9uaWMpJiN4RDsyMzk3LTMzNFggKExpbmtpbmcpPC9pc2JuPjxhY2Nl
c3Npb24tbnVtPjI5MDM4NDczPC9hY2Nlc3Npb24tbnVtPjx1cmxzPjxyZWxhdGVkLXVybHM+PHVy
bD4mbHQ7R28gdG8gV29TJmd0OzovL1dPUzowMDAyNDc5OTkzMDAwMDQ8L3VybD48dXJsPmh0dHBz
Oi8vbGluay5zcHJpbmdlci5jb20vY29udGVudC9wZGYvMTAuMTAwNyUyRnMxMDUzMy0wMDctOTEw
NS0zLnBkZjwvdXJsPjwvcmVsYXRlZC11cmxzPjwvdXJscz48Y3VzdG9tMj5QTUM1NzAxNzM1PC9j
dXN0b20yPjxlbGVjdHJvbmljLXJlc291cmNlLW51bT4xMC4xMDM4L3M0MTU1OS0wMTctMDM0NC15
PC9lbGVjdHJvbmljLXJlc291cmNlLW51bT48L3JlY29yZD48L0NpdGU+PC9FbmROb3RlPn==
</w:fldData>
        </w:fldChar>
      </w:r>
      <w:r>
        <w:instrText xml:space="preserve"> ADDIN EN.CITE.DATA </w:instrText>
      </w:r>
      <w:r>
        <w:fldChar w:fldCharType="end"/>
      </w:r>
      <w:r>
        <w:fldChar w:fldCharType="separate"/>
      </w:r>
      <w:r>
        <w:rPr>
          <w:noProof/>
        </w:rPr>
        <w:t>(</w:t>
      </w:r>
      <w:hyperlink w:anchor="_ENREF_17" w:tooltip="Degens, 1997 #473" w:history="1">
        <w:r>
          <w:rPr>
            <w:noProof/>
          </w:rPr>
          <w:t>Degens, 1997</w:t>
        </w:r>
      </w:hyperlink>
      <w:r>
        <w:rPr>
          <w:noProof/>
        </w:rPr>
        <w:t xml:space="preserve">; </w:t>
      </w:r>
      <w:hyperlink w:anchor="_ENREF_43" w:tooltip="Lehmann, 2017 #127" w:history="1">
        <w:r>
          <w:rPr>
            <w:noProof/>
          </w:rPr>
          <w:t>Lehmann et al., 2017</w:t>
        </w:r>
      </w:hyperlink>
      <w:r>
        <w:rPr>
          <w:noProof/>
        </w:rPr>
        <w:t>)</w:t>
      </w:r>
      <w:r>
        <w:fldChar w:fldCharType="end"/>
      </w:r>
      <w:r>
        <w:t>. In addition to polysaccharides exuded by plant roots, e</w:t>
      </w:r>
      <w:r>
        <w:rPr>
          <w:lang w:val="en-US"/>
        </w:rPr>
        <w:t xml:space="preserve">xtracellular polymeric substances (EPS) of microbial origin that are composed of polysaccharides, proteins, lipids, and nucleic acids are considered as important glueing agents for microaggregates </w:t>
      </w:r>
      <w:r>
        <w:rPr>
          <w:lang w:val="en-US"/>
        </w:rPr>
        <w:fldChar w:fldCharType="begin">
          <w:fldData xml:space="preserve">PEVuZE5vdGU+PENpdGU+PEF1dGhvcj5QdWdldDwvQXV0aG9yPjxZZWFyPjE5OTk8L1llYXI+PFJl
Y051bT4zNDc8L1JlY051bT48RGlzcGxheVRleHQ+KFB1Z2V0IGV0IGFsLiwgMTk5OTsgVmVyY2hv
dCBldCBhbC4sIDIwMTE7IE5pY2hvbHMgYW5kIEhhbHZvcnNvbiwgMjAxMyk8L0Rpc3BsYXlUZXh0
PjxyZWNvcmQ+PHJlYy1udW1iZXI+MzQ3PC9yZWMtbnVtYmVyPjxmb3JlaWduLWtleXM+PGtleSBh
cHA9IkVOIiBkYi1pZD0ic2FwZmE5dmF0OTJ3c3RldjAwM3Y5ZHNuYTlkc3g5emRyd3hkIiB0aW1l
c3RhbXA9IjE1MzE4NDA0MjgiPjM0Nzwva2V5PjxrZXkgYXBwPSJFTldlYiIgZGItaWQ9IiI+MDwv
a2V5PjwvZm9yZWlnbi1rZXlzPjxyZWYtdHlwZSBuYW1lPSJKb3VybmFsIEFydGljbGUiPjE3PC9y
ZWYtdHlwZT48Y29udHJpYnV0b3JzPjxhdXRob3JzPjxhdXRob3I+UHVnZXQsIFAuPC9hdXRob3I+
PGF1dGhvcj5BbmdlcnMsIEQuIEEuPC9hdXRob3I+PGF1dGhvcj5DaGVudSwgQy48L2F1dGhvcj48
L2F1dGhvcnM+PC9jb250cmlidXRvcnM+PHRpdGxlcz48dGl0bGU+TmF0dXJlIG9mIGNhcmJvaHlk
cmF0ZXMgYXNzb2NpYXRlZCB3aXRoIHdhdGVyLXN0YWJsZSBhZ2dyZWdhdGVzIG9mIHR3byBjdWx0
aXZhdGVkIHNvaWxzPC90aXRsZT48c2Vjb25kYXJ5LXRpdGxlPlNvaWwgQmlvbG9neSBhbmQgQmlv
Y2hlbWlzdHJ5PC9zZWNvbmRhcnktdGl0bGU+PC90aXRsZXM+PHBlcmlvZGljYWw+PGZ1bGwtdGl0
bGU+U29pbCBCaW9sb2d5IGFuZCBCaW9jaGVtaXN0cnk8L2Z1bGwtdGl0bGU+PC9wZXJpb2RpY2Fs
PjxwYWdlcz41NS02MzwvcGFnZXM+PHZvbHVtZT4zMTwvdm9sdW1lPjxudW1iZXI+MTwvbnVtYmVy
PjxzZWN0aW9uPjU1PC9zZWN0aW9uPjxkYXRlcz48eWVhcj4xOTk5PC95ZWFyPjwvZGF0ZXM+PGlz
Ym4+MDAzODA3MTc8L2lzYm4+PHVybHM+PC91cmxzPjxlbGVjdHJvbmljLXJlc291cmNlLW51bT4x
MC4xMDE2L3MwMDM4LTA3MTcoOTgpMDAxMDMtNTwvZWxlY3Ryb25pYy1yZXNvdXJjZS1udW0+PC9y
ZWNvcmQ+PC9DaXRlPjxDaXRlPjxBdXRob3I+VmVyY2hvdDwvQXV0aG9yPjxZZWFyPjIwMTE8L1ll
YXI+PFJlY051bT4xMDk8L1JlY051bT48cmVjb3JkPjxyZWMtbnVtYmVyPjEwOTwvcmVjLW51bWJl
cj48Zm9yZWlnbi1rZXlzPjxrZXkgYXBwPSJFTiIgZGItaWQ9InNhcGZhOXZhdDkyd3N0ZXYwMDN2
OWRzbmE5ZHN4OXpkcnd4ZCIgdGltZXN0YW1wPSIxNTI1NzA5NjM4Ij4xMDk8L2tleT48a2V5IGFw
cD0iRU5XZWIiIGRiLWlkPSIiPjA8L2tleT48L2ZvcmVpZ24ta2V5cz48cmVmLXR5cGUgbmFtZT0i
Sm91cm5hbCBBcnRpY2xlIj4xNzwvcmVmLXR5cGU+PGNvbnRyaWJ1dG9ycz48YXV0aG9ycz48YXV0
aG9yPlZlcmNob3QsIExvdWlzIFYuPC9hdXRob3I+PGF1dGhvcj5EdXRhdXIsIExhdXJlPC9hdXRo
b3I+PGF1dGhvcj5TaGVwaGVyZCwgS2VpdGggRC48L2F1dGhvcj48YXV0aG9yPkFsYnJlY2h0LCBB
bGFpbjwvYXV0aG9yPjwvYXV0aG9ycz48L2NvbnRyaWJ1dG9ycz48dGl0bGVzPjx0aXRsZT5Pcmdh
bmljIG1hdHRlciBzdGFiaWxpemF0aW9uIGluIHNvaWwgYWdncmVnYXRlczogVW5kZXJzdGFuZGlu
ZyB0aGUgYmlvZ2VvY2hlbWljYWwgbWVjaGFuaXNtcyB0aGF0IGRldGVybWluZSB0aGUgZmF0ZSBv
ZiBjYXJib24gaW5wdXRzIGluIHNvaWxzPC90aXRsZT48c2Vjb25kYXJ5LXRpdGxlPkdlb2Rlcm1h
PC9zZWNvbmRhcnktdGl0bGU+PC90aXRsZXM+PHBlcmlvZGljYWw+PGZ1bGwtdGl0bGU+R2VvZGVy
bWE8L2Z1bGwtdGl0bGU+PC9wZXJpb2RpY2FsPjxwYWdlcz4xODItMTkzPC9wYWdlcz48dm9sdW1l
PjE2MTwvdm9sdW1lPjxudW1iZXI+My00PC9udW1iZXI+PGRhdGVzPjx5ZWFyPjIwMTE8L3llYXI+
PC9kYXRlcz48aXNibj4wMDE2NzA2MTwvaXNibj48dXJscz48L3VybHM+PGVsZWN0cm9uaWMtcmVz
b3VyY2UtbnVtPjEwLjEwMTYvai5nZW9kZXJtYS4yMDEwLjEyLjAxNzwvZWxlY3Ryb25pYy1yZXNv
dXJjZS1udW0+PC9yZWNvcmQ+PC9DaXRlPjxDaXRlPjxBdXRob3I+TmljaG9sczwvQXV0aG9yPjxZ
ZWFyPjIwMTM8L1llYXI+PFJlY051bT40MzY8L1JlY051bT48cmVjb3JkPjxyZWMtbnVtYmVyPjQz
NjwvcmVjLW51bWJlcj48Zm9yZWlnbi1rZXlzPjxrZXkgYXBwPSJFTiIgZGItaWQ9InNhcGZhOXZh
dDkyd3N0ZXYwMDN2OWRzbmE5ZHN4OXpkcnd4ZCIgdGltZXN0YW1wPSIxNTUxMDg2Njk5Ij40MzY8
L2tleT48a2V5IGFwcD0iRU5XZWIiIGRiLWlkPSIiPjA8L2tleT48L2ZvcmVpZ24ta2V5cz48cmVm
LXR5cGUgbmFtZT0iSm91cm5hbCBBcnRpY2xlIj4xNzwvcmVmLXR5cGU+PGNvbnRyaWJ1dG9ycz48
YXV0aG9ycz48YXV0aG9yPk5pY2hvbHMsIEtyaXN0aW5lIEEuPC9hdXRob3I+PGF1dGhvcj5IYWx2
b3Jzb24sIEpvbmF0aGFuIEouPC9hdXRob3I+PC9hdXRob3JzPjwvY29udHJpYnV0b3JzPjx0aXRs
ZXM+PHRpdGxlPlJvbGVzIG9mIEJpb2xvZ3ksIENoZW1pc3RyeSwgYW5kIFBoeXNpY3MgaW4gU29p
bCBNYWNyb2FnZ3JlZ2F0ZSBGb3JtYXRpb24gYW5kIFN0YWJpbGl6YXRpb248L3RpdGxlPjxzZWNv
bmRhcnktdGl0bGU+VGhlIE9wZW4gQWdyaWN1bHR1cmUgSm91cm5hbDwvc2Vjb25kYXJ5LXRpdGxl
PjwvdGl0bGVzPjxwZXJpb2RpY2FsPjxmdWxsLXRpdGxlPlRoZSBPcGVuIEFncmljdWx0dXJlIEpv
dXJuYWw8L2Z1bGwtdGl0bGU+PC9wZXJpb2RpY2FsPjxwYWdlcz4xMDctMTE3PC9wYWdlcz48dm9s
dW1lPjc8L3ZvbHVtZT48bnVtYmVyPjE8L251bWJlcj48c2VjdGlvbj4xMDc8L3NlY3Rpb24+PGRh
dGVzPjx5ZWFyPjIwMTM8L3llYXI+PC9kYXRlcz48aXNibj4xODc0LTMzMTU8L2lzYm4+PHVybHM+
PC91cmxzPjxlbGVjdHJvbmljLXJlc291cmNlLW51bT4xMC4yMTc0LzE4NzQzMzE1MjAxMzEwMTEw
MDM8L2VsZWN0cm9uaWMtcmVzb3VyY2UtbnVtPjwvcmVjb3JkPjwvQ2l0ZT48L0VuZE5vdGU+AG==
</w:fldData>
        </w:fldChar>
      </w:r>
      <w:r>
        <w:rPr>
          <w:lang w:val="en-US"/>
        </w:rPr>
        <w:instrText xml:space="preserve"> ADDIN EN.CITE </w:instrText>
      </w:r>
      <w:r>
        <w:rPr>
          <w:lang w:val="en-US"/>
        </w:rPr>
        <w:fldChar w:fldCharType="begin">
          <w:fldData xml:space="preserve">PEVuZE5vdGU+PENpdGU+PEF1dGhvcj5QdWdldDwvQXV0aG9yPjxZZWFyPjE5OTk8L1llYXI+PFJl
Y051bT4zNDc8L1JlY051bT48RGlzcGxheVRleHQ+KFB1Z2V0IGV0IGFsLiwgMTk5OTsgVmVyY2hv
dCBldCBhbC4sIDIwMTE7IE5pY2hvbHMgYW5kIEhhbHZvcnNvbiwgMjAxMyk8L0Rpc3BsYXlUZXh0
PjxyZWNvcmQ+PHJlYy1udW1iZXI+MzQ3PC9yZWMtbnVtYmVyPjxmb3JlaWduLWtleXM+PGtleSBh
cHA9IkVOIiBkYi1pZD0ic2FwZmE5dmF0OTJ3c3RldjAwM3Y5ZHNuYTlkc3g5emRyd3hkIiB0aW1l
c3RhbXA9IjE1MzE4NDA0MjgiPjM0Nzwva2V5PjxrZXkgYXBwPSJFTldlYiIgZGItaWQ9IiI+MDwv
a2V5PjwvZm9yZWlnbi1rZXlzPjxyZWYtdHlwZSBuYW1lPSJKb3VybmFsIEFydGljbGUiPjE3PC9y
ZWYtdHlwZT48Y29udHJpYnV0b3JzPjxhdXRob3JzPjxhdXRob3I+UHVnZXQsIFAuPC9hdXRob3I+
PGF1dGhvcj5BbmdlcnMsIEQuIEEuPC9hdXRob3I+PGF1dGhvcj5DaGVudSwgQy48L2F1dGhvcj48
L2F1dGhvcnM+PC9jb250cmlidXRvcnM+PHRpdGxlcz48dGl0bGU+TmF0dXJlIG9mIGNhcmJvaHlk
cmF0ZXMgYXNzb2NpYXRlZCB3aXRoIHdhdGVyLXN0YWJsZSBhZ2dyZWdhdGVzIG9mIHR3byBjdWx0
aXZhdGVkIHNvaWxzPC90aXRsZT48c2Vjb25kYXJ5LXRpdGxlPlNvaWwgQmlvbG9neSBhbmQgQmlv
Y2hlbWlzdHJ5PC9zZWNvbmRhcnktdGl0bGU+PC90aXRsZXM+PHBlcmlvZGljYWw+PGZ1bGwtdGl0
bGU+U29pbCBCaW9sb2d5IGFuZCBCaW9jaGVtaXN0cnk8L2Z1bGwtdGl0bGU+PC9wZXJpb2RpY2Fs
PjxwYWdlcz41NS02MzwvcGFnZXM+PHZvbHVtZT4zMTwvdm9sdW1lPjxudW1iZXI+MTwvbnVtYmVy
PjxzZWN0aW9uPjU1PC9zZWN0aW9uPjxkYXRlcz48eWVhcj4xOTk5PC95ZWFyPjwvZGF0ZXM+PGlz
Ym4+MDAzODA3MTc8L2lzYm4+PHVybHM+PC91cmxzPjxlbGVjdHJvbmljLXJlc291cmNlLW51bT4x
MC4xMDE2L3MwMDM4LTA3MTcoOTgpMDAxMDMtNTwvZWxlY3Ryb25pYy1yZXNvdXJjZS1udW0+PC9y
ZWNvcmQ+PC9DaXRlPjxDaXRlPjxBdXRob3I+VmVyY2hvdDwvQXV0aG9yPjxZZWFyPjIwMTE8L1ll
YXI+PFJlY051bT4xMDk8L1JlY051bT48cmVjb3JkPjxyZWMtbnVtYmVyPjEwOTwvcmVjLW51bWJl
cj48Zm9yZWlnbi1rZXlzPjxrZXkgYXBwPSJFTiIgZGItaWQ9InNhcGZhOXZhdDkyd3N0ZXYwMDN2
OWRzbmE5ZHN4OXpkcnd4ZCIgdGltZXN0YW1wPSIxNTI1NzA5NjM4Ij4xMDk8L2tleT48a2V5IGFw
cD0iRU5XZWIiIGRiLWlkPSIiPjA8L2tleT48L2ZvcmVpZ24ta2V5cz48cmVmLXR5cGUgbmFtZT0i
Sm91cm5hbCBBcnRpY2xlIj4xNzwvcmVmLXR5cGU+PGNvbnRyaWJ1dG9ycz48YXV0aG9ycz48YXV0
aG9yPlZlcmNob3QsIExvdWlzIFYuPC9hdXRob3I+PGF1dGhvcj5EdXRhdXIsIExhdXJlPC9hdXRo
b3I+PGF1dGhvcj5TaGVwaGVyZCwgS2VpdGggRC48L2F1dGhvcj48YXV0aG9yPkFsYnJlY2h0LCBB
bGFpbjwvYXV0aG9yPjwvYXV0aG9ycz48L2NvbnRyaWJ1dG9ycz48dGl0bGVzPjx0aXRsZT5Pcmdh
bmljIG1hdHRlciBzdGFiaWxpemF0aW9uIGluIHNvaWwgYWdncmVnYXRlczogVW5kZXJzdGFuZGlu
ZyB0aGUgYmlvZ2VvY2hlbWljYWwgbWVjaGFuaXNtcyB0aGF0IGRldGVybWluZSB0aGUgZmF0ZSBv
ZiBjYXJib24gaW5wdXRzIGluIHNvaWxzPC90aXRsZT48c2Vjb25kYXJ5LXRpdGxlPkdlb2Rlcm1h
PC9zZWNvbmRhcnktdGl0bGU+PC90aXRsZXM+PHBlcmlvZGljYWw+PGZ1bGwtdGl0bGU+R2VvZGVy
bWE8L2Z1bGwtdGl0bGU+PC9wZXJpb2RpY2FsPjxwYWdlcz4xODItMTkzPC9wYWdlcz48dm9sdW1l
PjE2MTwvdm9sdW1lPjxudW1iZXI+My00PC9udW1iZXI+PGRhdGVzPjx5ZWFyPjIwMTE8L3llYXI+
PC9kYXRlcz48aXNibj4wMDE2NzA2MTwvaXNibj48dXJscz48L3VybHM+PGVsZWN0cm9uaWMtcmVz
b3VyY2UtbnVtPjEwLjEwMTYvai5nZW9kZXJtYS4yMDEwLjEyLjAxNzwvZWxlY3Ryb25pYy1yZXNv
dXJjZS1udW0+PC9yZWNvcmQ+PC9DaXRlPjxDaXRlPjxBdXRob3I+TmljaG9sczwvQXV0aG9yPjxZ
ZWFyPjIwMTM8L1llYXI+PFJlY051bT40MzY8L1JlY051bT48cmVjb3JkPjxyZWMtbnVtYmVyPjQz
NjwvcmVjLW51bWJlcj48Zm9yZWlnbi1rZXlzPjxrZXkgYXBwPSJFTiIgZGItaWQ9InNhcGZhOXZh
dDkyd3N0ZXYwMDN2OWRzbmE5ZHN4OXpkcnd4ZCIgdGltZXN0YW1wPSIxNTUxMDg2Njk5Ij40MzY8
L2tleT48a2V5IGFwcD0iRU5XZWIiIGRiLWlkPSIiPjA8L2tleT48L2ZvcmVpZ24ta2V5cz48cmVm
LXR5cGUgbmFtZT0iSm91cm5hbCBBcnRpY2xlIj4xNzwvcmVmLXR5cGU+PGNvbnRyaWJ1dG9ycz48
YXV0aG9ycz48YXV0aG9yPk5pY2hvbHMsIEtyaXN0aW5lIEEuPC9hdXRob3I+PGF1dGhvcj5IYWx2
b3Jzb24sIEpvbmF0aGFuIEouPC9hdXRob3I+PC9hdXRob3JzPjwvY29udHJpYnV0b3JzPjx0aXRs
ZXM+PHRpdGxlPlJvbGVzIG9mIEJpb2xvZ3ksIENoZW1pc3RyeSwgYW5kIFBoeXNpY3MgaW4gU29p
bCBNYWNyb2FnZ3JlZ2F0ZSBGb3JtYXRpb24gYW5kIFN0YWJpbGl6YXRpb248L3RpdGxlPjxzZWNv
bmRhcnktdGl0bGU+VGhlIE9wZW4gQWdyaWN1bHR1cmUgSm91cm5hbDwvc2Vjb25kYXJ5LXRpdGxl
PjwvdGl0bGVzPjxwZXJpb2RpY2FsPjxmdWxsLXRpdGxlPlRoZSBPcGVuIEFncmljdWx0dXJlIEpv
dXJuYWw8L2Z1bGwtdGl0bGU+PC9wZXJpb2RpY2FsPjxwYWdlcz4xMDctMTE3PC9wYWdlcz48dm9s
dW1lPjc8L3ZvbHVtZT48bnVtYmVyPjE8L251bWJlcj48c2VjdGlvbj4xMDc8L3NlY3Rpb24+PGRh
dGVzPjx5ZWFyPjIwMTM8L3llYXI+PC9kYXRlcz48aXNibj4xODc0LTMzMTU8L2lzYm4+PHVybHM+
PC91cmxzPjxlbGVjdHJvbmljLXJlc291cmNlLW51bT4xMC4yMTc0LzE4NzQzMzE1MjAxMzEwMTEw
MDM8L2VsZWN0cm9uaWMtcmVzb3VyY2UtbnVt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65" w:tooltip="Puget, 1999 #347" w:history="1">
        <w:r>
          <w:rPr>
            <w:noProof/>
            <w:lang w:val="en-US"/>
          </w:rPr>
          <w:t>Puget et al., 1999</w:t>
        </w:r>
      </w:hyperlink>
      <w:r>
        <w:rPr>
          <w:noProof/>
          <w:lang w:val="en-US"/>
        </w:rPr>
        <w:t xml:space="preserve">; </w:t>
      </w:r>
      <w:hyperlink w:anchor="_ENREF_90" w:tooltip="Verchot, 2011 #109" w:history="1">
        <w:r>
          <w:rPr>
            <w:noProof/>
            <w:lang w:val="en-US"/>
          </w:rPr>
          <w:t>Verchot et al., 2011</w:t>
        </w:r>
      </w:hyperlink>
      <w:r>
        <w:rPr>
          <w:noProof/>
          <w:lang w:val="en-US"/>
        </w:rPr>
        <w:t xml:space="preserve">; </w:t>
      </w:r>
      <w:hyperlink w:anchor="_ENREF_55" w:tooltip="Nichols, 2013 #436" w:history="1">
        <w:r>
          <w:rPr>
            <w:noProof/>
            <w:lang w:val="en-US"/>
          </w:rPr>
          <w:t>Nichols and Halvorson, 2013</w:t>
        </w:r>
      </w:hyperlink>
      <w:r>
        <w:rPr>
          <w:noProof/>
          <w:lang w:val="en-US"/>
        </w:rPr>
        <w:t>)</w:t>
      </w:r>
      <w:r>
        <w:rPr>
          <w:lang w:val="en-US"/>
        </w:rPr>
        <w:fldChar w:fldCharType="end"/>
      </w:r>
      <w:r>
        <w:t xml:space="preserve">. An increase in EPS-producing bacteria with rhizosphere development can be expected as these bacteria have recently been shown to thrive in other C-rich environments such as biological soil crusts or reclamation sites </w:t>
      </w:r>
      <w:r>
        <w:fldChar w:fldCharType="begin">
          <w:fldData xml:space="preserve">PEVuZE5vdGU+PENpdGU+PEF1dGhvcj5DYW5pYTwvQXV0aG9yPjxZZWFyPjIwMjA8L1llYXI+PFJl
Y051bT41NTY8L1JlY051bT48RGlzcGxheVRleHQ+KENhbmlhIGV0IGFsLiwgMjAyMDsgVnVrbyBl
dCBhbC4sIDIwMjApPC9EaXNwbGF5VGV4dD48cmVjb3JkPjxyZWMtbnVtYmVyPjU1NjwvcmVjLW51
bWJlcj48Zm9yZWlnbi1rZXlzPjxrZXkgYXBwPSJFTiIgZGItaWQ9InNhcGZhOXZhdDkyd3N0ZXYw
MDN2OWRzbmE5ZHN4OXpkcnd4ZCIgdGltZXN0YW1wPSIxNjA3NjE1ODM2Ij41NTY8L2tleT48a2V5
IGFwcD0iRU5XZWIiIGRiLWlkPSIiPjA8L2tleT48L2ZvcmVpZ24ta2V5cz48cmVmLXR5cGUgbmFt
ZT0iSm91cm5hbCBBcnRpY2xlIj4xNzwvcmVmLXR5cGU+PGNvbnRyaWJ1dG9ycz48YXV0aG9ycz48
YXV0aG9yPkNhbmlhLCBCLjwvYXV0aG9yPjxhdXRob3I+VmVzdGVyZ2FhcmQsIEcuPC9hdXRob3I+
PGF1dGhvcj5LdWJsaWssIFMuPC9hdXRob3I+PGF1dGhvcj5Lb2huZSwgSi4gTS48L2F1dGhvcj48
YXV0aG9yPkZpc2NoZXIsIFQuPC9hdXRob3I+PGF1dGhvcj5BbGJlcnQsIEEuPC9hdXRob3I+PGF1
dGhvcj5XaW5rbGVyLCBCLjwvYXV0aG9yPjxhdXRob3I+U2NobG90ZXIsIE0uPC9hdXRob3I+PGF1
dGhvcj5TY2h1bHosIFMuPC9hdXRob3I+PC9hdXRob3JzPjwvY29udHJpYnV0b3JzPjxhdXRoLWFk
ZHJlc3M+UmVzZWFyY2ggVW5pdCBDb21wYXJhdGl2ZSBNaWNyb2Jpb21lIEFuYWx5c2lzLCBIZWxt
aG9sdHogWmVudHJ1bSBNdW5jaGVuIFJlc2VhcmNoIENlbnRlciBmb3IgRW52aXJvbm1lbnRhbCBI
ZWFsdGggKEdtYkgpLCBJbmdvbHN0YWR0ZXIgTGFuZHN0cmFzc2UgMSwgODU3NjQsIE5ldWhlcmJl
cmcsIEdlcm1hbnkuJiN4RDtTZWN0aW9uIGZvciBCaW9pbmZvcm1hdGljcywgRGVwYXJ0bWVudCBv
ZiBIZWFsdGggVGVjaG5vbG9neSwgVGVjaG5pY2FsIFVuaXZlcnNpdHkgb2YgRGVubWFyaywgMjgw
MCwgTHluZ2J5LCBEZW5tYXJrLiYjeEQ7RGVwYXJ0bWVudCBvZiBTb2lsIFN5c3RlbSBTY2llbmNl
LCBIZWxtaG9sdHogQ2VudHJlIGZvciBFbnZpcm9ubWVudGFsIFJlc2VhcmNoIChVRlopLCBUaGVv
ZG9yLUxpZXNlci1TdHJhc3NlIDQsIDA2MTIwLCBIYWxsZSwgR2VybWFueS4mI3hEO0NlbnRyYWwg
QW5hbHl0aWNhbCBMYWJvcmF0b3J5LCBCcmFuZGVuYnVyZyBUZWNobmljYWwgVW5pdmVyc2l0eSwg
S29ucmFkLVdhY2hzbWFubi1BbGxlZSA2LCAwMzA0NiwgQ290dGJ1cywgR2VybWFueS4mI3hEO1Jl
c2VhcmNoIFVuaXQgRW52aXJvbm1lbnRhbCBTaW11bGF0aW9uLCBIZWxtaG9sdHogWmVudHJ1bSBN
dW5jaGVuIFJlc2VhcmNoIENlbnRlciBmb3IgRW52aXJvbm1lbnRhbCBIZWFsdGggKEdtYkgpLCBJ
bmdvbHN0YWR0ZXIgTGFuZHN0cmFzc2UgMSwgODU3NjQsIE5ldWhlcmJlcmcsIEdlcm1hbnkuJiN4
RDtDaGFpciBmb3IgU29pbCBTY2llbmNlLCBUZWNobmljYWwgVW5pdmVyc2l0eSBvZiBNdW5pY2gs
IEVtaWwtUmFtYW5uLVN0cmFzc2UgMiwgODUzNTQsIEZyZWlzaW5nLCBHZXJtYW55LiYjeEQ7UmVz
ZWFyY2ggVW5pdCBDb21wYXJhdGl2ZSBNaWNyb2Jpb21lIEFuYWx5c2lzLCBIZWxtaG9sdHogWmVu
dHJ1bSBNdW5jaGVuIFJlc2VhcmNoIENlbnRlciBmb3IgRW52aXJvbm1lbnRhbCBIZWFsdGggKEdt
YkgpLCBJbmdvbHN0YWR0ZXIgTGFuZHN0cmFzc2UgMSwgODU3NjQsIE5ldWhlcmJlcmcsIEdlcm1h
bnkuIHN0ZWZhbmllLnNjaHVsekBoZWxtaG9sdHotbXVlbmNoZW4uZGUuPC9hdXRoLWFkZHJlc3M+
PHRpdGxlcz48dGl0bGU+QmlvbG9naWNhbCBTb2lsIENydXN0cyBmcm9tIERpZmZlcmVudCBTb2ls
IFN1YnN0cmF0ZXMgSGFyYm9yIERpc3RpbmN0IEJhY3RlcmlhbCBHcm91cHMgd2l0aCB0aGUgUG90
ZW50aWFsIHRvIFByb2R1Y2UgRXhvcG9seXNhY2NoYXJpZGVzIGFuZCBMaXBvcG9seXNhY2NoYXJp
ZGVzPC90aXRsZT48c2Vjb25kYXJ5LXRpdGxlPk1pY3JvYiBFY29sPC9zZWNvbmRhcnktdGl0bGU+
PC90aXRsZXM+PHBlcmlvZGljYWw+PGZ1bGwtdGl0bGU+TWljcm9iIEVjb2w8L2Z1bGwtdGl0bGU+
PC9wZXJpb2RpY2FsPjxwYWdlcz4zMjYtMzQxPC9wYWdlcz48dm9sdW1lPjc5PC92b2x1bWU+PG51
bWJlcj4yPC9udW1iZXI+PGVkaXRpb24+MjAxOS8wOC8wMzwvZWRpdGlvbj48a2V5d29yZHM+PGtl
eXdvcmQ+QmFjdGVyaWEvZ2VuZXRpY3MvKm1ldGFib2xpc208L2tleXdvcmQ+PGtleXdvcmQ+TGlw
b3BvbHlzYWNjaGFyaWRlcy9tZXRhYm9saXNtPC9rZXl3b3JkPjxrZXl3b3JkPk1pY3JvYmlvdGEv
KmdlbmV0aWNzPC9rZXl3b3JkPjxrZXl3b3JkPlBvbHlzYWNjaGFyaWRlcywgQmFjdGVyaWFsLypt
ZXRhYm9saXNtPC9rZXl3b3JkPjxrZXl3b3JkPlNvaWwvY2hlbWlzdHJ5PC9rZXl3b3JkPjxrZXl3
b3JkPipTb2lsIE1pY3JvYmlvbG9neTwva2V5d29yZD48a2V5d29yZD5CaW9sb2dpY2FsIHNvaWwg
Y3J1c3RzPC9rZXl3b3JkPjxrZXl3b3JkPkV4b3BvbHlzYWNjaGFyaWRlczwva2V5d29yZD48a2V5
d29yZD5MaXBvcG9seXNhY2NoYXJpZGVzPC9rZXl3b3JkPjxrZXl3b3JkPk1ldGFnZW5vbWljczwv
a2V5d29yZD48a2V5d29yZD5NaWNyb2Jpb21lPC9rZXl3b3JkPjwva2V5d29yZHM+PGRhdGVzPjx5
ZWFyPjIwMjA8L3llYXI+PHB1Yi1kYXRlcz48ZGF0ZT5GZWI8L2RhdGU+PC9wdWItZGF0ZXM+PC9k
YXRlcz48aXNibj4xNDMyLTE4NFggKEVsZWN0cm9uaWMpJiN4RDswMDk1LTM2MjggKExpbmtpbmcp
PC9pc2JuPjxhY2Nlc3Npb24tbnVtPjMxMzcyNjg1PC9hY2Nlc3Npb24tbnVtPjx1cmxzPjxyZWxh
dGVkLXVybHM+PHVybD5odHRwczovL3d3dy5uY2JpLm5sbS5uaWguZ292L3B1Ym1lZC8zMTM3MjY4
NTwvdXJsPjwvcmVsYXRlZC11cmxzPjwvdXJscz48ZWxlY3Ryb25pYy1yZXNvdXJjZS1udW0+MTAu
MTAwNy9zMDAyNDgtMDE5LTAxNDE1LTY8L2VsZWN0cm9uaWMtcmVzb3VyY2UtbnVtPjwvcmVjb3Jk
PjwvQ2l0ZT48Q2l0ZT48QXV0aG9yPlZ1a288L0F1dGhvcj48WWVhcj4yMDIwPC9ZZWFyPjxSZWNO
dW0+NTU1PC9SZWNOdW0+PHJlY29yZD48cmVjLW51bWJlcj41NTU8L3JlYy1udW1iZXI+PGZvcmVp
Z24ta2V5cz48a2V5IGFwcD0iRU4iIGRiLWlkPSJzYXBmYTl2YXQ5MndzdGV2MDAzdjlkc25hOWRz
eDl6ZHJ3eGQiIHRpbWVzdGFtcD0iMTYwNzYxNTgzMyI+NTU1PC9rZXk+PGtleSBhcHA9IkVOV2Vi
IiBkYi1pZD0iIj4wPC9rZXk+PC9mb3JlaWduLWtleXM+PHJlZi10eXBlIG5hbWU9IkpvdXJuYWwg
QXJ0aWNsZSI+MTc8L3JlZi10eXBlPjxjb250cmlidXRvcnM+PGF1dGhvcnM+PGF1dGhvcj5WdWtv
LCBNLjwvYXV0aG9yPjxhdXRob3I+Q2FuaWEsIEIuPC9hdXRob3I+PGF1dGhvcj5Wb2dlbCwgQy48
L2F1dGhvcj48YXV0aG9yPkt1YmxpaywgUy48L2F1dGhvcj48YXV0aG9yPlNjaGxvdGVyLCBNLjwv
YXV0aG9yPjxhdXRob3I+U2NodWx6LCBTLjwvYXV0aG9yPjwvYXV0aG9ycz48L2NvbnRyaWJ1dG9y
cz48YXV0aC1hZGRyZXNzPlJlc2VhcmNoIFVuaXQgQ29tcGFyYXRpdmUgTWljcm9iaW9tZSBBbmFs
eXNpcyAoQ09NSSksIEhlbG1ob2x0eiBaZW50cnVtIE11bmNoZW4sIEluZ29sc3RhZHRlciBMYW5k
c3RyLiAxLCBERS04NTc2NCwgTmV1aGVyYmVyZywgR2VybWFueS4mI3hEO0NoYWlyIG9mIFNvaWwg
U2NpZW5jZSwgVGVjaG5pY2FsIFVuaXZlcnNpdHkgb2YgTXVuaWNoLCBFbWlsLVJhbWFubi1TdHJh
c3NlIDIsIERFLTg1MzU0LCBGcmVpc2luZywgR2VybWFueS4mI3hEO0luc3RpdHV0ZSBvZiBTb2ls
IFNjaWVuY2UgYW5kIFNpdGUgRWNvbG9neSwgVGVjaG5pY2FsIFVuaXZlcnNpdHkgb2YgRHJlc2Rl
biwgUGllbm5lciBTdHIuIDE5LCBERS0wMTczNywgVGhhcmFuZHQsIEdlcm1hbnkuPC9hdXRoLWFk
ZHJlc3M+PHRpdGxlcz48dGl0bGU+U2hpZnRzIGluIHJlY2xhbWF0aW9uIG1hbmFnZW1lbnQgc3Ry
YXRlZ2llcyBzaGFwZSB0aGUgcm9sZSBvZiBleG9wb2x5c2FjY2hhcmlkZSBhbmQgbGlwb3BvbHlz
YWNjaGFyaWRlLXByb2R1Y2luZyBiYWN0ZXJpYSBkdXJpbmcgc29pbCBmb3JtYXRpb248L3RpdGxl
PjxzZWNvbmRhcnktdGl0bGU+TWljcm9iIEJpb3RlY2hub2w8L3NlY29uZGFyeS10aXRsZT48L3Rp
dGxlcz48cGVyaW9kaWNhbD48ZnVsbC10aXRsZT5NaWNyb2IgQmlvdGVjaG5vbDwvZnVsbC10aXRs
ZT48L3BlcmlvZGljYWw+PHBhZ2VzPjU4NC01OTg8L3BhZ2VzPjx2b2x1bWU+MTM8L3ZvbHVtZT48
bnVtYmVyPjI8L251bWJlcj48ZWRpdGlvbj4yMDIwLzAxLzExPC9lZGl0aW9uPjxkYXRlcz48eWVh
cj4yMDIwPC95ZWFyPjxwdWItZGF0ZXM+PGRhdGU+TWFyPC9kYXRlPjwvcHViLWRhdGVzPjwvZGF0
ZXM+PGlzYm4+MTc1MS03OTE1IChFbGVjdHJvbmljKSYjeEQ7MTc1MS03OTE1IChMaW5raW5nKTwv
aXNibj48YWNjZXNzaW9uLW51bT4zMTkyMDAxMjwvYWNjZXNzaW9uLW51bT48dXJscz48cmVsYXRl
ZC11cmxzPjx1cmw+aHR0cHM6Ly93d3cubmNiaS5ubG0ubmloLmdvdi9wdWJtZWQvMzE5MjAwMTI8
L3VybD48L3JlbGF0ZWQtdXJscz48L3VybHM+PGN1c3RvbTI+UE1DNzAxNzgyMjwvY3VzdG9tMj48
ZWxlY3Ryb25pYy1yZXNvdXJjZS1udW0+MTAuMTExMS8xNzUxLTc5MTUuMTM1MzI8L2VsZWN0cm9u
aWMtcmVzb3VyY2UtbnVtPjwvcmVjb3JkPjwvQ2l0ZT48L0VuZE5vdGU+AG==
</w:fldData>
        </w:fldChar>
      </w:r>
      <w:r>
        <w:instrText xml:space="preserve"> ADDIN EN.CITE </w:instrText>
      </w:r>
      <w:r>
        <w:fldChar w:fldCharType="begin">
          <w:fldData xml:space="preserve">PEVuZE5vdGU+PENpdGU+PEF1dGhvcj5DYW5pYTwvQXV0aG9yPjxZZWFyPjIwMjA8L1llYXI+PFJl
Y051bT41NTY8L1JlY051bT48RGlzcGxheVRleHQ+KENhbmlhIGV0IGFsLiwgMjAyMDsgVnVrbyBl
dCBhbC4sIDIwMjApPC9EaXNwbGF5VGV4dD48cmVjb3JkPjxyZWMtbnVtYmVyPjU1NjwvcmVjLW51
bWJlcj48Zm9yZWlnbi1rZXlzPjxrZXkgYXBwPSJFTiIgZGItaWQ9InNhcGZhOXZhdDkyd3N0ZXYw
MDN2OWRzbmE5ZHN4OXpkcnd4ZCIgdGltZXN0YW1wPSIxNjA3NjE1ODM2Ij41NTY8L2tleT48a2V5
IGFwcD0iRU5XZWIiIGRiLWlkPSIiPjA8L2tleT48L2ZvcmVpZ24ta2V5cz48cmVmLXR5cGUgbmFt
ZT0iSm91cm5hbCBBcnRpY2xlIj4xNzwvcmVmLXR5cGU+PGNvbnRyaWJ1dG9ycz48YXV0aG9ycz48
YXV0aG9yPkNhbmlhLCBCLjwvYXV0aG9yPjxhdXRob3I+VmVzdGVyZ2FhcmQsIEcuPC9hdXRob3I+
PGF1dGhvcj5LdWJsaWssIFMuPC9hdXRob3I+PGF1dGhvcj5Lb2huZSwgSi4gTS48L2F1dGhvcj48
YXV0aG9yPkZpc2NoZXIsIFQuPC9hdXRob3I+PGF1dGhvcj5BbGJlcnQsIEEuPC9hdXRob3I+PGF1
dGhvcj5XaW5rbGVyLCBCLjwvYXV0aG9yPjxhdXRob3I+U2NobG90ZXIsIE0uPC9hdXRob3I+PGF1
dGhvcj5TY2h1bHosIFMuPC9hdXRob3I+PC9hdXRob3JzPjwvY29udHJpYnV0b3JzPjxhdXRoLWFk
ZHJlc3M+UmVzZWFyY2ggVW5pdCBDb21wYXJhdGl2ZSBNaWNyb2Jpb21lIEFuYWx5c2lzLCBIZWxt
aG9sdHogWmVudHJ1bSBNdW5jaGVuIFJlc2VhcmNoIENlbnRlciBmb3IgRW52aXJvbm1lbnRhbCBI
ZWFsdGggKEdtYkgpLCBJbmdvbHN0YWR0ZXIgTGFuZHN0cmFzc2UgMSwgODU3NjQsIE5ldWhlcmJl
cmcsIEdlcm1hbnkuJiN4RDtTZWN0aW9uIGZvciBCaW9pbmZvcm1hdGljcywgRGVwYXJ0bWVudCBv
ZiBIZWFsdGggVGVjaG5vbG9neSwgVGVjaG5pY2FsIFVuaXZlcnNpdHkgb2YgRGVubWFyaywgMjgw
MCwgTHluZ2J5LCBEZW5tYXJrLiYjeEQ7RGVwYXJ0bWVudCBvZiBTb2lsIFN5c3RlbSBTY2llbmNl
LCBIZWxtaG9sdHogQ2VudHJlIGZvciBFbnZpcm9ubWVudGFsIFJlc2VhcmNoIChVRlopLCBUaGVv
ZG9yLUxpZXNlci1TdHJhc3NlIDQsIDA2MTIwLCBIYWxsZSwgR2VybWFueS4mI3hEO0NlbnRyYWwg
QW5hbHl0aWNhbCBMYWJvcmF0b3J5LCBCcmFuZGVuYnVyZyBUZWNobmljYWwgVW5pdmVyc2l0eSwg
S29ucmFkLVdhY2hzbWFubi1BbGxlZSA2LCAwMzA0NiwgQ290dGJ1cywgR2VybWFueS4mI3hEO1Jl
c2VhcmNoIFVuaXQgRW52aXJvbm1lbnRhbCBTaW11bGF0aW9uLCBIZWxtaG9sdHogWmVudHJ1bSBN
dW5jaGVuIFJlc2VhcmNoIENlbnRlciBmb3IgRW52aXJvbm1lbnRhbCBIZWFsdGggKEdtYkgpLCBJ
bmdvbHN0YWR0ZXIgTGFuZHN0cmFzc2UgMSwgODU3NjQsIE5ldWhlcmJlcmcsIEdlcm1hbnkuJiN4
RDtDaGFpciBmb3IgU29pbCBTY2llbmNlLCBUZWNobmljYWwgVW5pdmVyc2l0eSBvZiBNdW5pY2gs
IEVtaWwtUmFtYW5uLVN0cmFzc2UgMiwgODUzNTQsIEZyZWlzaW5nLCBHZXJtYW55LiYjeEQ7UmVz
ZWFyY2ggVW5pdCBDb21wYXJhdGl2ZSBNaWNyb2Jpb21lIEFuYWx5c2lzLCBIZWxtaG9sdHogWmVu
dHJ1bSBNdW5jaGVuIFJlc2VhcmNoIENlbnRlciBmb3IgRW52aXJvbm1lbnRhbCBIZWFsdGggKEdt
YkgpLCBJbmdvbHN0YWR0ZXIgTGFuZHN0cmFzc2UgMSwgODU3NjQsIE5ldWhlcmJlcmcsIEdlcm1h
bnkuIHN0ZWZhbmllLnNjaHVsekBoZWxtaG9sdHotbXVlbmNoZW4uZGUuPC9hdXRoLWFkZHJlc3M+
PHRpdGxlcz48dGl0bGU+QmlvbG9naWNhbCBTb2lsIENydXN0cyBmcm9tIERpZmZlcmVudCBTb2ls
IFN1YnN0cmF0ZXMgSGFyYm9yIERpc3RpbmN0IEJhY3RlcmlhbCBHcm91cHMgd2l0aCB0aGUgUG90
ZW50aWFsIHRvIFByb2R1Y2UgRXhvcG9seXNhY2NoYXJpZGVzIGFuZCBMaXBvcG9seXNhY2NoYXJp
ZGVzPC90aXRsZT48c2Vjb25kYXJ5LXRpdGxlPk1pY3JvYiBFY29sPC9zZWNvbmRhcnktdGl0bGU+
PC90aXRsZXM+PHBlcmlvZGljYWw+PGZ1bGwtdGl0bGU+TWljcm9iIEVjb2w8L2Z1bGwtdGl0bGU+
PC9wZXJpb2RpY2FsPjxwYWdlcz4zMjYtMzQxPC9wYWdlcz48dm9sdW1lPjc5PC92b2x1bWU+PG51
bWJlcj4yPC9udW1iZXI+PGVkaXRpb24+MjAxOS8wOC8wMzwvZWRpdGlvbj48a2V5d29yZHM+PGtl
eXdvcmQ+QmFjdGVyaWEvZ2VuZXRpY3MvKm1ldGFib2xpc208L2tleXdvcmQ+PGtleXdvcmQ+TGlw
b3BvbHlzYWNjaGFyaWRlcy9tZXRhYm9saXNtPC9rZXl3b3JkPjxrZXl3b3JkPk1pY3JvYmlvdGEv
KmdlbmV0aWNzPC9rZXl3b3JkPjxrZXl3b3JkPlBvbHlzYWNjaGFyaWRlcywgQmFjdGVyaWFsLypt
ZXRhYm9saXNtPC9rZXl3b3JkPjxrZXl3b3JkPlNvaWwvY2hlbWlzdHJ5PC9rZXl3b3JkPjxrZXl3
b3JkPipTb2lsIE1pY3JvYmlvbG9neTwva2V5d29yZD48a2V5d29yZD5CaW9sb2dpY2FsIHNvaWwg
Y3J1c3RzPC9rZXl3b3JkPjxrZXl3b3JkPkV4b3BvbHlzYWNjaGFyaWRlczwva2V5d29yZD48a2V5
d29yZD5MaXBvcG9seXNhY2NoYXJpZGVzPC9rZXl3b3JkPjxrZXl3b3JkPk1ldGFnZW5vbWljczwv
a2V5d29yZD48a2V5d29yZD5NaWNyb2Jpb21lPC9rZXl3b3JkPjwva2V5d29yZHM+PGRhdGVzPjx5
ZWFyPjIwMjA8L3llYXI+PHB1Yi1kYXRlcz48ZGF0ZT5GZWI8L2RhdGU+PC9wdWItZGF0ZXM+PC9k
YXRlcz48aXNibj4xNDMyLTE4NFggKEVsZWN0cm9uaWMpJiN4RDswMDk1LTM2MjggKExpbmtpbmcp
PC9pc2JuPjxhY2Nlc3Npb24tbnVtPjMxMzcyNjg1PC9hY2Nlc3Npb24tbnVtPjx1cmxzPjxyZWxh
dGVkLXVybHM+PHVybD5odHRwczovL3d3dy5uY2JpLm5sbS5uaWguZ292L3B1Ym1lZC8zMTM3MjY4
NTwvdXJsPjwvcmVsYXRlZC11cmxzPjwvdXJscz48ZWxlY3Ryb25pYy1yZXNvdXJjZS1udW0+MTAu
MTAwNy9zMDAyNDgtMDE5LTAxNDE1LTY8L2VsZWN0cm9uaWMtcmVzb3VyY2UtbnVtPjwvcmVjb3Jk
PjwvQ2l0ZT48Q2l0ZT48QXV0aG9yPlZ1a288L0F1dGhvcj48WWVhcj4yMDIwPC9ZZWFyPjxSZWNO
dW0+NTU1PC9SZWNOdW0+PHJlY29yZD48cmVjLW51bWJlcj41NTU8L3JlYy1udW1iZXI+PGZvcmVp
Z24ta2V5cz48a2V5IGFwcD0iRU4iIGRiLWlkPSJzYXBmYTl2YXQ5MndzdGV2MDAzdjlkc25hOWRz
eDl6ZHJ3eGQiIHRpbWVzdGFtcD0iMTYwNzYxNTgzMyI+NTU1PC9rZXk+PGtleSBhcHA9IkVOV2Vi
IiBkYi1pZD0iIj4wPC9rZXk+PC9mb3JlaWduLWtleXM+PHJlZi10eXBlIG5hbWU9IkpvdXJuYWwg
QXJ0aWNsZSI+MTc8L3JlZi10eXBlPjxjb250cmlidXRvcnM+PGF1dGhvcnM+PGF1dGhvcj5WdWtv
LCBNLjwvYXV0aG9yPjxhdXRob3I+Q2FuaWEsIEIuPC9hdXRob3I+PGF1dGhvcj5Wb2dlbCwgQy48
L2F1dGhvcj48YXV0aG9yPkt1YmxpaywgUy48L2F1dGhvcj48YXV0aG9yPlNjaGxvdGVyLCBNLjwv
YXV0aG9yPjxhdXRob3I+U2NodWx6LCBTLjwvYXV0aG9yPjwvYXV0aG9ycz48L2NvbnRyaWJ1dG9y
cz48YXV0aC1hZGRyZXNzPlJlc2VhcmNoIFVuaXQgQ29tcGFyYXRpdmUgTWljcm9iaW9tZSBBbmFs
eXNpcyAoQ09NSSksIEhlbG1ob2x0eiBaZW50cnVtIE11bmNoZW4sIEluZ29sc3RhZHRlciBMYW5k
c3RyLiAxLCBERS04NTc2NCwgTmV1aGVyYmVyZywgR2VybWFueS4mI3hEO0NoYWlyIG9mIFNvaWwg
U2NpZW5jZSwgVGVjaG5pY2FsIFVuaXZlcnNpdHkgb2YgTXVuaWNoLCBFbWlsLVJhbWFubi1TdHJh
c3NlIDIsIERFLTg1MzU0LCBGcmVpc2luZywgR2VybWFueS4mI3hEO0luc3RpdHV0ZSBvZiBTb2ls
IFNjaWVuY2UgYW5kIFNpdGUgRWNvbG9neSwgVGVjaG5pY2FsIFVuaXZlcnNpdHkgb2YgRHJlc2Rl
biwgUGllbm5lciBTdHIuIDE5LCBERS0wMTczNywgVGhhcmFuZHQsIEdlcm1hbnkuPC9hdXRoLWFk
ZHJlc3M+PHRpdGxlcz48dGl0bGU+U2hpZnRzIGluIHJlY2xhbWF0aW9uIG1hbmFnZW1lbnQgc3Ry
YXRlZ2llcyBzaGFwZSB0aGUgcm9sZSBvZiBleG9wb2x5c2FjY2hhcmlkZSBhbmQgbGlwb3BvbHlz
YWNjaGFyaWRlLXByb2R1Y2luZyBiYWN0ZXJpYSBkdXJpbmcgc29pbCBmb3JtYXRpb248L3RpdGxl
PjxzZWNvbmRhcnktdGl0bGU+TWljcm9iIEJpb3RlY2hub2w8L3NlY29uZGFyeS10aXRsZT48L3Rp
dGxlcz48cGVyaW9kaWNhbD48ZnVsbC10aXRsZT5NaWNyb2IgQmlvdGVjaG5vbDwvZnVsbC10aXRs
ZT48L3BlcmlvZGljYWw+PHBhZ2VzPjU4NC01OTg8L3BhZ2VzPjx2b2x1bWU+MTM8L3ZvbHVtZT48
bnVtYmVyPjI8L251bWJlcj48ZWRpdGlvbj4yMDIwLzAxLzExPC9lZGl0aW9uPjxkYXRlcz48eWVh
cj4yMDIwPC95ZWFyPjxwdWItZGF0ZXM+PGRhdGU+TWFyPC9kYXRlPjwvcHViLWRhdGVzPjwvZGF0
ZXM+PGlzYm4+MTc1MS03OTE1IChFbGVjdHJvbmljKSYjeEQ7MTc1MS03OTE1IChMaW5raW5nKTwv
aXNibj48YWNjZXNzaW9uLW51bT4zMTkyMDAxMjwvYWNjZXNzaW9uLW51bT48dXJscz48cmVsYXRl
ZC11cmxzPjx1cmw+aHR0cHM6Ly93d3cubmNiaS5ubG0ubmloLmdvdi9wdWJtZWQvMzE5MjAwMTI8
L3VybD48L3JlbGF0ZWQtdXJscz48L3VybHM+PGN1c3RvbTI+UE1DNzAxNzgyMjwvY3VzdG9tMj48
ZWxlY3Ryb25pYy1yZXNvdXJjZS1udW0+MTAuMTExMS8xNzUxLTc5MTUuMTM1MzI8L2VsZWN0cm9u
aWMtcmVzb3VyY2UtbnVtPjwvcmVjb3JkPjwvQ2l0ZT48L0VuZE5vdGU+AG==
</w:fldData>
        </w:fldChar>
      </w:r>
      <w:r>
        <w:instrText xml:space="preserve"> ADDIN EN.CITE.DATA </w:instrText>
      </w:r>
      <w:r>
        <w:fldChar w:fldCharType="end"/>
      </w:r>
      <w:r>
        <w:fldChar w:fldCharType="separate"/>
      </w:r>
      <w:r>
        <w:rPr>
          <w:noProof/>
        </w:rPr>
        <w:t>(</w:t>
      </w:r>
      <w:hyperlink w:anchor="_ENREF_12" w:tooltip="Cania, 2020 #556" w:history="1">
        <w:r>
          <w:rPr>
            <w:noProof/>
          </w:rPr>
          <w:t>Cania et al., 2020</w:t>
        </w:r>
      </w:hyperlink>
      <w:r>
        <w:rPr>
          <w:noProof/>
        </w:rPr>
        <w:t xml:space="preserve">; </w:t>
      </w:r>
      <w:hyperlink w:anchor="_ENREF_94" w:tooltip="Vuko, 2020 #555" w:history="1">
        <w:r>
          <w:rPr>
            <w:noProof/>
          </w:rPr>
          <w:t>Vuko et al., 2020</w:t>
        </w:r>
      </w:hyperlink>
      <w:r>
        <w:rPr>
          <w:noProof/>
        </w:rPr>
        <w:t>)</w:t>
      </w:r>
      <w:r>
        <w:fldChar w:fldCharType="end"/>
      </w:r>
      <w:r>
        <w:t>.</w:t>
      </w:r>
    </w:p>
    <w:p>
      <w:pPr>
        <w:spacing w:line="480" w:lineRule="auto"/>
      </w:pPr>
      <w:r>
        <w:t xml:space="preserve">Deep SOC storage has long been considered to be less affected by biological processes, simply because subsoils are generally less biologically active than OM-rich topsoils </w:t>
      </w:r>
      <w:r>
        <w:fldChar w:fldCharType="begin">
          <w:fldData xml:space="preserve">PEVuZE5vdGU+PENpdGU+PEF1dGhvcj5Mb3Jlbno8L0F1dGhvcj48WWVhcj4yMDA1PC9ZZWFyPjxS
ZWNOdW0+MjI3PC9SZWNOdW0+PERpc3BsYXlUZXh0PihMb3JlbnogYW5kIExhbCwgMjAwNTsgdm9u
IEzDvHR6b3cgZXQgYWwuLCAyMDA2KTwvRGlzcGxheVRleHQ+PHJlY29yZD48cmVjLW51bWJlcj4y
Mjc8L3JlYy1udW1iZXI+PGZvcmVpZ24ta2V5cz48a2V5IGFwcD0iRU4iIGRiLWlkPSJzYXBmYTl2
YXQ5MndzdGV2MDAzdjlkc25hOWRzeDl6ZHJ3eGQiIHRpbWVzdGFtcD0iMTUyNTg1NTgwMiI+MjI3
PC9rZXk+PGtleSBhcHA9IkVOV2ViIiBkYi1pZD0iIj4wPC9rZXk+PC9mb3JlaWduLWtleXM+PHJl
Zi10eXBlIG5hbWU9IkpvdXJuYWwgQXJ0aWNsZSI+MTc8L3JlZi10eXBlPjxjb250cmlidXRvcnM+
PGF1dGhvcnM+PGF1dGhvcj5Mb3JlbnosIEtsYXVzPC9hdXRob3I+PGF1dGhvcj5MYWwsIFJhdHRh
bjwvYXV0aG9yPjwvYXV0aG9ycz48L2NvbnRyaWJ1dG9ycz48dGl0bGVzPjx0aXRsZT5UaGUgRGVw
dGggRGlzdHJpYnV0aW9uIG9mIFNvaWwgT3JnYW5pYyBDYXJib24gaW4gUmVsYXRpb24gdG8gTGFu
ZCBVc2UgYW5kIE1hbmFnZW1lbnQgYW5kIHRoZSBQb3RlbnRpYWwgb2YgQ2FyYm9uIFNlcXVlc3Ry
YXRpb24gaW4gU3Vic29pbCBIb3Jpem9uczwvdGl0bGU+PHNlY29uZGFyeS10aXRsZT5BZHZhbmNl
cyBpbiBBZ3Jvbm9teTwvc2Vjb25kYXJ5LXRpdGxlPjwvdGl0bGVzPjxwZXJpb2RpY2FsPjxmdWxs
LXRpdGxlPkFkdmFuY2VzIGluIEFncm9ub215PC9mdWxsLXRpdGxlPjwvcGVyaW9kaWNhbD48cGFn
ZXM+MzUtNjY8L3BhZ2VzPjx2b2x1bWU+ODg8L3ZvbHVtZT48ZGF0ZXM+PHllYXI+MjAwNTwveWVh
cj48L2RhdGVzPjxpc2JuPjAwNjUyMTEzPC9pc2JuPjx1cmxzPjwvdXJscz48ZWxlY3Ryb25pYy1y
ZXNvdXJjZS1udW0+MTAuMTAxNi9zMDA2NS0yMTEzKDA1KTg4MDAyLTI8L2VsZWN0cm9uaWMtcmVz
b3VyY2UtbnVtPjwvcmVjb3JkPjwvQ2l0ZT48Q2l0ZT48QXV0aG9yPnZvbiBMw7x0em93PC9BdXRo
b3I+PFllYXI+MjAwNjwvWWVhcj48UmVjTnVtPjI4NDwvUmVjTnVtPjxyZWNvcmQ+PHJlYy1udW1i
ZXI+Mjg0PC9yZWMtbnVtYmVyPjxmb3JlaWduLWtleXM+PGtleSBhcHA9IkVOIiBkYi1pZD0ic2Fw
ZmE5dmF0OTJ3c3RldjAwM3Y5ZHNuYTlkc3g5emRyd3hkIiB0aW1lc3RhbXA9IjE1MjY0NjE1OTMi
PjI4NDwva2V5PjxrZXkgYXBwPSJFTldlYiIgZGItaWQ9IiI+MDwva2V5PjwvZm9yZWlnbi1rZXlz
PjxyZWYtdHlwZSBuYW1lPSJKb3VybmFsIEFydGljbGUiPjE3PC9yZWYtdHlwZT48Y29udHJpYnV0
b3JzPjxhdXRob3JzPjxhdXRob3I+dm9uIEzDvHR6b3csIE0uPC9hdXRob3I+PGF1dGhvcj5Lb2dl
bC1LbmFibmVyLCBJLjwvYXV0aG9yPjxhdXRob3I+RWtzY2htaXR0LCBLLjwvYXV0aG9yPjxhdXRo
b3I+TWF0em5lciwgRS48L2F1dGhvcj48YXV0aG9yPkd1Z2dlbmJlcmdlciwgRy48L2F1dGhvcj48
YXV0aG9yPk1hcnNjaG5lciwgQi48L2F1dGhvcj48YXV0aG9yPkZsZXNzYSwgSC48L2F1dGhvcj48
L2F1dGhvcnM+PC9jb250cmlidXRvcnM+PHRpdGxlcz48dGl0bGU+U3RhYmlsaXphdGlvbiBvZiBv
cmdhbmljIG1hdHRlciBpbiB0ZW1wZXJhdGUgc29pbHM6IG1lY2hhbmlzbXMgYW5kIHRoZWlyIHJl
bGV2YW5jZSB1bmRlciBkaWZmZXJlbnQgc29pbCBjb25kaXRpb25zIC0gYSByZXZpZXc8L3RpdGxl
PjxzZWNvbmRhcnktdGl0bGU+RXVyb3BlYW4gSm91cm5hbCBvZiBTb2lsIFNjaWVuY2U8L3NlY29u
ZGFyeS10aXRsZT48L3RpdGxlcz48cGVyaW9kaWNhbD48ZnVsbC10aXRsZT5FdXJvcGVhbiBKb3Vy
bmFsIG9mIFNvaWwgU2NpZW5jZTwvZnVsbC10aXRsZT48L3BlcmlvZGljYWw+PHBhZ2VzPjQyNi00
NDU8L3BhZ2VzPjx2b2x1bWU+NTc8L3ZvbHVtZT48bnVtYmVyPjQ8L251bWJlcj48c2VjdGlvbj40
MjY8L3NlY3Rpb24+PGRhdGVzPjx5ZWFyPjIwMDY8L3llYXI+PC9kYXRlcz48aXNibj4xMzUxLTA3
NTQmI3hEOzEzNjUtMjM4OTwvaXNibj48dXJscz48L3VybHM+PGVsZWN0cm9uaWMtcmVzb3VyY2Ut
bnVtPjEwLjExMTEvai4xMzY1LTIzODkuMjAwNi4wMDgwOS54PC9lbGVjdHJvbmljLXJlc291cmNl
LW51bT48L3JlY29yZD48L0NpdGU+PC9FbmROb3RlPn==
</w:fldData>
        </w:fldChar>
      </w:r>
      <w:r>
        <w:instrText xml:space="preserve"> ADDIN EN.CITE </w:instrText>
      </w:r>
      <w:r>
        <w:fldChar w:fldCharType="begin">
          <w:fldData xml:space="preserve">PEVuZE5vdGU+PENpdGU+PEF1dGhvcj5Mb3Jlbno8L0F1dGhvcj48WWVhcj4yMDA1PC9ZZWFyPjxS
ZWNOdW0+MjI3PC9SZWNOdW0+PERpc3BsYXlUZXh0PihMb3JlbnogYW5kIExhbCwgMjAwNTsgdm9u
IEzDvHR6b3cgZXQgYWwuLCAyMDA2KTwvRGlzcGxheVRleHQ+PHJlY29yZD48cmVjLW51bWJlcj4y
Mjc8L3JlYy1udW1iZXI+PGZvcmVpZ24ta2V5cz48a2V5IGFwcD0iRU4iIGRiLWlkPSJzYXBmYTl2
YXQ5MndzdGV2MDAzdjlkc25hOWRzeDl6ZHJ3eGQiIHRpbWVzdGFtcD0iMTUyNTg1NTgwMiI+MjI3
PC9rZXk+PGtleSBhcHA9IkVOV2ViIiBkYi1pZD0iIj4wPC9rZXk+PC9mb3JlaWduLWtleXM+PHJl
Zi10eXBlIG5hbWU9IkpvdXJuYWwgQXJ0aWNsZSI+MTc8L3JlZi10eXBlPjxjb250cmlidXRvcnM+
PGF1dGhvcnM+PGF1dGhvcj5Mb3JlbnosIEtsYXVzPC9hdXRob3I+PGF1dGhvcj5MYWwsIFJhdHRh
bjwvYXV0aG9yPjwvYXV0aG9ycz48L2NvbnRyaWJ1dG9ycz48dGl0bGVzPjx0aXRsZT5UaGUgRGVw
dGggRGlzdHJpYnV0aW9uIG9mIFNvaWwgT3JnYW5pYyBDYXJib24gaW4gUmVsYXRpb24gdG8gTGFu
ZCBVc2UgYW5kIE1hbmFnZW1lbnQgYW5kIHRoZSBQb3RlbnRpYWwgb2YgQ2FyYm9uIFNlcXVlc3Ry
YXRpb24gaW4gU3Vic29pbCBIb3Jpem9uczwvdGl0bGU+PHNlY29uZGFyeS10aXRsZT5BZHZhbmNl
cyBpbiBBZ3Jvbm9teTwvc2Vjb25kYXJ5LXRpdGxlPjwvdGl0bGVzPjxwZXJpb2RpY2FsPjxmdWxs
LXRpdGxlPkFkdmFuY2VzIGluIEFncm9ub215PC9mdWxsLXRpdGxlPjwvcGVyaW9kaWNhbD48cGFn
ZXM+MzUtNjY8L3BhZ2VzPjx2b2x1bWU+ODg8L3ZvbHVtZT48ZGF0ZXM+PHllYXI+MjAwNTwveWVh
cj48L2RhdGVzPjxpc2JuPjAwNjUyMTEzPC9pc2JuPjx1cmxzPjwvdXJscz48ZWxlY3Ryb25pYy1y
ZXNvdXJjZS1udW0+MTAuMTAxNi9zMDA2NS0yMTEzKDA1KTg4MDAyLTI8L2VsZWN0cm9uaWMtcmVz
b3VyY2UtbnVtPjwvcmVjb3JkPjwvQ2l0ZT48Q2l0ZT48QXV0aG9yPnZvbiBMw7x0em93PC9BdXRo
b3I+PFllYXI+MjAwNjwvWWVhcj48UmVjTnVtPjI4NDwvUmVjTnVtPjxyZWNvcmQ+PHJlYy1udW1i
ZXI+Mjg0PC9yZWMtbnVtYmVyPjxmb3JlaWduLWtleXM+PGtleSBhcHA9IkVOIiBkYi1pZD0ic2Fw
ZmE5dmF0OTJ3c3RldjAwM3Y5ZHNuYTlkc3g5emRyd3hkIiB0aW1lc3RhbXA9IjE1MjY0NjE1OTMi
PjI4NDwva2V5PjxrZXkgYXBwPSJFTldlYiIgZGItaWQ9IiI+MDwva2V5PjwvZm9yZWlnbi1rZXlz
PjxyZWYtdHlwZSBuYW1lPSJKb3VybmFsIEFydGljbGUiPjE3PC9yZWYtdHlwZT48Y29udHJpYnV0
b3JzPjxhdXRob3JzPjxhdXRob3I+dm9uIEzDvHR6b3csIE0uPC9hdXRob3I+PGF1dGhvcj5Lb2dl
bC1LbmFibmVyLCBJLjwvYXV0aG9yPjxhdXRob3I+RWtzY2htaXR0LCBLLjwvYXV0aG9yPjxhdXRo
b3I+TWF0em5lciwgRS48L2F1dGhvcj48YXV0aG9yPkd1Z2dlbmJlcmdlciwgRy48L2F1dGhvcj48
YXV0aG9yPk1hcnNjaG5lciwgQi48L2F1dGhvcj48YXV0aG9yPkZsZXNzYSwgSC48L2F1dGhvcj48
L2F1dGhvcnM+PC9jb250cmlidXRvcnM+PHRpdGxlcz48dGl0bGU+U3RhYmlsaXphdGlvbiBvZiBv
cmdhbmljIG1hdHRlciBpbiB0ZW1wZXJhdGUgc29pbHM6IG1lY2hhbmlzbXMgYW5kIHRoZWlyIHJl
bGV2YW5jZSB1bmRlciBkaWZmZXJlbnQgc29pbCBjb25kaXRpb25zIC0gYSByZXZpZXc8L3RpdGxl
PjxzZWNvbmRhcnktdGl0bGU+RXVyb3BlYW4gSm91cm5hbCBvZiBTb2lsIFNjaWVuY2U8L3NlY29u
ZGFyeS10aXRsZT48L3RpdGxlcz48cGVyaW9kaWNhbD48ZnVsbC10aXRsZT5FdXJvcGVhbiBKb3Vy
bmFsIG9mIFNvaWwgU2NpZW5jZTwvZnVsbC10aXRsZT48L3BlcmlvZGljYWw+PHBhZ2VzPjQyNi00
NDU8L3BhZ2VzPjx2b2x1bWU+NTc8L3ZvbHVtZT48bnVtYmVyPjQ8L251bWJlcj48c2VjdGlvbj40
MjY8L3NlY3Rpb24+PGRhdGVzPjx5ZWFyPjIwMDY8L3llYXI+PC9kYXRlcz48aXNibj4xMzUxLTA3
NTQmI3hEOzEzNjUtMjM4OTwvaXNibj48dXJscz48L3VybHM+PGVsZWN0cm9uaWMtcmVzb3VyY2Ut
bnVtPjEwLjExMTEvai4xMzY1LTIzODkuMjAwNi4wMDgwOS54PC9lbGVjdHJvbmljLXJlc291cmNl
LW51bT48L3JlY29yZD48L0NpdGU+PC9FbmROb3RlPn==
</w:fldData>
        </w:fldChar>
      </w:r>
      <w:r>
        <w:instrText xml:space="preserve"> ADDIN EN.CITE.DATA </w:instrText>
      </w:r>
      <w:r>
        <w:fldChar w:fldCharType="end"/>
      </w:r>
      <w:r>
        <w:fldChar w:fldCharType="separate"/>
      </w:r>
      <w:r>
        <w:rPr>
          <w:noProof/>
        </w:rPr>
        <w:t>(</w:t>
      </w:r>
      <w:hyperlink w:anchor="_ENREF_46" w:tooltip="Lorenz, 2005 #227" w:history="1">
        <w:r>
          <w:rPr>
            <w:noProof/>
          </w:rPr>
          <w:t>Lorenz and Lal, 2005</w:t>
        </w:r>
      </w:hyperlink>
      <w:r>
        <w:rPr>
          <w:noProof/>
        </w:rPr>
        <w:t xml:space="preserve">; </w:t>
      </w:r>
      <w:hyperlink w:anchor="_ENREF_92" w:tooltip="von Lützow, 2006 #284" w:history="1">
        <w:r>
          <w:rPr>
            <w:noProof/>
          </w:rPr>
          <w:t>von Lützow et al., 2006</w:t>
        </w:r>
      </w:hyperlink>
      <w:r>
        <w:rPr>
          <w:noProof/>
        </w:rPr>
        <w:t>)</w:t>
      </w:r>
      <w:r>
        <w:fldChar w:fldCharType="end"/>
      </w:r>
      <w:r>
        <w:t xml:space="preserve">. However, due to the commonly low SOC saturation and less developed aggregate structure in subsoils, even small inputs of OM can activate the subsoil microbial community and cause all the more pronounced effects </w:t>
      </w:r>
      <w:r>
        <w:fldChar w:fldCharType="begin">
          <w:fldData xml:space="preserve">PEVuZE5vdGU+PENpdGU+PEF1dGhvcj5Qb2lyaWVyPC9BdXRob3I+PFllYXI+MjAxNDwvWWVhcj48
UmVjTnVtPjQ3NzwvUmVjTnVtPjxEaXNwbGF5VGV4dD4oUG9pcmllciBldCBhbC4sIDIwMTQ7IEJh
dW1lcnQgZXQgYWwuLCAyMDE4KTwvRGlzcGxheVRleHQ+PHJlY29yZD48cmVjLW51bWJlcj40Nzc8
L3JlYy1udW1iZXI+PGZvcmVpZ24ta2V5cz48a2V5IGFwcD0iRU4iIGRiLWlkPSJzYXBmYTl2YXQ5
MndzdGV2MDAzdjlkc25hOWRzeDl6ZHJ3eGQiIHRpbWVzdGFtcD0iMTU2MzM4NDcyMCI+NDc3PC9r
ZXk+PGtleSBhcHA9IkVOV2ViIiBkYi1pZD0iIj4wPC9rZXk+PC9mb3JlaWduLWtleXM+PHJlZi10
eXBlIG5hbWU9IkpvdXJuYWwgQXJ0aWNsZSI+MTc8L3JlZi10eXBlPjxjb250cmlidXRvcnM+PGF1
dGhvcnM+PGF1dGhvcj5Qb2lyaWVyLCBWaW5jZW50PC9hdXRob3I+PGF1dGhvcj5BbmdlcnMsIERl
bmlzIEEuPC9hdXRob3I+PGF1dGhvcj5XaGFsZW4sIEpvYW5uIEsuPC9hdXRob3I+PC9hdXRob3Jz
PjwvY29udHJpYnV0b3JzPjx0aXRsZXM+PHRpdGxlPkZvcm1hdGlvbiBvZiBtaWxsaW1ldHJpYy1z
Y2FsZSBhZ2dyZWdhdGVzIGFuZCBhc3NvY2lhdGVkIHJldGVudGlvbiBvZiAxM0PigJMxNU4tbGFi
ZWxsZWQgcmVzaWR1ZXMgYXJlIGdyZWF0ZXIgaW4gc3Vic29pbCB0aGFuIHRvcHNvaWw8L3RpdGxl
PjxzZWNvbmRhcnktdGl0bGU+U29pbCBCaW9sb2d5IGFuZCBCaW9jaGVtaXN0cnk8L3NlY29uZGFy
eS10aXRsZT48L3RpdGxlcz48cGVyaW9kaWNhbD48ZnVsbC10aXRsZT5Tb2lsIEJpb2xvZ3kgYW5k
IEJpb2NoZW1pc3RyeTwvZnVsbC10aXRsZT48L3BlcmlvZGljYWw+PHBhZ2VzPjQ1LTUzPC9wYWdl
cz48dm9sdW1lPjc1PC92b2x1bWU+PHNlY3Rpb24+NDU8L3NlY3Rpb24+PGRhdGVzPjx5ZWFyPjIw
MTQ8L3llYXI+PC9kYXRlcz48aXNibj4wMDM4MDcxNzwvaXNibj48dXJscz48L3VybHM+PGVsZWN0
cm9uaWMtcmVzb3VyY2UtbnVtPjEwLjEwMTYvai5zb2lsYmlvLjIwMTQuMDMuMDIwPC9lbGVjdHJv
bmljLXJlc291cmNlLW51bT48L3JlY29yZD48L0NpdGU+PENpdGU+PEF1dGhvcj5CYXVtZXJ0PC9B
dXRob3I+PFllYXI+MjAxODwvWWVhcj48UmVjTnVtPjQxMzwvUmVjTnVtPjxyZWNvcmQ+PHJlYy1u
dW1iZXI+NDEzPC9yZWMtbnVtYmVyPjxmb3JlaWduLWtleXM+PGtleSBhcHA9IkVOIiBkYi1pZD0i
c2FwZmE5dmF0OTJ3c3RldjAwM3Y5ZHNuYTlkc3g5emRyd3hkIiB0aW1lc3RhbXA9IjE1NDQ0MzQ3
NzMiPjQxMzwva2V5PjwvZm9yZWlnbi1rZXlzPjxyZWYtdHlwZSBuYW1lPSJKb3VybmFsIEFydGlj
bGUiPjE3PC9yZWYtdHlwZT48Y29udHJpYnV0b3JzPjxhdXRob3JzPjxhdXRob3I+QmF1bWVydCxW
ZXJhIEwuPC9hdXRob3I+PGF1dGhvcj5WYXNpbHlldmEsTmFkZXpkYSBBLjwvYXV0aG9yPjxhdXRo
b3I+VmxhZGltaXJvdixBcnRlbSBBLjwvYXV0aG9yPjxhdXRob3I+TWVpZXIsSW5hIEMuPC9hdXRo
b3I+PGF1dGhvcj5Lw7ZnZWwtS25hYm5lcixJbmdyaWQ8L2F1dGhvcj48YXV0aG9yPk11ZWxsZXIs
Q2Fyc3RlbiBXLjwvYXV0aG9yPjwvYXV0aG9ycz48L2NvbnRyaWJ1dG9ycz48dGl0bGVzPjx0aXRs
ZT5Sb290IEV4dWRhdGVzIEluZHVjZSBTb2lsIE1hY3JvYWdncmVnYXRpb24gRmFjaWxpdGF0ZWQg
YnkgRnVuZ2kgaW4gU3Vic29pbDwvdGl0bGU+PHNlY29uZGFyeS10aXRsZT5Gcm9udGllcnMgaW4g
RW52aXJvbm1lbnRhbCBTY2llbmNlPC9zZWNvbmRhcnktdGl0bGU+PHNob3J0LXRpdGxlPkFnZ3Jl
Z2F0aW9uIGluIFN1YnNvaWwgUmhpem9zcGhlcmU8L3Nob3J0LXRpdGxlPjwvdGl0bGVzPjxwZXJp
b2RpY2FsPjxmdWxsLXRpdGxlPkZyb250aWVycyBpbiBFbnZpcm9ubWVudGFsIFNjaWVuY2U8L2Z1
bGwtdGl0bGU+PC9wZXJpb2RpY2FsPjx2b2x1bWU+Njwvdm9sdW1lPjxudW1iZXI+MTQwPC9udW1i
ZXI+PGtleXdvcmRzPjxrZXl3b3JkPnNvaWwgZGVwdGgscmhpem9zcGhlcmUsQWdncmVnYXRlIGZy
YWN0aW9uYXRpb24sYXJ0aWZpY2lhbCByb290cyxtaWNyb2JpYWwgY29tbXVuaXR5IGNvbXBvc2l0
aW9uLEFnZ3JlZ2F0aW9uIG1vZGVsLFNvaWwgT3JnYW5pYyBDYXJib248L2tleXdvcmQ+PC9rZXl3
b3Jkcz48ZGF0ZXM+PHllYXI+MjAxODwveWVhcj48cHViLWRhdGVzPjxkYXRlPjIwMTgtTm92ZW1i
ZXItMjc8L2RhdGU+PC9wdWItZGF0ZXM+PC9kYXRlcz48aXNibj4yMjk2LTY2NVg8L2lzYm4+PHdv
cmstdHlwZT5PcmlnaW5hbCBSZXNlYXJjaDwvd29yay10eXBlPjx1cmxzPjxyZWxhdGVkLXVybHM+
PHVybD5odHRwczovL3d3dy5mcm9udGllcnNpbi5vcmcvYXJ0aWNsZS8xMC4zMzg5L2ZlbnZzLjIw
MTguMDAxNDA8L3VybD48L3JlbGF0ZWQtdXJscz48L3VybHM+PGVsZWN0cm9uaWMtcmVzb3VyY2Ut
bnVtPjEwLjMzODkvZmVudnMuMjAxOC4wMDE0MDwvZWxlY3Ryb25pYy1yZXNvdXJjZS1udW0+PGxh
bmd1YWdlPkVuZ2xpc2g8L2xhbmd1YWdlPjwvcmVjb3JkPjwvQ2l0ZT48L0VuZE5vdGU+
</w:fldData>
        </w:fldChar>
      </w:r>
      <w:r>
        <w:instrText xml:space="preserve"> ADDIN EN.CITE </w:instrText>
      </w:r>
      <w:r>
        <w:fldChar w:fldCharType="begin">
          <w:fldData xml:space="preserve">PEVuZE5vdGU+PENpdGU+PEF1dGhvcj5Qb2lyaWVyPC9BdXRob3I+PFllYXI+MjAxNDwvWWVhcj48
UmVjTnVtPjQ3NzwvUmVjTnVtPjxEaXNwbGF5VGV4dD4oUG9pcmllciBldCBhbC4sIDIwMTQ7IEJh
dW1lcnQgZXQgYWwuLCAyMDE4KTwvRGlzcGxheVRleHQ+PHJlY29yZD48cmVjLW51bWJlcj40Nzc8
L3JlYy1udW1iZXI+PGZvcmVpZ24ta2V5cz48a2V5IGFwcD0iRU4iIGRiLWlkPSJzYXBmYTl2YXQ5
MndzdGV2MDAzdjlkc25hOWRzeDl6ZHJ3eGQiIHRpbWVzdGFtcD0iMTU2MzM4NDcyMCI+NDc3PC9r
ZXk+PGtleSBhcHA9IkVOV2ViIiBkYi1pZD0iIj4wPC9rZXk+PC9mb3JlaWduLWtleXM+PHJlZi10
eXBlIG5hbWU9IkpvdXJuYWwgQXJ0aWNsZSI+MTc8L3JlZi10eXBlPjxjb250cmlidXRvcnM+PGF1
dGhvcnM+PGF1dGhvcj5Qb2lyaWVyLCBWaW5jZW50PC9hdXRob3I+PGF1dGhvcj5BbmdlcnMsIERl
bmlzIEEuPC9hdXRob3I+PGF1dGhvcj5XaGFsZW4sIEpvYW5uIEsuPC9hdXRob3I+PC9hdXRob3Jz
PjwvY29udHJpYnV0b3JzPjx0aXRsZXM+PHRpdGxlPkZvcm1hdGlvbiBvZiBtaWxsaW1ldHJpYy1z
Y2FsZSBhZ2dyZWdhdGVzIGFuZCBhc3NvY2lhdGVkIHJldGVudGlvbiBvZiAxM0PigJMxNU4tbGFi
ZWxsZWQgcmVzaWR1ZXMgYXJlIGdyZWF0ZXIgaW4gc3Vic29pbCB0aGFuIHRvcHNvaWw8L3RpdGxl
PjxzZWNvbmRhcnktdGl0bGU+U29pbCBCaW9sb2d5IGFuZCBCaW9jaGVtaXN0cnk8L3NlY29uZGFy
eS10aXRsZT48L3RpdGxlcz48cGVyaW9kaWNhbD48ZnVsbC10aXRsZT5Tb2lsIEJpb2xvZ3kgYW5k
IEJpb2NoZW1pc3RyeTwvZnVsbC10aXRsZT48L3BlcmlvZGljYWw+PHBhZ2VzPjQ1LTUzPC9wYWdl
cz48dm9sdW1lPjc1PC92b2x1bWU+PHNlY3Rpb24+NDU8L3NlY3Rpb24+PGRhdGVzPjx5ZWFyPjIw
MTQ8L3llYXI+PC9kYXRlcz48aXNibj4wMDM4MDcxNzwvaXNibj48dXJscz48L3VybHM+PGVsZWN0
cm9uaWMtcmVzb3VyY2UtbnVtPjEwLjEwMTYvai5zb2lsYmlvLjIwMTQuMDMuMDIwPC9lbGVjdHJv
bmljLXJlc291cmNlLW51bT48L3JlY29yZD48L0NpdGU+PENpdGU+PEF1dGhvcj5CYXVtZXJ0PC9B
dXRob3I+PFllYXI+MjAxODwvWWVhcj48UmVjTnVtPjQxMzwvUmVjTnVtPjxyZWNvcmQ+PHJlYy1u
dW1iZXI+NDEzPC9yZWMtbnVtYmVyPjxmb3JlaWduLWtleXM+PGtleSBhcHA9IkVOIiBkYi1pZD0i
c2FwZmE5dmF0OTJ3c3RldjAwM3Y5ZHNuYTlkc3g5emRyd3hkIiB0aW1lc3RhbXA9IjE1NDQ0MzQ3
NzMiPjQxMzwva2V5PjwvZm9yZWlnbi1rZXlzPjxyZWYtdHlwZSBuYW1lPSJKb3VybmFsIEFydGlj
bGUiPjE3PC9yZWYtdHlwZT48Y29udHJpYnV0b3JzPjxhdXRob3JzPjxhdXRob3I+QmF1bWVydCxW
ZXJhIEwuPC9hdXRob3I+PGF1dGhvcj5WYXNpbHlldmEsTmFkZXpkYSBBLjwvYXV0aG9yPjxhdXRo
b3I+VmxhZGltaXJvdixBcnRlbSBBLjwvYXV0aG9yPjxhdXRob3I+TWVpZXIsSW5hIEMuPC9hdXRo
b3I+PGF1dGhvcj5Lw7ZnZWwtS25hYm5lcixJbmdyaWQ8L2F1dGhvcj48YXV0aG9yPk11ZWxsZXIs
Q2Fyc3RlbiBXLjwvYXV0aG9yPjwvYXV0aG9ycz48L2NvbnRyaWJ1dG9ycz48dGl0bGVzPjx0aXRs
ZT5Sb290IEV4dWRhdGVzIEluZHVjZSBTb2lsIE1hY3JvYWdncmVnYXRpb24gRmFjaWxpdGF0ZWQg
YnkgRnVuZ2kgaW4gU3Vic29pbDwvdGl0bGU+PHNlY29uZGFyeS10aXRsZT5Gcm9udGllcnMgaW4g
RW52aXJvbm1lbnRhbCBTY2llbmNlPC9zZWNvbmRhcnktdGl0bGU+PHNob3J0LXRpdGxlPkFnZ3Jl
Z2F0aW9uIGluIFN1YnNvaWwgUmhpem9zcGhlcmU8L3Nob3J0LXRpdGxlPjwvdGl0bGVzPjxwZXJp
b2RpY2FsPjxmdWxsLXRpdGxlPkZyb250aWVycyBpbiBFbnZpcm9ubWVudGFsIFNjaWVuY2U8L2Z1
bGwtdGl0bGU+PC9wZXJpb2RpY2FsPjx2b2x1bWU+Njwvdm9sdW1lPjxudW1iZXI+MTQwPC9udW1i
ZXI+PGtleXdvcmRzPjxrZXl3b3JkPnNvaWwgZGVwdGgscmhpem9zcGhlcmUsQWdncmVnYXRlIGZy
YWN0aW9uYXRpb24sYXJ0aWZpY2lhbCByb290cyxtaWNyb2JpYWwgY29tbXVuaXR5IGNvbXBvc2l0
aW9uLEFnZ3JlZ2F0aW9uIG1vZGVsLFNvaWwgT3JnYW5pYyBDYXJib248L2tleXdvcmQ+PC9rZXl3
b3Jkcz48ZGF0ZXM+PHllYXI+MjAxODwveWVhcj48cHViLWRhdGVzPjxkYXRlPjIwMTgtTm92ZW1i
ZXItMjc8L2RhdGU+PC9wdWItZGF0ZXM+PC9kYXRlcz48aXNibj4yMjk2LTY2NVg8L2lzYm4+PHdv
cmstdHlwZT5PcmlnaW5hbCBSZXNlYXJjaDwvd29yay10eXBlPjx1cmxzPjxyZWxhdGVkLXVybHM+
PHVybD5odHRwczovL3d3dy5mcm9udGllcnNpbi5vcmcvYXJ0aWNsZS8xMC4zMzg5L2ZlbnZzLjIw
MTguMDAxNDA8L3VybD48L3JlbGF0ZWQtdXJscz48L3VybHM+PGVsZWN0cm9uaWMtcmVzb3VyY2Ut
bnVtPjEwLjMzODkvZmVudnMuMjAxOC4wMDE0MDwvZWxlY3Ryb25pYy1yZXNvdXJjZS1udW0+PGxh
bmd1YWdlPkVuZ2xpc2g8L2xhbmd1YWdlPjwvcmVjb3JkPjwvQ2l0ZT48L0VuZE5vdGU+
</w:fldData>
        </w:fldChar>
      </w:r>
      <w:r>
        <w:instrText xml:space="preserve"> ADDIN EN.CITE.DATA </w:instrText>
      </w:r>
      <w:r>
        <w:fldChar w:fldCharType="end"/>
      </w:r>
      <w:r>
        <w:fldChar w:fldCharType="separate"/>
      </w:r>
      <w:r>
        <w:rPr>
          <w:noProof/>
        </w:rPr>
        <w:t>(</w:t>
      </w:r>
      <w:hyperlink w:anchor="_ENREF_63" w:tooltip="Poirier, 2014 #477" w:history="1">
        <w:r>
          <w:rPr>
            <w:noProof/>
          </w:rPr>
          <w:t>Poirier et al., 2014</w:t>
        </w:r>
      </w:hyperlink>
      <w:r>
        <w:rPr>
          <w:noProof/>
        </w:rPr>
        <w:t xml:space="preserve">; </w:t>
      </w:r>
      <w:hyperlink w:anchor="_ENREF_6" w:tooltip="Baumert, 2018 #413" w:history="1">
        <w:r>
          <w:rPr>
            <w:noProof/>
          </w:rPr>
          <w:t>Baumert et al., 2018</w:t>
        </w:r>
      </w:hyperlink>
      <w:r>
        <w:rPr>
          <w:noProof/>
        </w:rPr>
        <w:t>)</w:t>
      </w:r>
      <w:r>
        <w:fldChar w:fldCharType="end"/>
      </w:r>
      <w:r>
        <w:t xml:space="preserve">. </w:t>
      </w:r>
      <w:hyperlink w:anchor="_ENREF_63" w:tooltip="Poirier, 2014 #477" w:history="1">
        <w:r>
          <w:fldChar w:fldCharType="begin"/>
        </w:r>
        <w:r>
          <w:instrText xml:space="preserve"> ADDIN EN.CITE &lt;EndNote&gt;&lt;Cite AuthorYear="1"&gt;&lt;Author&gt;Poirier&lt;/Author&gt;&lt;Year&gt;2014&lt;/Year&gt;&lt;RecNum&gt;477&lt;/RecNum&gt;&lt;DisplayText&gt;Poirier et al. (2014)&lt;/DisplayText&gt;&lt;record&gt;&lt;rec-number&gt;477&lt;/rec-number&gt;&lt;foreign-keys&gt;&lt;key app="EN" db-id="sapfa9vat92wstev003v9dsna9dsx9zdrwxd" timestamp="1563384720"&gt;477&lt;/key&gt;&lt;key app="ENWeb" db-id=""&gt;0&lt;/key&gt;&lt;/foreign-keys&gt;&lt;ref-type name="Journal Article"&gt;17&lt;/ref-type&gt;&lt;contributors&gt;&lt;authors&gt;&lt;author&gt;Poirier, Vincent&lt;/author&gt;&lt;author&gt;Angers, Denis A.&lt;/author&gt;&lt;author&gt;Whalen, Joann K.&lt;/author&gt;&lt;/authors&gt;&lt;/contributors&gt;&lt;titles&gt;&lt;title&gt;Formation of millimetric-scale aggregates and associated retention of 13C–15N-labelled residues are greater in subsoil than topsoil&lt;/title&gt;&lt;secondary-title&gt;Soil Biology and Biochemistry&lt;/secondary-title&gt;&lt;/titles&gt;&lt;periodical&gt;&lt;full-title&gt;Soil Biology and Biochemistry&lt;/full-title&gt;&lt;/periodical&gt;&lt;pages&gt;45-53&lt;/pages&gt;&lt;volume&gt;75&lt;/volume&gt;&lt;section&gt;45&lt;/section&gt;&lt;dates&gt;&lt;year&gt;2014&lt;/year&gt;&lt;/dates&gt;&lt;isbn&gt;00380717&lt;/isbn&gt;&lt;urls&gt;&lt;/urls&gt;&lt;electronic-resource-num&gt;10.1016/j.soilbio.2014.03.020&lt;/electronic-resource-num&gt;&lt;/record&gt;&lt;/Cite&gt;&lt;/EndNote&gt;</w:instrText>
        </w:r>
        <w:r>
          <w:fldChar w:fldCharType="separate"/>
        </w:r>
        <w:r>
          <w:rPr>
            <w:noProof/>
          </w:rPr>
          <w:t>Poirier et al. (2014)</w:t>
        </w:r>
        <w:r>
          <w:fldChar w:fldCharType="end"/>
        </w:r>
      </w:hyperlink>
      <w:r>
        <w:t xml:space="preserve"> suggested that the physical structure of SOC-poor soils, such as subsoils, can be improved rapidly via OM input. Long-term transfer of OM by deep-rooting plants such as trees might thus strongly affect aggregation in subsoils </w:t>
      </w:r>
      <w:r>
        <w:fldChar w:fldCharType="begin">
          <w:fldData xml:space="preserve">PEVuZE5vdGU+PENpdGU+PEF1dGhvcj5CbGFuY28tQ2FucXVpPC9BdXRob3I+PFllYXI+MjAwNDwv
WWVhcj48UmVjTnVtPjI2PC9SZWNOdW0+PERpc3BsYXlUZXh0PihCbGFuY28tQ2FucXVpIGFuZCBM
YWwsIDIwMDQpPC9EaXNwbGF5VGV4dD48cmVjb3JkPjxyZWMtbnVtYmVyPjI2PC9yZWMtbnVtYmVy
Pjxmb3JlaWduLWtleXM+PGtleSBhcHA9IkVOIiBkYi1pZD0ic2FwZmE5dmF0OTJ3c3RldjAwM3Y5
ZHNuYTlkc3g5emRyd3hkIiB0aW1lc3RhbXA9IjE1MTEzNjY2NzIiPjI2PC9rZXk+PC9mb3JlaWdu
LWtleXM+PHJlZi10eXBlIG5hbWU9IkpvdXJuYWwgQXJ0aWNsZSI+MTc8L3JlZi10eXBlPjxjb250
cmlidXRvcnM+PGF1dGhvcnM+PGF1dGhvcj5CbGFuY28tQ2FucXVpLCBILjwvYXV0aG9yPjxhdXRo
b3I+TGFsLCBSLjwvYXV0aG9yPjwvYXV0aG9ycz48L2NvbnRyaWJ1dG9ycz48YXV0aC1hZGRyZXNz
Pk9oaW8gU3RhdGUgVW5pdiwgQ2FyYm9uIE1hbmFnZW1lbnQgJmFtcDsgU2VxdWVzdHJhdCBDdHIs
IENvbHVtYnVzLCBPSCA0MzIxMCBVU0EuJiN4RDtCbGFuY28tQ2FucXVpLCBIIChyZXByaW50IGF1
dGhvciksIE9oaW8gU3RhdGUgVW5pdiwgQ2FyYm9uIE1hbmFnZW1lbnQgJmFtcDsgU2VxdWVzdHJh
dCBDdHIsIDQxMkMgS290dG1hbiBIYWxsLCBDb2x1bWJ1cywgT0ggNDMyMTAgVVNBLiYjeEQ7Ymxh
bmNvLjE2QG9zdS5lZHU8L2F1dGgtYWRkcmVzcz48dGl0bGVzPjx0aXRsZT5NZWNoYW5pc21zIG9m
IGNhcmJvbiBzZXF1ZXN0cmF0aW9uIGluIHNvaWwgYWdncmVnYXRlczwvdGl0bGU+PHNlY29uZGFy
eS10aXRsZT5Dcml0aWNhbCBSZXZpZXdzIGluIFBsYW50IFNjaWVuY2VzPC9zZWNvbmRhcnktdGl0
bGU+PGFsdC10aXRsZT5Dcml0LiBSZXYuIFBsYW50IFNjaS48L2FsdC10aXRsZT48L3RpdGxlcz48
cGVyaW9kaWNhbD48ZnVsbC10aXRsZT5Dcml0aWNhbCBSZXZpZXdzIGluIFBsYW50IFNjaWVuY2Vz
PC9mdWxsLXRpdGxlPjxhYmJyLTE+Q3JpdC4gUmV2LiBQbGFudCBTY2kuPC9hYmJyLTE+PC9wZXJp
b2RpY2FsPjxhbHQtcGVyaW9kaWNhbD48ZnVsbC10aXRsZT5Dcml0aWNhbCBSZXZpZXdzIGluIFBs
YW50IFNjaWVuY2VzPC9mdWxsLXRpdGxlPjxhYmJyLTE+Q3JpdC4gUmV2LiBQbGFudCBTY2kuPC9h
YmJyLTE+PC9hbHQtcGVyaW9kaWNhbD48cGFnZXM+NDgxLTUwNDwvcGFnZXM+PHZvbHVtZT4yMzwv
dm9sdW1lPjxudW1iZXI+NjwvbnVtYmVyPjxrZXl3b3Jkcz48a2V5d29yZD5zb2lsIHN0cnVjdHVy
ZTwva2V5d29yZD48a2V5d29yZD5vcmdhbmljIGJpbmRpbmcgYWdlbnRzPC9rZXl3b3JkPjxrZXl3
b3JkPnNvaWwgb3JnYW5pYyBjYXJib248L2tleXdvcmQ+PGtleXdvcmQ+c2VxdWVzdHJhdGlvbjwv
a2V5d29yZD48a2V5d29yZD50aWxsYWdlPC9rZXl3b3JkPjxrZXl3b3JkPnJlc2lkZW5jZSB0aW1l
PC9rZXl3b3JkPjxrZXl3b3JkPm1hY3JvYWdncmVnYXRlczwva2V5d29yZD48a2V5d29yZD5taWNy
b2FnZ3JlZ2F0ZXM8L2tleXdvcmQ+PGtleXdvcmQ+aXNvdG9waWMgbWV0aG9kczwva2V5d29yZD48
a2V5d29yZD5jbGF5IG1pbmVyYWxzPC9rZXl3b3JkPjxrZXl3b3JkPm9yZ2FuaWMtbWF0dGVyIGR5
bmFtaWNzPC9rZXl3b3JkPjxrZXl3b3JkPnBhcnRpY2xlLXNpemUgZnJhY3Rpb25zPC9rZXl3b3Jk
PjxrZXl3b3JkPmMtMTM8L2tleXdvcmQ+PGtleXdvcmQ+bmF0dXJhbC1hYnVuZGFuY2U8L2tleXdv
cmQ+PGtleXdvcmQ+Y2xheS1odW1pYyBjb21wbGV4ZXM8L2tleXdvcmQ+PGtleXdvcmQ+cm9vdC1k
ZXJpdmVkIGNhcmJvbjwva2V5d29yZD48a2V5d29yZD5uby10aWxsYWdlPC9rZXl3b3JkPjxrZXl3
b3JkPnN5c3RlbXM8L2tleXdvcmQ+PGtleXdvcmQ+c3RydWN0dXJhbCBzdGFiaWxpdHk8L2tleXdv
cmQ+PGtleXdvcmQ+dWx0cmFzb25pYyBkaXNwZXJzaW9uPC9rZXl3b3JkPjxrZXl3b3JkPmNvbnZl
bnRpb25hbC10aWxsYWdlPC9rZXl3b3JkPjxrZXl3b3JkPmFncmljdWx0dXJhbCBzb2lsczwva2V5
d29yZD48a2V5d29yZD5QbGFudCBTY2llbmNlczwva2V5d29yZD48L2tleXdvcmRzPjxkYXRlcz48
eWVhcj4yMDA0PC95ZWFyPjwvZGF0ZXM+PGlzYm4+MDczNS0yNjg5PC9pc2JuPjxhY2Nlc3Npb24t
bnVtPldPUzowMDAyMjYwMzE0MDAwMDI8L2FjY2Vzc2lvbi1udW0+PHdvcmstdHlwZT5SZXZpZXc8
L3dvcmstdHlwZT48dXJscz48cmVsYXRlZC11cmxzPjx1cmw+Jmx0O0dvIHRvIElTSSZndDs6Ly9X
T1M6MDAwMjI2MDMxNDAwMDAyPC91cmw+PC9yZWxhdGVkLXVybHM+PC91cmxzPjxlbGVjdHJvbmlj
LXJlc291cmNlLW51bT5odHRwczovL2RvaS5vcmcvMTAuMTA4MC8wNzM1MjY4MDQ5MDg4Njg0Mjwv
ZWxlY3Ryb25pYy1yZXNvdXJjZS1udW0+PGxhbmd1YWdlPkVuZ2xpc2g8L2xhbmd1YWdlPjwvcmVj
b3JkPjwvQ2l0ZT48L0VuZE5vdGU+AG==
</w:fldData>
        </w:fldChar>
      </w:r>
      <w:r>
        <w:instrText xml:space="preserve"> ADDIN EN.CITE </w:instrText>
      </w:r>
      <w:r>
        <w:fldChar w:fldCharType="begin">
          <w:fldData xml:space="preserve">PEVuZE5vdGU+PENpdGU+PEF1dGhvcj5CbGFuY28tQ2FucXVpPC9BdXRob3I+PFllYXI+MjAwNDwv
WWVhcj48UmVjTnVtPjI2PC9SZWNOdW0+PERpc3BsYXlUZXh0PihCbGFuY28tQ2FucXVpIGFuZCBM
YWwsIDIwMDQpPC9EaXNwbGF5VGV4dD48cmVjb3JkPjxyZWMtbnVtYmVyPjI2PC9yZWMtbnVtYmVy
Pjxmb3JlaWduLWtleXM+PGtleSBhcHA9IkVOIiBkYi1pZD0ic2FwZmE5dmF0OTJ3c3RldjAwM3Y5
ZHNuYTlkc3g5emRyd3hkIiB0aW1lc3RhbXA9IjE1MTEzNjY2NzIiPjI2PC9rZXk+PC9mb3JlaWdu
LWtleXM+PHJlZi10eXBlIG5hbWU9IkpvdXJuYWwgQXJ0aWNsZSI+MTc8L3JlZi10eXBlPjxjb250
cmlidXRvcnM+PGF1dGhvcnM+PGF1dGhvcj5CbGFuY28tQ2FucXVpLCBILjwvYXV0aG9yPjxhdXRo
b3I+TGFsLCBSLjwvYXV0aG9yPjwvYXV0aG9ycz48L2NvbnRyaWJ1dG9ycz48YXV0aC1hZGRyZXNz
Pk9oaW8gU3RhdGUgVW5pdiwgQ2FyYm9uIE1hbmFnZW1lbnQgJmFtcDsgU2VxdWVzdHJhdCBDdHIs
IENvbHVtYnVzLCBPSCA0MzIxMCBVU0EuJiN4RDtCbGFuY28tQ2FucXVpLCBIIChyZXByaW50IGF1
dGhvciksIE9oaW8gU3RhdGUgVW5pdiwgQ2FyYm9uIE1hbmFnZW1lbnQgJmFtcDsgU2VxdWVzdHJh
dCBDdHIsIDQxMkMgS290dG1hbiBIYWxsLCBDb2x1bWJ1cywgT0ggNDMyMTAgVVNBLiYjeEQ7Ymxh
bmNvLjE2QG9zdS5lZHU8L2F1dGgtYWRkcmVzcz48dGl0bGVzPjx0aXRsZT5NZWNoYW5pc21zIG9m
IGNhcmJvbiBzZXF1ZXN0cmF0aW9uIGluIHNvaWwgYWdncmVnYXRlczwvdGl0bGU+PHNlY29uZGFy
eS10aXRsZT5Dcml0aWNhbCBSZXZpZXdzIGluIFBsYW50IFNjaWVuY2VzPC9zZWNvbmRhcnktdGl0
bGU+PGFsdC10aXRsZT5Dcml0LiBSZXYuIFBsYW50IFNjaS48L2FsdC10aXRsZT48L3RpdGxlcz48
cGVyaW9kaWNhbD48ZnVsbC10aXRsZT5Dcml0aWNhbCBSZXZpZXdzIGluIFBsYW50IFNjaWVuY2Vz
PC9mdWxsLXRpdGxlPjxhYmJyLTE+Q3JpdC4gUmV2LiBQbGFudCBTY2kuPC9hYmJyLTE+PC9wZXJp
b2RpY2FsPjxhbHQtcGVyaW9kaWNhbD48ZnVsbC10aXRsZT5Dcml0aWNhbCBSZXZpZXdzIGluIFBs
YW50IFNjaWVuY2VzPC9mdWxsLXRpdGxlPjxhYmJyLTE+Q3JpdC4gUmV2LiBQbGFudCBTY2kuPC9h
YmJyLTE+PC9hbHQtcGVyaW9kaWNhbD48cGFnZXM+NDgxLTUwNDwvcGFnZXM+PHZvbHVtZT4yMzwv
dm9sdW1lPjxudW1iZXI+NjwvbnVtYmVyPjxrZXl3b3Jkcz48a2V5d29yZD5zb2lsIHN0cnVjdHVy
ZTwva2V5d29yZD48a2V5d29yZD5vcmdhbmljIGJpbmRpbmcgYWdlbnRzPC9rZXl3b3JkPjxrZXl3
b3JkPnNvaWwgb3JnYW5pYyBjYXJib248L2tleXdvcmQ+PGtleXdvcmQ+c2VxdWVzdHJhdGlvbjwv
a2V5d29yZD48a2V5d29yZD50aWxsYWdlPC9rZXl3b3JkPjxrZXl3b3JkPnJlc2lkZW5jZSB0aW1l
PC9rZXl3b3JkPjxrZXl3b3JkPm1hY3JvYWdncmVnYXRlczwva2V5d29yZD48a2V5d29yZD5taWNy
b2FnZ3JlZ2F0ZXM8L2tleXdvcmQ+PGtleXdvcmQ+aXNvdG9waWMgbWV0aG9kczwva2V5d29yZD48
a2V5d29yZD5jbGF5IG1pbmVyYWxzPC9rZXl3b3JkPjxrZXl3b3JkPm9yZ2FuaWMtbWF0dGVyIGR5
bmFtaWNzPC9rZXl3b3JkPjxrZXl3b3JkPnBhcnRpY2xlLXNpemUgZnJhY3Rpb25zPC9rZXl3b3Jk
PjxrZXl3b3JkPmMtMTM8L2tleXdvcmQ+PGtleXdvcmQ+bmF0dXJhbC1hYnVuZGFuY2U8L2tleXdv
cmQ+PGtleXdvcmQ+Y2xheS1odW1pYyBjb21wbGV4ZXM8L2tleXdvcmQ+PGtleXdvcmQ+cm9vdC1k
ZXJpdmVkIGNhcmJvbjwva2V5d29yZD48a2V5d29yZD5uby10aWxsYWdlPC9rZXl3b3JkPjxrZXl3
b3JkPnN5c3RlbXM8L2tleXdvcmQ+PGtleXdvcmQ+c3RydWN0dXJhbCBzdGFiaWxpdHk8L2tleXdv
cmQ+PGtleXdvcmQ+dWx0cmFzb25pYyBkaXNwZXJzaW9uPC9rZXl3b3JkPjxrZXl3b3JkPmNvbnZl
bnRpb25hbC10aWxsYWdlPC9rZXl3b3JkPjxrZXl3b3JkPmFncmljdWx0dXJhbCBzb2lsczwva2V5
d29yZD48a2V5d29yZD5QbGFudCBTY2llbmNlczwva2V5d29yZD48L2tleXdvcmRzPjxkYXRlcz48
eWVhcj4yMDA0PC95ZWFyPjwvZGF0ZXM+PGlzYm4+MDczNS0yNjg5PC9pc2JuPjxhY2Nlc3Npb24t
bnVtPldPUzowMDAyMjYwMzE0MDAwMDI8L2FjY2Vzc2lvbi1udW0+PHdvcmstdHlwZT5SZXZpZXc8
L3dvcmstdHlwZT48dXJscz48cmVsYXRlZC11cmxzPjx1cmw+Jmx0O0dvIHRvIElTSSZndDs6Ly9X
T1M6MDAwMjI2MDMxNDAwMDAyPC91cmw+PC9yZWxhdGVkLXVybHM+PC91cmxzPjxlbGVjdHJvbmlj
LXJlc291cmNlLW51bT5odHRwczovL2RvaS5vcmcvMTAuMTA4MC8wNzM1MjY4MDQ5MDg4Njg0Mjwv
ZWxlY3Ryb25pYy1yZXNvdXJjZS1udW0+PGxhbmd1YWdlPkVuZ2xpc2g8L2xhbmd1YWdlPjwvcmVj
b3JkPjwvQ2l0ZT48L0VuZE5vdGU+AG==
</w:fldData>
        </w:fldChar>
      </w:r>
      <w:r>
        <w:instrText xml:space="preserve"> ADDIN EN.CITE.DATA </w:instrText>
      </w:r>
      <w:r>
        <w:fldChar w:fldCharType="end"/>
      </w:r>
      <w:r>
        <w:fldChar w:fldCharType="separate"/>
      </w:r>
      <w:r>
        <w:rPr>
          <w:noProof/>
        </w:rPr>
        <w:t>(</w:t>
      </w:r>
      <w:hyperlink w:anchor="_ENREF_8" w:tooltip="Blanco-Canqui, 2004 #26" w:history="1">
        <w:r>
          <w:rPr>
            <w:noProof/>
          </w:rPr>
          <w:t>Blanco-Canqui and Lal, 2004</w:t>
        </w:r>
      </w:hyperlink>
      <w:r>
        <w:rPr>
          <w:noProof/>
        </w:rPr>
        <w:t>)</w:t>
      </w:r>
      <w:r>
        <w:fldChar w:fldCharType="end"/>
      </w:r>
      <w:r>
        <w:t>. This might especially hold true under ongoing global change as rhizodeposition can increase due to rising atmospheric CO</w:t>
      </w:r>
      <w:r>
        <w:rPr>
          <w:vertAlign w:val="subscript"/>
        </w:rPr>
        <w:t>2</w:t>
      </w:r>
      <w:r>
        <w:t xml:space="preserve"> concentrations </w:t>
      </w:r>
      <w:r>
        <w:fldChar w:fldCharType="begin">
          <w:fldData xml:space="preserve">PEVuZE5vdGU+PENpdGU+PEF1dGhvcj5QaGlsbGlwczwvQXV0aG9yPjxZZWFyPjIwMDk8L1llYXI+
PFJlY051bT40MTk8L1JlY051bT48RGlzcGxheVRleHQ+KFBoaWxsaXBzIGV0IGFsLiwgMjAwOTsg
S2VpZGVsIGV0IGFsLiwgMjAxOCk8L0Rpc3BsYXlUZXh0PjxyZWNvcmQ+PHJlYy1udW1iZXI+NDE5
PC9yZWMtbnVtYmVyPjxmb3JlaWduLWtleXM+PGtleSBhcHA9IkVOIiBkYi1pZD0ic2FwZmE5dmF0
OTJ3c3RldjAwM3Y5ZHNuYTlkc3g5emRyd3hkIiB0aW1lc3RhbXA9IjE1NDcwNDUxOTUiPjQxOTwv
a2V5PjxrZXkgYXBwPSJFTldlYiIgZGItaWQ9IiI+MDwva2V5PjwvZm9yZWlnbi1rZXlzPjxyZWYt
dHlwZSBuYW1lPSJKb3VybmFsIEFydGljbGUiPjE3PC9yZWYtdHlwZT48Y29udHJpYnV0b3JzPjxh
dXRob3JzPjxhdXRob3I+UGhpbGxpcHMsIFIuIFAuPC9hdXRob3I+PGF1dGhvcj5CZXJuaGFyZHQs
IEUuIFMuPC9hdXRob3I+PGF1dGhvcj5TY2hsZXNpbmdlciwgVy4gSC48L2F1dGhvcj48L2F1dGhv
cnM+PC9jb250cmlidXRvcnM+PGF1dGgtYWRkcmVzcz5EZXBhcnRtZW50IG9mIEJpb2xvZ3ksIER1
a2UgVW5pdmVyc2l0eSwgRHVyaGFtLCBOQyAyNzcwOCwgVVNBLiBycHA2QGluZGlhbmEuZWR1PC9h
dXRoLWFkZHJlc3M+PHRpdGxlcz48dGl0bGU+RWxldmF0ZWQgQ08yIGluY3JlYXNlcyByb290IGV4
dWRhdGlvbiBmcm9tIGxvYmxvbGx5IHBpbmUgKFBpbnVzIHRhZWRhKSBzZWVkbGluZ3MgYXMgYW4g
Ti1tZWRpYXRlZCByZXNwb25zZTwvdGl0bGU+PHNlY29uZGFyeS10aXRsZT5UcmVlIFBoeXNpb2w8
L3NlY29uZGFyeS10aXRsZT48L3RpdGxlcz48cGVyaW9kaWNhbD48ZnVsbC10aXRsZT5UcmVlIFBo
eXNpb2w8L2Z1bGwtdGl0bGU+PC9wZXJpb2RpY2FsPjxwYWdlcz4xNTEzLTIzPC9wYWdlcz48dm9s
dW1lPjI5PC92b2x1bWU+PG51bWJlcj4xMjwvbnVtYmVyPjxlZGl0aW9uPjIwMDkvMTAvMTM8L2Vk
aXRpb24+PGtleXdvcmRzPjxrZXl3b3JkPkNhcmJvbiBEaW94aWRlLypwaGFybWFjb2xvZ3k8L2tl
eXdvcmQ+PGtleXdvcmQ+Tml0cm9nZW4vKm1ldGFib2xpc208L2tleXdvcmQ+PGtleXdvcmQ+UGlu
dXMgdGFlZGEvKmRydWcgZWZmZWN0cy9ncm93dGggJmFtcDsgZGV2ZWxvcG1lbnQvbWV0YWJvbGlz
bTwva2V5d29yZD48a2V5d29yZD5QbGFudCBFeHVkYXRlcy9tZXRhYm9saXNtPC9rZXl3b3JkPjxr
ZXl3b3JkPlBsYW50IFJvb3RzL2RydWcgZWZmZWN0cy9ncm93dGggJmFtcDsgZGV2ZWxvcG1lbnQv
bWV0YWJvbGlzbTwva2V5d29yZD48a2V5d29yZD5TZWVkbGluZ3MvZHJ1ZyBlZmZlY3RzL2dyb3d0
aCAmYW1wOyBkZXZlbG9wbWVudC9tZXRhYm9saXNtPC9rZXl3b3JkPjwva2V5d29yZHM+PGRhdGVz
Pjx5ZWFyPjIwMDk8L3llYXI+PHB1Yi1kYXRlcz48ZGF0ZT5EZWM8L2RhdGU+PC9wdWItZGF0ZXM+
PC9kYXRlcz48aXNibj4wODI5LTMxOFggKFByaW50KSYjeEQ7MDgyOS0zMThYIChMaW5raW5nKTwv
aXNibj48YWNjZXNzaW9uLW51bT4xOTgxOTg3NTwvYWNjZXNzaW9uLW51bT48dXJscz48cmVsYXRl
ZC11cmxzPjx1cmw+aHR0cHM6Ly93d3cubmNiaS5ubG0ubmloLmdvdi9wdWJtZWQvMTk4MTk4NzU8
L3VybD48L3JlbGF0ZWQtdXJscz48L3VybHM+PGVsZWN0cm9uaWMtcmVzb3VyY2UtbnVtPjEwLjEw
OTMvdHJlZXBoeXMvdHBwMDgzPC9lbGVjdHJvbmljLXJlc291cmNlLW51bT48L3JlY29yZD48L0Np
dGU+PENpdGU+PEF1dGhvcj5LZWlkZWw8L0F1dGhvcj48WWVhcj4yMDE4PC9ZZWFyPjxSZWNOdW0+
MzI5PC9SZWNOdW0+PHJlY29yZD48cmVjLW51bWJlcj4zMjk8L3JlYy1udW1iZXI+PGZvcmVpZ24t
a2V5cz48a2V5IGFwcD0iRU4iIGRiLWlkPSJzYXBmYTl2YXQ5MndzdGV2MDAzdjlkc25hOWRzeDl6
ZHJ3eGQiIHRpbWVzdGFtcD0iMTUzMDcxMzM4MyI+MzI5PC9rZXk+PGtleSBhcHA9IkVOV2ViIiBk
Yi1pZD0iIj4wPC9rZXk+PC9mb3JlaWduLWtleXM+PHJlZi10eXBlIG5hbWU9IkpvdXJuYWwgQXJ0
aWNsZSI+MTc8L3JlZi10eXBlPjxjb250cmlidXRvcnM+PGF1dGhvcnM+PGF1dGhvcj5LZWlkZWws
IEwuPC9hdXRob3I+PGF1dGhvcj5MZW5oYXJ0LCBLLjwvYXV0aG9yPjxhdXRob3I+TW9zZXIsIEcu
PC9hdXRob3I+PGF1dGhvcj5Nw7xsbGVyLCBDLjwvYXV0aG9yPjwvYXV0aG9ycz48L2NvbnRyaWJ1
dG9ycz48dGl0bGVzPjx0aXRsZT5EZXB0aC1kZXBlbmRlbnQgcmVzcG9uc2Ugb2Ygc29pbCBhZ2dy
ZWdhdGVzIGFuZCBzb2lsIG9yZ2FuaWMgY2FyYm9uIGNvbnRlbnQgdG8gbG9uZy10ZXJtIGVsZXZh
dGVkIENPIDIgaW4gYSB0ZW1wZXJhdGUgZ3Jhc3NsYW5kIHNvaWw8L3RpdGxlPjxzZWNvbmRhcnkt
dGl0bGU+U29pbCBCaW9sb2d5IGFuZCBCaW9jaGVtaXN0cnk8L3NlY29uZGFyeS10aXRsZT48L3Rp
dGxlcz48cGVyaW9kaWNhbD48ZnVsbC10aXRsZT5Tb2lsIEJpb2xvZ3kgYW5kIEJpb2NoZW1pc3Ry
eTwvZnVsbC10aXRsZT48L3BlcmlvZGljYWw+PHBhZ2VzPjE0NS0xNTQ8L3BhZ2VzPjx2b2x1bWU+
MTIzPC92b2x1bWU+PHNlY3Rpb24+MTQ1PC9zZWN0aW9uPjxkYXRlcz48eWVhcj4yMDE4PC95ZWFy
PjwvZGF0ZXM+PGlzYm4+MDAzODA3MTc8L2lzYm4+PHVybHM+PC91cmxzPjxlbGVjdHJvbmljLXJl
c291cmNlLW51bT4xMC4xMDE2L2ouc29pbGJpby4yMDE4LjA1LjAwNTwvZWxlY3Ryb25pYy1yZXNv
dXJjZS1udW0+PC9yZWNvcmQ+PC9DaXRlPjwvRW5kTm90ZT5=
</w:fldData>
        </w:fldChar>
      </w:r>
      <w:r>
        <w:instrText xml:space="preserve"> ADDIN EN.CITE </w:instrText>
      </w:r>
      <w:r>
        <w:fldChar w:fldCharType="begin">
          <w:fldData xml:space="preserve">PEVuZE5vdGU+PENpdGU+PEF1dGhvcj5QaGlsbGlwczwvQXV0aG9yPjxZZWFyPjIwMDk8L1llYXI+
PFJlY051bT40MTk8L1JlY051bT48RGlzcGxheVRleHQ+KFBoaWxsaXBzIGV0IGFsLiwgMjAwOTsg
S2VpZGVsIGV0IGFsLiwgMjAxOCk8L0Rpc3BsYXlUZXh0PjxyZWNvcmQ+PHJlYy1udW1iZXI+NDE5
PC9yZWMtbnVtYmVyPjxmb3JlaWduLWtleXM+PGtleSBhcHA9IkVOIiBkYi1pZD0ic2FwZmE5dmF0
OTJ3c3RldjAwM3Y5ZHNuYTlkc3g5emRyd3hkIiB0aW1lc3RhbXA9IjE1NDcwNDUxOTUiPjQxOTwv
a2V5PjxrZXkgYXBwPSJFTldlYiIgZGItaWQ9IiI+MDwva2V5PjwvZm9yZWlnbi1rZXlzPjxyZWYt
dHlwZSBuYW1lPSJKb3VybmFsIEFydGljbGUiPjE3PC9yZWYtdHlwZT48Y29udHJpYnV0b3JzPjxh
dXRob3JzPjxhdXRob3I+UGhpbGxpcHMsIFIuIFAuPC9hdXRob3I+PGF1dGhvcj5CZXJuaGFyZHQs
IEUuIFMuPC9hdXRob3I+PGF1dGhvcj5TY2hsZXNpbmdlciwgVy4gSC48L2F1dGhvcj48L2F1dGhv
cnM+PC9jb250cmlidXRvcnM+PGF1dGgtYWRkcmVzcz5EZXBhcnRtZW50IG9mIEJpb2xvZ3ksIER1
a2UgVW5pdmVyc2l0eSwgRHVyaGFtLCBOQyAyNzcwOCwgVVNBLiBycHA2QGluZGlhbmEuZWR1PC9h
dXRoLWFkZHJlc3M+PHRpdGxlcz48dGl0bGU+RWxldmF0ZWQgQ08yIGluY3JlYXNlcyByb290IGV4
dWRhdGlvbiBmcm9tIGxvYmxvbGx5IHBpbmUgKFBpbnVzIHRhZWRhKSBzZWVkbGluZ3MgYXMgYW4g
Ti1tZWRpYXRlZCByZXNwb25zZTwvdGl0bGU+PHNlY29uZGFyeS10aXRsZT5UcmVlIFBoeXNpb2w8
L3NlY29uZGFyeS10aXRsZT48L3RpdGxlcz48cGVyaW9kaWNhbD48ZnVsbC10aXRsZT5UcmVlIFBo
eXNpb2w8L2Z1bGwtdGl0bGU+PC9wZXJpb2RpY2FsPjxwYWdlcz4xNTEzLTIzPC9wYWdlcz48dm9s
dW1lPjI5PC92b2x1bWU+PG51bWJlcj4xMjwvbnVtYmVyPjxlZGl0aW9uPjIwMDkvMTAvMTM8L2Vk
aXRpb24+PGtleXdvcmRzPjxrZXl3b3JkPkNhcmJvbiBEaW94aWRlLypwaGFybWFjb2xvZ3k8L2tl
eXdvcmQ+PGtleXdvcmQ+Tml0cm9nZW4vKm1ldGFib2xpc208L2tleXdvcmQ+PGtleXdvcmQ+UGlu
dXMgdGFlZGEvKmRydWcgZWZmZWN0cy9ncm93dGggJmFtcDsgZGV2ZWxvcG1lbnQvbWV0YWJvbGlz
bTwva2V5d29yZD48a2V5d29yZD5QbGFudCBFeHVkYXRlcy9tZXRhYm9saXNtPC9rZXl3b3JkPjxr
ZXl3b3JkPlBsYW50IFJvb3RzL2RydWcgZWZmZWN0cy9ncm93dGggJmFtcDsgZGV2ZWxvcG1lbnQv
bWV0YWJvbGlzbTwva2V5d29yZD48a2V5d29yZD5TZWVkbGluZ3MvZHJ1ZyBlZmZlY3RzL2dyb3d0
aCAmYW1wOyBkZXZlbG9wbWVudC9tZXRhYm9saXNtPC9rZXl3b3JkPjwva2V5d29yZHM+PGRhdGVz
Pjx5ZWFyPjIwMDk8L3llYXI+PHB1Yi1kYXRlcz48ZGF0ZT5EZWM8L2RhdGU+PC9wdWItZGF0ZXM+
PC9kYXRlcz48aXNibj4wODI5LTMxOFggKFByaW50KSYjeEQ7MDgyOS0zMThYIChMaW5raW5nKTwv
aXNibj48YWNjZXNzaW9uLW51bT4xOTgxOTg3NTwvYWNjZXNzaW9uLW51bT48dXJscz48cmVsYXRl
ZC11cmxzPjx1cmw+aHR0cHM6Ly93d3cubmNiaS5ubG0ubmloLmdvdi9wdWJtZWQvMTk4MTk4NzU8
L3VybD48L3JlbGF0ZWQtdXJscz48L3VybHM+PGVsZWN0cm9uaWMtcmVzb3VyY2UtbnVtPjEwLjEw
OTMvdHJlZXBoeXMvdHBwMDgzPC9lbGVjdHJvbmljLXJlc291cmNlLW51bT48L3JlY29yZD48L0Np
dGU+PENpdGU+PEF1dGhvcj5LZWlkZWw8L0F1dGhvcj48WWVhcj4yMDE4PC9ZZWFyPjxSZWNOdW0+
MzI5PC9SZWNOdW0+PHJlY29yZD48cmVjLW51bWJlcj4zMjk8L3JlYy1udW1iZXI+PGZvcmVpZ24t
a2V5cz48a2V5IGFwcD0iRU4iIGRiLWlkPSJzYXBmYTl2YXQ5MndzdGV2MDAzdjlkc25hOWRzeDl6
ZHJ3eGQiIHRpbWVzdGFtcD0iMTUzMDcxMzM4MyI+MzI5PC9rZXk+PGtleSBhcHA9IkVOV2ViIiBk
Yi1pZD0iIj4wPC9rZXk+PC9mb3JlaWduLWtleXM+PHJlZi10eXBlIG5hbWU9IkpvdXJuYWwgQXJ0
aWNsZSI+MTc8L3JlZi10eXBlPjxjb250cmlidXRvcnM+PGF1dGhvcnM+PGF1dGhvcj5LZWlkZWws
IEwuPC9hdXRob3I+PGF1dGhvcj5MZW5oYXJ0LCBLLjwvYXV0aG9yPjxhdXRob3I+TW9zZXIsIEcu
PC9hdXRob3I+PGF1dGhvcj5Nw7xsbGVyLCBDLjwvYXV0aG9yPjwvYXV0aG9ycz48L2NvbnRyaWJ1
dG9ycz48dGl0bGVzPjx0aXRsZT5EZXB0aC1kZXBlbmRlbnQgcmVzcG9uc2Ugb2Ygc29pbCBhZ2dy
ZWdhdGVzIGFuZCBzb2lsIG9yZ2FuaWMgY2FyYm9uIGNvbnRlbnQgdG8gbG9uZy10ZXJtIGVsZXZh
dGVkIENPIDIgaW4gYSB0ZW1wZXJhdGUgZ3Jhc3NsYW5kIHNvaWw8L3RpdGxlPjxzZWNvbmRhcnkt
dGl0bGU+U29pbCBCaW9sb2d5IGFuZCBCaW9jaGVtaXN0cnk8L3NlY29uZGFyeS10aXRsZT48L3Rp
dGxlcz48cGVyaW9kaWNhbD48ZnVsbC10aXRsZT5Tb2lsIEJpb2xvZ3kgYW5kIEJpb2NoZW1pc3Ry
eTwvZnVsbC10aXRsZT48L3BlcmlvZGljYWw+PHBhZ2VzPjE0NS0xNTQ8L3BhZ2VzPjx2b2x1bWU+
MTIzPC92b2x1bWU+PHNlY3Rpb24+MTQ1PC9zZWN0aW9uPjxkYXRlcz48eWVhcj4yMDE4PC95ZWFy
PjwvZGF0ZXM+PGlzYm4+MDAzODA3MTc8L2lzYm4+PHVybHM+PC91cmxzPjxlbGVjdHJvbmljLXJl
c291cmNlLW51bT4xMC4xMDE2L2ouc29pbGJpby4yMDE4LjA1LjAwNTwvZWxlY3Ryb25pYy1yZXNv
dXJjZS1udW0+PC9yZWNvcmQ+PC9DaXRlPjwvRW5kTm90ZT5=
</w:fldData>
        </w:fldChar>
      </w:r>
      <w:r>
        <w:instrText xml:space="preserve"> ADDIN EN.CITE.DATA </w:instrText>
      </w:r>
      <w:r>
        <w:fldChar w:fldCharType="end"/>
      </w:r>
      <w:r>
        <w:fldChar w:fldCharType="separate"/>
      </w:r>
      <w:r>
        <w:rPr>
          <w:noProof/>
        </w:rPr>
        <w:t>(</w:t>
      </w:r>
      <w:hyperlink w:anchor="_ENREF_62" w:tooltip="Phillips, 2009 #419" w:history="1">
        <w:r>
          <w:rPr>
            <w:noProof/>
          </w:rPr>
          <w:t>Phillips et al., 2009</w:t>
        </w:r>
      </w:hyperlink>
      <w:r>
        <w:rPr>
          <w:noProof/>
        </w:rPr>
        <w:t xml:space="preserve">; </w:t>
      </w:r>
      <w:hyperlink w:anchor="_ENREF_37" w:tooltip="Keidel, 2018 #329" w:history="1">
        <w:r>
          <w:rPr>
            <w:noProof/>
          </w:rPr>
          <w:t>Keidel et al., 2018</w:t>
        </w:r>
      </w:hyperlink>
      <w:r>
        <w:rPr>
          <w:noProof/>
        </w:rPr>
        <w:t>)</w:t>
      </w:r>
      <w:r>
        <w:fldChar w:fldCharType="end"/>
      </w:r>
      <w:r>
        <w:t xml:space="preserve">. Nevertheless, biogenic aggregate formation in subsoil horizons is still insufficiently studied </w:t>
      </w:r>
      <w:r>
        <w:fldChar w:fldCharType="begin">
          <w:fldData xml:space="preserve">PEVuZE5vdGU+PENpdGU+PEF1dGhvcj5TYW5hdWxsYWg8L0F1dGhvcj48WWVhcj4yMDEwPC9ZZWFy
PjxSZWNOdW0+MjgyPC9SZWNOdW0+PERpc3BsYXlUZXh0PihTYW5hdWxsYWggZXQgYWwuLCAyMDEw
OyBCYXVtZXJ0IGV0IGFsLiwgMjAxODsgS2VpZGVsIGV0IGFsLiwgMjAxODsgVG9ycmVzLVNhbGxh
biBldCBhbC4sIDIwMTgpPC9EaXNwbGF5VGV4dD48cmVjb3JkPjxyZWMtbnVtYmVyPjI4MjwvcmVj
LW51bWJlcj48Zm9yZWlnbi1rZXlzPjxrZXkgYXBwPSJFTiIgZGItaWQ9InNhcGZhOXZhdDkyd3N0
ZXYwMDN2OWRzbmE5ZHN4OXpkcnd4ZCIgdGltZXN0YW1wPSIxNTI2NDYxNTgwIj4yODI8L2tleT48
a2V5IGFwcD0iRU5XZWIiIGRiLWlkPSIiPjA8L2tleT48L2ZvcmVpZ24ta2V5cz48cmVmLXR5cGUg
bmFtZT0iSm91cm5hbCBBcnRpY2xlIj4xNzwvcmVmLXR5cGU+PGNvbnRyaWJ1dG9ycz48YXV0aG9y
cz48YXV0aG9yPlNhbmF1bGxhaCwgTXVoYW1tYWQ8L2F1dGhvcj48YXV0aG9yPkNoYWJiaSwgQWJh
ZDwvYXV0aG9yPjxhdXRob3I+TGVpZmVsZCwgSmVuczwvYXV0aG9yPjxhdXRob3I+QmFyZG91eCwg
R2VyYXJkPC9hdXRob3I+PGF1dGhvcj5CaWxsb3UsIERhbmllbDwvYXV0aG9yPjxhdXRob3I+UnVt
cGVsLCBDb3JuZWxpYTwvYXV0aG9yPjwvYXV0aG9ycz48L2NvbnRyaWJ1dG9ycz48dGl0bGVzPjx0
aXRsZT5EZWNvbXBvc2l0aW9uIGFuZCBzdGFiaWxpemF0aW9uIG9mIHJvb3QgbGl0dGVyIGluIHRv
cC0gYW5kIHN1YnNvaWwgaG9yaXpvbnM6IHdoYXQgaXMgdGhlIGRpZmZlcmVuY2U/PC90aXRsZT48
c2Vjb25kYXJ5LXRpdGxlPlBsYW50IGFuZCBTb2lsPC9zZWNvbmRhcnktdGl0bGU+PC90aXRsZXM+
PHBlcmlvZGljYWw+PGZ1bGwtdGl0bGU+UGxhbnQgYW5kIFNvaWw8L2Z1bGwtdGl0bGU+PC9wZXJp
b2RpY2FsPjxwYWdlcz4xMjctMTQxPC9wYWdlcz48dm9sdW1lPjMzODwvdm9sdW1lPjxudW1iZXI+
MS0yPC9udW1iZXI+PHNlY3Rpb24+MTI3PC9zZWN0aW9uPjxkYXRlcz48eWVhcj4yMDEwPC95ZWFy
PjwvZGF0ZXM+PGlzYm4+MDAzMi0wNzlYJiN4RDsxNTczLTUwMzY8L2lzYm4+PHVybHM+PC91cmxz
PjxlbGVjdHJvbmljLXJlc291cmNlLW51bT4xMC4xMDA3L3MxMTEwNC0wMTAtMDU1NC00PC9lbGVj
dHJvbmljLXJlc291cmNlLW51bT48L3JlY29yZD48L0NpdGU+PENpdGU+PEF1dGhvcj5LZWlkZWw8
L0F1dGhvcj48WWVhcj4yMDE4PC9ZZWFyPjxSZWNOdW0+MzI5PC9SZWNOdW0+PHJlY29yZD48cmVj
LW51bWJlcj4zMjk8L3JlYy1udW1iZXI+PGZvcmVpZ24ta2V5cz48a2V5IGFwcD0iRU4iIGRiLWlk
PSJzYXBmYTl2YXQ5MndzdGV2MDAzdjlkc25hOWRzeDl6ZHJ3eGQiIHRpbWVzdGFtcD0iMTUzMDcx
MzM4MyI+MzI5PC9rZXk+PGtleSBhcHA9IkVOV2ViIiBkYi1pZD0iIj4wPC9rZXk+PC9mb3JlaWdu
LWtleXM+PHJlZi10eXBlIG5hbWU9IkpvdXJuYWwgQXJ0aWNsZSI+MTc8L3JlZi10eXBlPjxjb250
cmlidXRvcnM+PGF1dGhvcnM+PGF1dGhvcj5LZWlkZWwsIEwuPC9hdXRob3I+PGF1dGhvcj5MZW5o
YXJ0LCBLLjwvYXV0aG9yPjxhdXRob3I+TW9zZXIsIEcuPC9hdXRob3I+PGF1dGhvcj5Nw7xsbGVy
LCBDLjwvYXV0aG9yPjwvYXV0aG9ycz48L2NvbnRyaWJ1dG9ycz48dGl0bGVzPjx0aXRsZT5EZXB0
aC1kZXBlbmRlbnQgcmVzcG9uc2Ugb2Ygc29pbCBhZ2dyZWdhdGVzIGFuZCBzb2lsIG9yZ2FuaWMg
Y2FyYm9uIGNvbnRlbnQgdG8gbG9uZy10ZXJtIGVsZXZhdGVkIENPIDIgaW4gYSB0ZW1wZXJhdGUg
Z3Jhc3NsYW5kIHNvaWw8L3RpdGxlPjxzZWNvbmRhcnktdGl0bGU+U29pbCBCaW9sb2d5IGFuZCBC
aW9jaGVtaXN0cnk8L3NlY29uZGFyeS10aXRsZT48L3RpdGxlcz48cGVyaW9kaWNhbD48ZnVsbC10
aXRsZT5Tb2lsIEJpb2xvZ3kgYW5kIEJpb2NoZW1pc3RyeTwvZnVsbC10aXRsZT48L3BlcmlvZGlj
YWw+PHBhZ2VzPjE0NS0xNTQ8L3BhZ2VzPjx2b2x1bWU+MTIzPC92b2x1bWU+PHNlY3Rpb24+MTQ1
PC9zZWN0aW9uPjxkYXRlcz48eWVhcj4yMDE4PC95ZWFyPjwvZGF0ZXM+PGlzYm4+MDAzODA3MTc8
L2lzYm4+PHVybHM+PC91cmxzPjxlbGVjdHJvbmljLXJlc291cmNlLW51bT4xMC4xMDE2L2ouc29p
bGJpby4yMDE4LjA1LjAwNTwvZWxlY3Ryb25pYy1yZXNvdXJjZS1udW0+PC9yZWNvcmQ+PC9DaXRl
PjxDaXRlPjxBdXRob3I+VG9ycmVzLVNhbGxhbjwvQXV0aG9yPjxZZWFyPjIwMTg8L1llYXI+PFJl
Y051bT4xMTE8L1JlY051bT48cmVjb3JkPjxyZWMtbnVtYmVyPjExMTwvcmVjLW51bWJlcj48Zm9y
ZWlnbi1rZXlzPjxrZXkgYXBwPSJFTiIgZGItaWQ9InNhcGZhOXZhdDkyd3N0ZXYwMDN2OWRzbmE5
ZHN4OXpkcnd4ZCIgdGltZXN0YW1wPSIxNTI1NzA5NjQ4Ij4xMTE8L2tleT48a2V5IGFwcD0iRU5X
ZWIiIGRiLWlkPSIiPjA8L2tleT48L2ZvcmVpZ24ta2V5cz48cmVmLXR5cGUgbmFtZT0iSm91cm5h
bCBBcnRpY2xlIj4xNzwvcmVmLXR5cGU+PGNvbnRyaWJ1dG9ycz48YXV0aG9ycz48YXV0aG9yPlRv
cnJlcy1TYWxsYW4sIEdlbW1hPC9hdXRob3I+PGF1dGhvcj5DcmVhbWVyLCBSYWNoZWwgRS48L2F1
dGhvcj48YXV0aG9yPkxhbmlnYW4sIEdhcnkgSi48L2F1dGhvcj48YXV0aG9yPlJlaWR5LCBCcmlh
bjwvYXV0aG9yPjxhdXRob3I+QnlybmUsIEtlbm5ldGggQS48L2F1dGhvcj48L2F1dGhvcnM+PC9j
b250cmlidXRvcnM+PHRpdGxlcz48dGl0bGU+RWZmZWN0cyBvZiBzb2lsIHR5cGUgYW5kIGRlcHRo
IG9uIGNhcmJvbiBkaXN0cmlidXRpb24gd2l0aGluIHNvaWwgbWFjcm9hZ2dyZWdhdGVzIGZyb20g
dGVtcGVyYXRlIGdyYXNzbGFuZCBzeXN0ZW1zPC90aXRsZT48c2Vjb25kYXJ5LXRpdGxlPkdlb2Rl
cm1hPC9zZWNvbmRhcnktdGl0bGU+PC90aXRsZXM+PHBlcmlvZGljYWw+PGZ1bGwtdGl0bGU+R2Vv
ZGVybWE8L2Z1bGwtdGl0bGU+PC9wZXJpb2RpY2FsPjxwYWdlcz41Mi01NjwvcGFnZXM+PHZvbHVt
ZT4zMTM8L3ZvbHVtZT48ZGF0ZXM+PHllYXI+MjAxODwveWVhcj48L2RhdGVzPjxpc2JuPjAwMTY3
MDYxPC9pc2JuPjx1cmxzPjwvdXJscz48ZWxlY3Ryb25pYy1yZXNvdXJjZS1udW0+MTAuMTAxNi9q
Lmdlb2Rlcm1hLjIwMTcuMTAuMDEyPC9lbGVjdHJvbmljLXJlc291cmNlLW51bT48L3JlY29yZD48
L0NpdGU+PENpdGU+PEF1dGhvcj5CYXVtZXJ0PC9BdXRob3I+PFllYXI+MjAxODwvWWVhcj48UmVj
TnVtPjQxMzwvUmVjTnVtPjxyZWNvcmQ+PHJlYy1udW1iZXI+NDEzPC9yZWMtbnVtYmVyPjxmb3Jl
aWduLWtleXM+PGtleSBhcHA9IkVOIiBkYi1pZD0ic2FwZmE5dmF0OTJ3c3RldjAwM3Y5ZHNuYTlk
c3g5emRyd3hkIiB0aW1lc3RhbXA9IjE1NDQ0MzQ3NzMiPjQxMzwva2V5PjwvZm9yZWlnbi1rZXlz
PjxyZWYtdHlwZSBuYW1lPSJKb3VybmFsIEFydGljbGUiPjE3PC9yZWYtdHlwZT48Y29udHJpYnV0
b3JzPjxhdXRob3JzPjxhdXRob3I+QmF1bWVydCxWZXJhIEwuPC9hdXRob3I+PGF1dGhvcj5WYXNp
bHlldmEsTmFkZXpkYSBBLjwvYXV0aG9yPjxhdXRob3I+VmxhZGltaXJvdixBcnRlbSBBLjwvYXV0
aG9yPjxhdXRob3I+TWVpZXIsSW5hIEMuPC9hdXRob3I+PGF1dGhvcj5Lw7ZnZWwtS25hYm5lcixJ
bmdyaWQ8L2F1dGhvcj48YXV0aG9yPk11ZWxsZXIsQ2Fyc3RlbiBXLjwvYXV0aG9yPjwvYXV0aG9y
cz48L2NvbnRyaWJ1dG9ycz48dGl0bGVzPjx0aXRsZT5Sb290IEV4dWRhdGVzIEluZHVjZSBTb2ls
IE1hY3JvYWdncmVnYXRpb24gRmFjaWxpdGF0ZWQgYnkgRnVuZ2kgaW4gU3Vic29pbDwvdGl0bGU+
PHNlY29uZGFyeS10aXRsZT5Gcm9udGllcnMgaW4gRW52aXJvbm1lbnRhbCBTY2llbmNlPC9zZWNv
bmRhcnktdGl0bGU+PHNob3J0LXRpdGxlPkFnZ3JlZ2F0aW9uIGluIFN1YnNvaWwgUmhpem9zcGhl
cmU8L3Nob3J0LXRpdGxlPjwvdGl0bGVzPjxwZXJpb2RpY2FsPjxmdWxsLXRpdGxlPkZyb250aWVy
cyBpbiBFbnZpcm9ubWVudGFsIFNjaWVuY2U8L2Z1bGwtdGl0bGU+PC9wZXJpb2RpY2FsPjx2b2x1
bWU+Njwvdm9sdW1lPjxudW1iZXI+MTQwPC9udW1iZXI+PGtleXdvcmRzPjxrZXl3b3JkPnNvaWwg
ZGVwdGgscmhpem9zcGhlcmUsQWdncmVnYXRlIGZyYWN0aW9uYXRpb24sYXJ0aWZpY2lhbCByb290
cyxtaWNyb2JpYWwgY29tbXVuaXR5IGNvbXBvc2l0aW9uLEFnZ3JlZ2F0aW9uIG1vZGVsLFNvaWwg
T3JnYW5pYyBDYXJib248L2tleXdvcmQ+PC9rZXl3b3Jkcz48ZGF0ZXM+PHllYXI+MjAxODwveWVh
cj48cHViLWRhdGVzPjxkYXRlPjIwMTgtTm92ZW1iZXItMjc8L2RhdGU+PC9wdWItZGF0ZXM+PC9k
YXRlcz48aXNibj4yMjk2LTY2NVg8L2lzYm4+PHdvcmstdHlwZT5PcmlnaW5hbCBSZXNlYXJjaDwv
d29yay10eXBlPjx1cmxzPjxyZWxhdGVkLXVybHM+PHVybD5odHRwczovL3d3dy5mcm9udGllcnNp
bi5vcmcvYXJ0aWNsZS8xMC4zMzg5L2ZlbnZzLjIwMTguMDAxNDA8L3VybD48L3JlbGF0ZWQtdXJs
cz48L3VybHM+PGVsZWN0cm9uaWMtcmVzb3VyY2UtbnVtPjEwLjMzODkvZmVudnMuMjAxOC4wMDE0
MDwvZWxlY3Ryb25pYy1yZXNvdXJjZS1udW0+PGxhbmd1YWdlPkVuZ2xpc2g8L2xhbmd1YWdlPjwv
cmVjb3JkPjwvQ2l0ZT48L0VuZE5vdGU+
</w:fldData>
        </w:fldChar>
      </w:r>
      <w:r>
        <w:instrText xml:space="preserve"> ADDIN EN.CITE </w:instrText>
      </w:r>
      <w:r>
        <w:fldChar w:fldCharType="begin">
          <w:fldData xml:space="preserve">PEVuZE5vdGU+PENpdGU+PEF1dGhvcj5TYW5hdWxsYWg8L0F1dGhvcj48WWVhcj4yMDEwPC9ZZWFy
PjxSZWNOdW0+MjgyPC9SZWNOdW0+PERpc3BsYXlUZXh0PihTYW5hdWxsYWggZXQgYWwuLCAyMDEw
OyBCYXVtZXJ0IGV0IGFsLiwgMjAxODsgS2VpZGVsIGV0IGFsLiwgMjAxODsgVG9ycmVzLVNhbGxh
biBldCBhbC4sIDIwMTgpPC9EaXNwbGF5VGV4dD48cmVjb3JkPjxyZWMtbnVtYmVyPjI4MjwvcmVj
LW51bWJlcj48Zm9yZWlnbi1rZXlzPjxrZXkgYXBwPSJFTiIgZGItaWQ9InNhcGZhOXZhdDkyd3N0
ZXYwMDN2OWRzbmE5ZHN4OXpkcnd4ZCIgdGltZXN0YW1wPSIxNTI2NDYxNTgwIj4yODI8L2tleT48
a2V5IGFwcD0iRU5XZWIiIGRiLWlkPSIiPjA8L2tleT48L2ZvcmVpZ24ta2V5cz48cmVmLXR5cGUg
bmFtZT0iSm91cm5hbCBBcnRpY2xlIj4xNzwvcmVmLXR5cGU+PGNvbnRyaWJ1dG9ycz48YXV0aG9y
cz48YXV0aG9yPlNhbmF1bGxhaCwgTXVoYW1tYWQ8L2F1dGhvcj48YXV0aG9yPkNoYWJiaSwgQWJh
ZDwvYXV0aG9yPjxhdXRob3I+TGVpZmVsZCwgSmVuczwvYXV0aG9yPjxhdXRob3I+QmFyZG91eCwg
R2VyYXJkPC9hdXRob3I+PGF1dGhvcj5CaWxsb3UsIERhbmllbDwvYXV0aG9yPjxhdXRob3I+UnVt
cGVsLCBDb3JuZWxpYTwvYXV0aG9yPjwvYXV0aG9ycz48L2NvbnRyaWJ1dG9ycz48dGl0bGVzPjx0
aXRsZT5EZWNvbXBvc2l0aW9uIGFuZCBzdGFiaWxpemF0aW9uIG9mIHJvb3QgbGl0dGVyIGluIHRv
cC0gYW5kIHN1YnNvaWwgaG9yaXpvbnM6IHdoYXQgaXMgdGhlIGRpZmZlcmVuY2U/PC90aXRsZT48
c2Vjb25kYXJ5LXRpdGxlPlBsYW50IGFuZCBTb2lsPC9zZWNvbmRhcnktdGl0bGU+PC90aXRsZXM+
PHBlcmlvZGljYWw+PGZ1bGwtdGl0bGU+UGxhbnQgYW5kIFNvaWw8L2Z1bGwtdGl0bGU+PC9wZXJp
b2RpY2FsPjxwYWdlcz4xMjctMTQxPC9wYWdlcz48dm9sdW1lPjMzODwvdm9sdW1lPjxudW1iZXI+
MS0yPC9udW1iZXI+PHNlY3Rpb24+MTI3PC9zZWN0aW9uPjxkYXRlcz48eWVhcj4yMDEwPC95ZWFy
PjwvZGF0ZXM+PGlzYm4+MDAzMi0wNzlYJiN4RDsxNTczLTUwMzY8L2lzYm4+PHVybHM+PC91cmxz
PjxlbGVjdHJvbmljLXJlc291cmNlLW51bT4xMC4xMDA3L3MxMTEwNC0wMTAtMDU1NC00PC9lbGVj
dHJvbmljLXJlc291cmNlLW51bT48L3JlY29yZD48L0NpdGU+PENpdGU+PEF1dGhvcj5LZWlkZWw8
L0F1dGhvcj48WWVhcj4yMDE4PC9ZZWFyPjxSZWNOdW0+MzI5PC9SZWNOdW0+PHJlY29yZD48cmVj
LW51bWJlcj4zMjk8L3JlYy1udW1iZXI+PGZvcmVpZ24ta2V5cz48a2V5IGFwcD0iRU4iIGRiLWlk
PSJzYXBmYTl2YXQ5MndzdGV2MDAzdjlkc25hOWRzeDl6ZHJ3eGQiIHRpbWVzdGFtcD0iMTUzMDcx
MzM4MyI+MzI5PC9rZXk+PGtleSBhcHA9IkVOV2ViIiBkYi1pZD0iIj4wPC9rZXk+PC9mb3JlaWdu
LWtleXM+PHJlZi10eXBlIG5hbWU9IkpvdXJuYWwgQXJ0aWNsZSI+MTc8L3JlZi10eXBlPjxjb250
cmlidXRvcnM+PGF1dGhvcnM+PGF1dGhvcj5LZWlkZWwsIEwuPC9hdXRob3I+PGF1dGhvcj5MZW5o
YXJ0LCBLLjwvYXV0aG9yPjxhdXRob3I+TW9zZXIsIEcuPC9hdXRob3I+PGF1dGhvcj5Nw7xsbGVy
LCBDLjwvYXV0aG9yPjwvYXV0aG9ycz48L2NvbnRyaWJ1dG9ycz48dGl0bGVzPjx0aXRsZT5EZXB0
aC1kZXBlbmRlbnQgcmVzcG9uc2Ugb2Ygc29pbCBhZ2dyZWdhdGVzIGFuZCBzb2lsIG9yZ2FuaWMg
Y2FyYm9uIGNvbnRlbnQgdG8gbG9uZy10ZXJtIGVsZXZhdGVkIENPIDIgaW4gYSB0ZW1wZXJhdGUg
Z3Jhc3NsYW5kIHNvaWw8L3RpdGxlPjxzZWNvbmRhcnktdGl0bGU+U29pbCBCaW9sb2d5IGFuZCBC
aW9jaGVtaXN0cnk8L3NlY29uZGFyeS10aXRsZT48L3RpdGxlcz48cGVyaW9kaWNhbD48ZnVsbC10
aXRsZT5Tb2lsIEJpb2xvZ3kgYW5kIEJpb2NoZW1pc3RyeTwvZnVsbC10aXRsZT48L3BlcmlvZGlj
YWw+PHBhZ2VzPjE0NS0xNTQ8L3BhZ2VzPjx2b2x1bWU+MTIzPC92b2x1bWU+PHNlY3Rpb24+MTQ1
PC9zZWN0aW9uPjxkYXRlcz48eWVhcj4yMDE4PC95ZWFyPjwvZGF0ZXM+PGlzYm4+MDAzODA3MTc8
L2lzYm4+PHVybHM+PC91cmxzPjxlbGVjdHJvbmljLXJlc291cmNlLW51bT4xMC4xMDE2L2ouc29p
bGJpby4yMDE4LjA1LjAwNTwvZWxlY3Ryb25pYy1yZXNvdXJjZS1udW0+PC9yZWNvcmQ+PC9DaXRl
PjxDaXRlPjxBdXRob3I+VG9ycmVzLVNhbGxhbjwvQXV0aG9yPjxZZWFyPjIwMTg8L1llYXI+PFJl
Y051bT4xMTE8L1JlY051bT48cmVjb3JkPjxyZWMtbnVtYmVyPjExMTwvcmVjLW51bWJlcj48Zm9y
ZWlnbi1rZXlzPjxrZXkgYXBwPSJFTiIgZGItaWQ9InNhcGZhOXZhdDkyd3N0ZXYwMDN2OWRzbmE5
ZHN4OXpkcnd4ZCIgdGltZXN0YW1wPSIxNTI1NzA5NjQ4Ij4xMTE8L2tleT48a2V5IGFwcD0iRU5X
ZWIiIGRiLWlkPSIiPjA8L2tleT48L2ZvcmVpZ24ta2V5cz48cmVmLXR5cGUgbmFtZT0iSm91cm5h
bCBBcnRpY2xlIj4xNzwvcmVmLXR5cGU+PGNvbnRyaWJ1dG9ycz48YXV0aG9ycz48YXV0aG9yPlRv
cnJlcy1TYWxsYW4sIEdlbW1hPC9hdXRob3I+PGF1dGhvcj5DcmVhbWVyLCBSYWNoZWwgRS48L2F1
dGhvcj48YXV0aG9yPkxhbmlnYW4sIEdhcnkgSi48L2F1dGhvcj48YXV0aG9yPlJlaWR5LCBCcmlh
bjwvYXV0aG9yPjxhdXRob3I+QnlybmUsIEtlbm5ldGggQS48L2F1dGhvcj48L2F1dGhvcnM+PC9j
b250cmlidXRvcnM+PHRpdGxlcz48dGl0bGU+RWZmZWN0cyBvZiBzb2lsIHR5cGUgYW5kIGRlcHRo
IG9uIGNhcmJvbiBkaXN0cmlidXRpb24gd2l0aGluIHNvaWwgbWFjcm9hZ2dyZWdhdGVzIGZyb20g
dGVtcGVyYXRlIGdyYXNzbGFuZCBzeXN0ZW1zPC90aXRsZT48c2Vjb25kYXJ5LXRpdGxlPkdlb2Rl
cm1hPC9zZWNvbmRhcnktdGl0bGU+PC90aXRsZXM+PHBlcmlvZGljYWw+PGZ1bGwtdGl0bGU+R2Vv
ZGVybWE8L2Z1bGwtdGl0bGU+PC9wZXJpb2RpY2FsPjxwYWdlcz41Mi01NjwvcGFnZXM+PHZvbHVt
ZT4zMTM8L3ZvbHVtZT48ZGF0ZXM+PHllYXI+MjAxODwveWVhcj48L2RhdGVzPjxpc2JuPjAwMTY3
MDYxPC9pc2JuPjx1cmxzPjwvdXJscz48ZWxlY3Ryb25pYy1yZXNvdXJjZS1udW0+MTAuMTAxNi9q
Lmdlb2Rlcm1hLjIwMTcuMTAuMDEyPC9lbGVjdHJvbmljLXJlc291cmNlLW51bT48L3JlY29yZD48
L0NpdGU+PENpdGU+PEF1dGhvcj5CYXVtZXJ0PC9BdXRob3I+PFllYXI+MjAxODwvWWVhcj48UmVj
TnVtPjQxMzwvUmVjTnVtPjxyZWNvcmQ+PHJlYy1udW1iZXI+NDEzPC9yZWMtbnVtYmVyPjxmb3Jl
aWduLWtleXM+PGtleSBhcHA9IkVOIiBkYi1pZD0ic2FwZmE5dmF0OTJ3c3RldjAwM3Y5ZHNuYTlk
c3g5emRyd3hkIiB0aW1lc3RhbXA9IjE1NDQ0MzQ3NzMiPjQxMzwva2V5PjwvZm9yZWlnbi1rZXlz
PjxyZWYtdHlwZSBuYW1lPSJKb3VybmFsIEFydGljbGUiPjE3PC9yZWYtdHlwZT48Y29udHJpYnV0
b3JzPjxhdXRob3JzPjxhdXRob3I+QmF1bWVydCxWZXJhIEwuPC9hdXRob3I+PGF1dGhvcj5WYXNp
bHlldmEsTmFkZXpkYSBBLjwvYXV0aG9yPjxhdXRob3I+VmxhZGltaXJvdixBcnRlbSBBLjwvYXV0
aG9yPjxhdXRob3I+TWVpZXIsSW5hIEMuPC9hdXRob3I+PGF1dGhvcj5Lw7ZnZWwtS25hYm5lcixJ
bmdyaWQ8L2F1dGhvcj48YXV0aG9yPk11ZWxsZXIsQ2Fyc3RlbiBXLjwvYXV0aG9yPjwvYXV0aG9y
cz48L2NvbnRyaWJ1dG9ycz48dGl0bGVzPjx0aXRsZT5Sb290IEV4dWRhdGVzIEluZHVjZSBTb2ls
IE1hY3JvYWdncmVnYXRpb24gRmFjaWxpdGF0ZWQgYnkgRnVuZ2kgaW4gU3Vic29pbDwvdGl0bGU+
PHNlY29uZGFyeS10aXRsZT5Gcm9udGllcnMgaW4gRW52aXJvbm1lbnRhbCBTY2llbmNlPC9zZWNv
bmRhcnktdGl0bGU+PHNob3J0LXRpdGxlPkFnZ3JlZ2F0aW9uIGluIFN1YnNvaWwgUmhpem9zcGhl
cmU8L3Nob3J0LXRpdGxlPjwvdGl0bGVzPjxwZXJpb2RpY2FsPjxmdWxsLXRpdGxlPkZyb250aWVy
cyBpbiBFbnZpcm9ubWVudGFsIFNjaWVuY2U8L2Z1bGwtdGl0bGU+PC9wZXJpb2RpY2FsPjx2b2x1
bWU+Njwvdm9sdW1lPjxudW1iZXI+MTQwPC9udW1iZXI+PGtleXdvcmRzPjxrZXl3b3JkPnNvaWwg
ZGVwdGgscmhpem9zcGhlcmUsQWdncmVnYXRlIGZyYWN0aW9uYXRpb24sYXJ0aWZpY2lhbCByb290
cyxtaWNyb2JpYWwgY29tbXVuaXR5IGNvbXBvc2l0aW9uLEFnZ3JlZ2F0aW9uIG1vZGVsLFNvaWwg
T3JnYW5pYyBDYXJib248L2tleXdvcmQ+PC9rZXl3b3Jkcz48ZGF0ZXM+PHllYXI+MjAxODwveWVh
cj48cHViLWRhdGVzPjxkYXRlPjIwMTgtTm92ZW1iZXItMjc8L2RhdGU+PC9wdWItZGF0ZXM+PC9k
YXRlcz48aXNibj4yMjk2LTY2NVg8L2lzYm4+PHdvcmstdHlwZT5PcmlnaW5hbCBSZXNlYXJjaDwv
d29yay10eXBlPjx1cmxzPjxyZWxhdGVkLXVybHM+PHVybD5odHRwczovL3d3dy5mcm9udGllcnNp
bi5vcmcvYXJ0aWNsZS8xMC4zMzg5L2ZlbnZzLjIwMTguMDAxNDA8L3VybD48L3JlbGF0ZWQtdXJs
cz48L3VybHM+PGVsZWN0cm9uaWMtcmVzb3VyY2UtbnVtPjEwLjMzODkvZmVudnMuMjAxOC4wMDE0
MDwvZWxlY3Ryb25pYy1yZXNvdXJjZS1udW0+PGxhbmd1YWdlPkVuZ2xpc2g8L2xhbmd1YWdlPjwv
cmVjb3JkPjwvQ2l0ZT48L0VuZE5vdGU+
</w:fldData>
        </w:fldChar>
      </w:r>
      <w:r>
        <w:instrText xml:space="preserve"> ADDIN EN.CITE.DATA </w:instrText>
      </w:r>
      <w:r>
        <w:fldChar w:fldCharType="end"/>
      </w:r>
      <w:r>
        <w:fldChar w:fldCharType="separate"/>
      </w:r>
      <w:r>
        <w:rPr>
          <w:noProof/>
        </w:rPr>
        <w:t>(</w:t>
      </w:r>
      <w:hyperlink w:anchor="_ENREF_75" w:tooltip="Sanaullah, 2010 #282" w:history="1">
        <w:r>
          <w:rPr>
            <w:noProof/>
          </w:rPr>
          <w:t>Sanaullah et al., 2010</w:t>
        </w:r>
      </w:hyperlink>
      <w:r>
        <w:rPr>
          <w:noProof/>
        </w:rPr>
        <w:t xml:space="preserve">; </w:t>
      </w:r>
      <w:hyperlink w:anchor="_ENREF_6" w:tooltip="Baumert, 2018 #413" w:history="1">
        <w:r>
          <w:rPr>
            <w:noProof/>
          </w:rPr>
          <w:t>Baumert et al., 2018</w:t>
        </w:r>
      </w:hyperlink>
      <w:r>
        <w:rPr>
          <w:noProof/>
        </w:rPr>
        <w:t xml:space="preserve">; </w:t>
      </w:r>
      <w:hyperlink w:anchor="_ENREF_37" w:tooltip="Keidel, 2018 #329" w:history="1">
        <w:r>
          <w:rPr>
            <w:noProof/>
          </w:rPr>
          <w:t>Keidel et al., 2018</w:t>
        </w:r>
      </w:hyperlink>
      <w:r>
        <w:rPr>
          <w:noProof/>
        </w:rPr>
        <w:t xml:space="preserve">; </w:t>
      </w:r>
      <w:hyperlink w:anchor="_ENREF_88" w:tooltip="Torres-Sallan, 2018 #111" w:history="1">
        <w:r>
          <w:rPr>
            <w:noProof/>
          </w:rPr>
          <w:t>Torres-Sallan et al., 2018</w:t>
        </w:r>
      </w:hyperlink>
      <w:r>
        <w:rPr>
          <w:noProof/>
        </w:rPr>
        <w:t>)</w:t>
      </w:r>
      <w:r>
        <w:fldChar w:fldCharType="end"/>
      </w:r>
      <w:r>
        <w:t>.</w:t>
      </w:r>
    </w:p>
    <w:p>
      <w:pPr>
        <w:spacing w:line="480" w:lineRule="auto"/>
      </w:pPr>
      <w:r>
        <w:t xml:space="preserve">In the present study we aim to determine the effects of rhizosphere development on water-stable aggregates and the soil microbial community in forest subsoils. We therefore established a pot experiment with </w:t>
      </w:r>
      <w:r>
        <w:rPr>
          <w:i/>
        </w:rPr>
        <w:t>Fagus sylvatica</w:t>
      </w:r>
      <w:r>
        <w:t xml:space="preserve"> seedlings grown in top- and subsoil material from three forest sites, that led to very densely rooted soil material of which we can assume that all of it has been influenced by the roots and thus transformed into rhizosphere soil. Unplanted pots served as unrooted controls. After plant growth and rhizosphere development for approx. five months, we analysed top- and subsoil samples for microbial community composition by extracting phospholipid fatty acids (PLFA) and microbial activity by measuring potential enzyme activities. Furthermore, EPS were extracted and analysed for their protein and saccharide content. We determined aggregate distribution by wet sieving and analysed OC and total nitrogen (N) for each size class. </w:t>
      </w:r>
    </w:p>
    <w:p>
      <w:pPr>
        <w:spacing w:line="480" w:lineRule="auto"/>
      </w:pPr>
      <w:r>
        <w:t>We hypothesised that rooting would lead to the formation of water-stable macroaggregates in top- as well as in subsoils, whereby the effects would be larger in OM-poor subsoils. Furthermore, we assumed a root-induced increase in microbial activity and abundance, accompanied by an increase in extracellular polymeric substances (EPS). We expect microbial community composition to shift towards a higher abundance of fungi in the root-affected soils.</w:t>
      </w:r>
    </w:p>
    <w:p>
      <w:pPr>
        <w:pStyle w:val="berschrift1"/>
        <w:spacing w:line="480" w:lineRule="auto"/>
      </w:pPr>
      <w:r>
        <w:t>Material and Methods</w:t>
      </w:r>
    </w:p>
    <w:p>
      <w:pPr>
        <w:pStyle w:val="berschrift2"/>
        <w:spacing w:line="480" w:lineRule="auto"/>
      </w:pPr>
      <w:r>
        <w:t>Study Sites, Soil Sampling, and Substrate Characteristics</w:t>
      </w:r>
    </w:p>
    <w:p>
      <w:pPr>
        <w:spacing w:line="480" w:lineRule="auto"/>
      </w:pPr>
      <w:r>
        <w:t>Soil samples were taken in April 2017 at three forest sites located in the state of Lower Saxony in central Germany. All study sites were dominated by mature (&gt; 80 years) even aged European beech (</w:t>
      </w:r>
      <w:r>
        <w:rPr>
          <w:i/>
        </w:rPr>
        <w:t>Fagus sylvatica L.</w:t>
      </w:r>
      <w:r>
        <w:rPr>
          <w:iCs/>
        </w:rPr>
        <w:t>) stands, and were</w:t>
      </w:r>
      <w:r>
        <w:t xml:space="preserve"> characterized by similar climatic conditions, but the soils developed from different parent materials: loess (LO), red sandstone (RS), and pleistocene sands (PS) </w:t>
      </w:r>
      <w:r>
        <w:fldChar w:fldCharType="begin"/>
      </w:r>
      <w:r>
        <w:instrText xml:space="preserve"> ADDIN EN.CITE &lt;EndNote&gt;&lt;Cite&gt;&lt;Author&gt;Kirfel&lt;/Author&gt;&lt;Year&gt;2019&lt;/Year&gt;&lt;RecNum&gt;507&lt;/RecNum&gt;&lt;DisplayText&gt;(Kirfel et al., 2019)&lt;/DisplayText&gt;&lt;record&gt;&lt;rec-number&gt;507&lt;/rec-number&gt;&lt;foreign-keys&gt;&lt;key app="EN" db-id="sapfa9vat92wstev003v9dsna9dsx9zdrwxd" timestamp="1568120671"&gt;507&lt;/key&gt;&lt;key app="ENWeb" db-id=""&gt;0&lt;/key&gt;&lt;/foreign-keys&gt;&lt;ref-type name="Journal Article"&gt;17&lt;/ref-type&gt;&lt;contributors&gt;&lt;authors&gt;&lt;author&gt;Kirfel, Kristina&lt;/author&gt;&lt;author&gt;Heinze, Stefanie&lt;/author&gt;&lt;author&gt;Hertel, Dietrich&lt;/author&gt;&lt;author&gt;Leuschner, Christoph&lt;/author&gt;&lt;/authors&gt;&lt;/contributors&gt;&lt;titles&gt;&lt;title&gt;Effects of bedrock type and soil chemistry on the fine roots of European beech – A study on the belowground plasticity of trees&lt;/title&gt;&lt;secondary-title&gt;Forest Ecology and Management&lt;/secondary-title&gt;&lt;/titles&gt;&lt;periodical&gt;&lt;full-title&gt;Forest Ecology and Management&lt;/full-title&gt;&lt;/periodical&gt;&lt;pages&gt;256-268&lt;/pages&gt;&lt;volume&gt;444&lt;/volume&gt;&lt;section&gt;256&lt;/section&gt;&lt;dates&gt;&lt;year&gt;2019&lt;/year&gt;&lt;/dates&gt;&lt;isbn&gt;03781127&lt;/isbn&gt;&lt;urls&gt;&lt;/urls&gt;&lt;electronic-resource-num&gt;10.1016/j.foreco.2019.04.022&lt;/electronic-resource-num&gt;&lt;/record&gt;&lt;/Cite&gt;&lt;/EndNote&gt;</w:instrText>
      </w:r>
      <w:r>
        <w:fldChar w:fldCharType="separate"/>
      </w:r>
      <w:r>
        <w:rPr>
          <w:noProof/>
        </w:rPr>
        <w:t>(</w:t>
      </w:r>
      <w:hyperlink w:anchor="_ENREF_39" w:tooltip="Kirfel, 2019 #507" w:history="1">
        <w:r>
          <w:rPr>
            <w:noProof/>
          </w:rPr>
          <w:t>Kirfel et al., 2019</w:t>
        </w:r>
      </w:hyperlink>
      <w:r>
        <w:rPr>
          <w:noProof/>
        </w:rPr>
        <w:t>)</w:t>
      </w:r>
      <w:r>
        <w:fldChar w:fldCharType="end"/>
      </w:r>
      <w:r>
        <w:t>. Detailed information regarding the sites is given in Table 1. At each of the sites, three soil profiles (P1-3) were dug and soil material was taken from the uppermost mineral soil horizon (A-horizon) and one subsoil horizon (B-horizon) (subsequently referred to as “topsoil” and “subsoil”, respectively) (Table 1). Roots, litter, and stones were removed both manually and by sieving to &lt; 2 mm. In order to create a homogeneous substrate for planting, equal soil masses of the samples from the three profiles were combined to create one composite substrate per site and soil horizon (n=6). The substrates were stored at 4° C until the start of the pot experiment.</w:t>
      </w:r>
    </w:p>
    <w:p>
      <w:pPr>
        <w:spacing w:line="480" w:lineRule="auto"/>
      </w:pPr>
      <w:r>
        <w:t>All composite substrates were analysed prior to the start of the pot experiment for general substrate properties (Table 2). Soil texture differed substantially between the three sites. The soil that developed on LO material contained up to 70 % silt and only a minor percentage of sand (topsoil: silt loam, subsoil: silty clay loam). In contrast, soils that developed from red RS and PS material were both characterised by higher sand contents and classified as sandy loam. However, the RS material was dominated by fine sand (60 %), while the PS substrate contained approx. 40 % middle and coarse sand particles (Table 2</w:t>
      </w:r>
      <w:r>
        <w:rPr>
          <w:sz w:val="26"/>
        </w:rPr>
        <w:t>)</w:t>
      </w:r>
      <w:r>
        <w:t>. All sites were characterized by an acidic soil pH, with PS being most acidic. At the PS site, pH differed between the top- and subsoil with a higher pH in the subsoil (Table 2</w:t>
      </w:r>
      <w:r>
        <w:rPr>
          <w:sz w:val="26"/>
        </w:rPr>
        <w:t>)</w:t>
      </w:r>
      <w:r>
        <w:t>.</w:t>
      </w:r>
    </w:p>
    <w:p>
      <w:pPr>
        <w:spacing w:line="480" w:lineRule="auto"/>
      </w:pPr>
      <w:r>
        <w:t>The OC and N concentrations of the topsoils ranged between 28 to 39 mg C g</w:t>
      </w:r>
      <w:r>
        <w:rPr>
          <w:vertAlign w:val="superscript"/>
        </w:rPr>
        <w:t xml:space="preserve">-1 </w:t>
      </w:r>
      <w:r>
        <w:t>and 1.2 to 2.79 mg N g</w:t>
      </w:r>
      <w:r>
        <w:rPr>
          <w:vertAlign w:val="superscript"/>
        </w:rPr>
        <w:t>-1</w:t>
      </w:r>
      <w:r>
        <w:t xml:space="preserve"> and increased in the order PS &lt; RS &lt; LO. In the subsoils, the OC concentrations increased in the exact opposite order and ranged there between 2.1 and 6.8 mg g</w:t>
      </w:r>
      <w:r>
        <w:rPr>
          <w:vertAlign w:val="superscript"/>
        </w:rPr>
        <w:t>-1</w:t>
      </w:r>
      <w:r>
        <w:t>, being highest at the PS site. Unlike the topsoil, there was no parallel gradient for N concentrations which varied much less (between 0.27 and 0.35 mg N g</w:t>
      </w:r>
      <w:r>
        <w:rPr>
          <w:vertAlign w:val="superscript"/>
        </w:rPr>
        <w:t>-1</w:t>
      </w:r>
      <w:r>
        <w:t xml:space="preserve"> in the order PS &lt; LO &lt; RS). C/N ratios decreased with depth for the LO and RS sites but were in the same range for both top- and subsoil at the PS site. In both top- and subsoil, C/N ratios increased in the order LO &lt; RS &lt; PS.</w:t>
      </w:r>
    </w:p>
    <w:p>
      <w:pPr>
        <w:pStyle w:val="berschrift2"/>
        <w:spacing w:line="480" w:lineRule="auto"/>
      </w:pPr>
      <w:r>
        <w:t>Experimental Setup and Sample Preparation</w:t>
      </w:r>
    </w:p>
    <w:p>
      <w:pPr>
        <w:pStyle w:val="Listenabsatz"/>
        <w:spacing w:line="480" w:lineRule="auto"/>
        <w:ind w:left="0"/>
      </w:pPr>
      <w:r>
        <w:t xml:space="preserve">Our approach to obtain rhizosphere soil differs from the most common technique which can be summarised as digging out individual roots, shaking them, removing the adhering soil and defining it as rhizosphere soil </w:t>
      </w:r>
      <w:r>
        <w:fldChar w:fldCharType="begin">
          <w:fldData xml:space="preserve">PEVuZE5vdGU+PENpdGU+PEF1dGhvcj5MdXN0ZXI8L0F1dGhvcj48WWVhcj4yMDA4PC9ZZWFyPjxS
ZWNOdW0+MjQ4PC9SZWNOdW0+PERpc3BsYXlUZXh0PihMdXN0ZXIgZXQgYWwuLCAyMDA4OyBCYXJp
bGxvdCBldCBhbC4sIDIwMTIpPC9EaXNwbGF5VGV4dD48cmVjb3JkPjxyZWMtbnVtYmVyPjI0ODwv
cmVjLW51bWJlcj48Zm9yZWlnbi1rZXlzPjxrZXkgYXBwPSJFTiIgZGItaWQ9InNhcGZhOXZhdDky
d3N0ZXYwMDN2OWRzbmE5ZHN4OXpkcnd4ZCIgdGltZXN0YW1wPSIxNTI1ODU1OTkxIj4yNDg8L2tl
eT48a2V5IGFwcD0iRU5XZWIiIGRiLWlkPSIiPjA8L2tleT48L2ZvcmVpZ24ta2V5cz48cmVmLXR5
cGUgbmFtZT0iSm91cm5hbCBBcnRpY2xlIj4xNzwvcmVmLXR5cGU+PGNvbnRyaWJ1dG9ycz48YXV0
aG9ycz48YXV0aG9yPkx1c3RlciwgSsO2cmc8L2F1dGhvcj48YXV0aG9yPkfDtnR0bGVpbiwgQXhl
bDwvYXV0aG9yPjxhdXRob3I+Tm93YWNrLCBCZXJuZDwvYXV0aG9yPjxhdXRob3I+U2FycmV0LCBH
w6lyYWxkaW5lPC9hdXRob3I+PC9hdXRob3JzPjwvY29udHJpYnV0b3JzPjx0aXRsZXM+PHRpdGxl
PlNhbXBsaW5nLCBkZWZpbmluZywgY2hhcmFjdGVyaXNpbmcgYW5kIG1vZGVsaW5nIHRoZSByaGl6
b3NwaGVyZeKAlHRoZSBzb2lsIHNjaWVuY2UgdG9vbCBib3g8L3RpdGxlPjxzZWNvbmRhcnktdGl0
bGU+UGxhbnQgYW5kIFNvaWw8L3NlY29uZGFyeS10aXRsZT48L3RpdGxlcz48cGVyaW9kaWNhbD48
ZnVsbC10aXRsZT5QbGFudCBhbmQgU29pbDwvZnVsbC10aXRsZT48L3BlcmlvZGljYWw+PHBhZ2Vz
PjQ1Ny00ODI8L3BhZ2VzPjx2b2x1bWU+MzIxPC92b2x1bWU+PG51bWJlcj4xLTI8L251bWJlcj48
ZGF0ZXM+PHllYXI+MjAwODwveWVhcj48L2RhdGVzPjxpc2JuPjAwMzItMDc5WCYjeEQ7MTU3My01
MDM2PC9pc2JuPjx1cmxzPjwvdXJscz48ZWxlY3Ryb25pYy1yZXNvdXJjZS1udW0+MTAuMTAwNy9z
MTExMDQtMDA4LTk3ODEtMzwvZWxlY3Ryb25pYy1yZXNvdXJjZS1udW0+PC9yZWNvcmQ+PC9DaXRl
PjxDaXRlPjxBdXRob3I+QmFyaWxsb3Q8L0F1dGhvcj48WWVhcj4yMDEyPC9ZZWFyPjxSZWNOdW0+
NDk2PC9SZWNOdW0+PHJlY29yZD48cmVjLW51bWJlcj40OTY8L3JlYy1udW1iZXI+PGZvcmVpZ24t
a2V5cz48a2V5IGFwcD0iRU4iIGRiLWlkPSJzYXBmYTl2YXQ5MndzdGV2MDAzdjlkc25hOWRzeDl6
ZHJ3eGQiIHRpbWVzdGFtcD0iMTU2NTc5NDExNSI+NDk2PC9rZXk+PGtleSBhcHA9IkVOV2ViIiBk
Yi1pZD0iIj4wPC9rZXk+PC9mb3JlaWduLWtleXM+PHJlZi10eXBlIG5hbWU9IkpvdXJuYWwgQXJ0
aWNsZSI+MTc8L3JlZi10eXBlPjxjb250cmlidXRvcnM+PGF1dGhvcnM+PGF1dGhvcj5CYXJpbGxv
dCwgQ2luZHkgRC4gQy48L2F1dGhvcj48YXV0aG9yPlNhcmRlLCBDbGF1ZGUtT2xpdmllcjwvYXV0
aG9yPjxhdXRob3I+QmVydCwgVmFsZXJpZTwvYXV0aG9yPjxhdXRob3I+VGFybmF1ZCwgRXJpYzwv
YXV0aG9yPjxhdXRob3I+Q29jaGV0LCBOZWxseTwvYXV0aG9yPjwvYXV0aG9ycz48L2NvbnRyaWJ1
dG9ycz48dGl0bGVzPjx0aXRsZT5BIHN0YW5kYXJkaXplZCBtZXRob2QgZm9yIHRoZSBzYW1wbGlu
ZyBvZiByaGl6b3NwaGVyZSBhbmQgcmhpem9wbGFuIHNvaWwgYmFjdGVyaWEgYXNzb2NpYXRlZCB0
byBhIGhlcmJhY2VvdXMgcm9vdCBzeXN0ZW08L3RpdGxlPjxzZWNvbmRhcnktdGl0bGU+QW5uYWxz
IG9mIE1pY3JvYmlvbG9neTwvc2Vjb25kYXJ5LXRpdGxlPjwvdGl0bGVzPjxwZXJpb2RpY2FsPjxm
dWxsLXRpdGxlPkFubmFscyBvZiBNaWNyb2Jpb2xvZ3k8L2Z1bGwtdGl0bGU+PC9wZXJpb2RpY2Fs
PjxwYWdlcz40NzEtNDc2PC9wYWdlcz48dm9sdW1lPjYzPC92b2x1bWU+PG51bWJlcj4yPC9udW1i
ZXI+PHNlY3Rpb24+NDcxPC9zZWN0aW9uPjxkYXRlcz48eWVhcj4yMDEyPC95ZWFyPjwvZGF0ZXM+
PGlzYm4+MTU5MC00MjYxJiN4RDsxODY5LTIwNDQ8L2lzYm4+PHVybHM+PC91cmxzPjxlbGVjdHJv
bmljLXJlc291cmNlLW51bT4xMC4xMDA3L3MxMzIxMy0wMTItMDQ5MS15PC9lbGVjdHJvbmljLXJl
c291cmNlLW51bT48L3JlY29yZD48L0NpdGU+PC9FbmROb3RlPgB=
</w:fldData>
        </w:fldChar>
      </w:r>
      <w:r>
        <w:instrText xml:space="preserve"> ADDIN EN.CITE </w:instrText>
      </w:r>
      <w:r>
        <w:fldChar w:fldCharType="begin">
          <w:fldData xml:space="preserve">PEVuZE5vdGU+PENpdGU+PEF1dGhvcj5MdXN0ZXI8L0F1dGhvcj48WWVhcj4yMDA4PC9ZZWFyPjxS
ZWNOdW0+MjQ4PC9SZWNOdW0+PERpc3BsYXlUZXh0PihMdXN0ZXIgZXQgYWwuLCAyMDA4OyBCYXJp
bGxvdCBldCBhbC4sIDIwMTIpPC9EaXNwbGF5VGV4dD48cmVjb3JkPjxyZWMtbnVtYmVyPjI0ODwv
cmVjLW51bWJlcj48Zm9yZWlnbi1rZXlzPjxrZXkgYXBwPSJFTiIgZGItaWQ9InNhcGZhOXZhdDky
d3N0ZXYwMDN2OWRzbmE5ZHN4OXpkcnd4ZCIgdGltZXN0YW1wPSIxNTI1ODU1OTkxIj4yNDg8L2tl
eT48a2V5IGFwcD0iRU5XZWIiIGRiLWlkPSIiPjA8L2tleT48L2ZvcmVpZ24ta2V5cz48cmVmLXR5
cGUgbmFtZT0iSm91cm5hbCBBcnRpY2xlIj4xNzwvcmVmLXR5cGU+PGNvbnRyaWJ1dG9ycz48YXV0
aG9ycz48YXV0aG9yPkx1c3RlciwgSsO2cmc8L2F1dGhvcj48YXV0aG9yPkfDtnR0bGVpbiwgQXhl
bDwvYXV0aG9yPjxhdXRob3I+Tm93YWNrLCBCZXJuZDwvYXV0aG9yPjxhdXRob3I+U2FycmV0LCBH
w6lyYWxkaW5lPC9hdXRob3I+PC9hdXRob3JzPjwvY29udHJpYnV0b3JzPjx0aXRsZXM+PHRpdGxl
PlNhbXBsaW5nLCBkZWZpbmluZywgY2hhcmFjdGVyaXNpbmcgYW5kIG1vZGVsaW5nIHRoZSByaGl6
b3NwaGVyZeKAlHRoZSBzb2lsIHNjaWVuY2UgdG9vbCBib3g8L3RpdGxlPjxzZWNvbmRhcnktdGl0
bGU+UGxhbnQgYW5kIFNvaWw8L3NlY29uZGFyeS10aXRsZT48L3RpdGxlcz48cGVyaW9kaWNhbD48
ZnVsbC10aXRsZT5QbGFudCBhbmQgU29pbDwvZnVsbC10aXRsZT48L3BlcmlvZGljYWw+PHBhZ2Vz
PjQ1Ny00ODI8L3BhZ2VzPjx2b2x1bWU+MzIxPC92b2x1bWU+PG51bWJlcj4xLTI8L251bWJlcj48
ZGF0ZXM+PHllYXI+MjAwODwveWVhcj48L2RhdGVzPjxpc2JuPjAwMzItMDc5WCYjeEQ7MTU3My01
MDM2PC9pc2JuPjx1cmxzPjwvdXJscz48ZWxlY3Ryb25pYy1yZXNvdXJjZS1udW0+MTAuMTAwNy9z
MTExMDQtMDA4LTk3ODEtMzwvZWxlY3Ryb25pYy1yZXNvdXJjZS1udW0+PC9yZWNvcmQ+PC9DaXRl
PjxDaXRlPjxBdXRob3I+QmFyaWxsb3Q8L0F1dGhvcj48WWVhcj4yMDEyPC9ZZWFyPjxSZWNOdW0+
NDk2PC9SZWNOdW0+PHJlY29yZD48cmVjLW51bWJlcj40OTY8L3JlYy1udW1iZXI+PGZvcmVpZ24t
a2V5cz48a2V5IGFwcD0iRU4iIGRiLWlkPSJzYXBmYTl2YXQ5MndzdGV2MDAzdjlkc25hOWRzeDl6
ZHJ3eGQiIHRpbWVzdGFtcD0iMTU2NTc5NDExNSI+NDk2PC9rZXk+PGtleSBhcHA9IkVOV2ViIiBk
Yi1pZD0iIj4wPC9rZXk+PC9mb3JlaWduLWtleXM+PHJlZi10eXBlIG5hbWU9IkpvdXJuYWwgQXJ0
aWNsZSI+MTc8L3JlZi10eXBlPjxjb250cmlidXRvcnM+PGF1dGhvcnM+PGF1dGhvcj5CYXJpbGxv
dCwgQ2luZHkgRC4gQy48L2F1dGhvcj48YXV0aG9yPlNhcmRlLCBDbGF1ZGUtT2xpdmllcjwvYXV0
aG9yPjxhdXRob3I+QmVydCwgVmFsZXJpZTwvYXV0aG9yPjxhdXRob3I+VGFybmF1ZCwgRXJpYzwv
YXV0aG9yPjxhdXRob3I+Q29jaGV0LCBOZWxseTwvYXV0aG9yPjwvYXV0aG9ycz48L2NvbnRyaWJ1
dG9ycz48dGl0bGVzPjx0aXRsZT5BIHN0YW5kYXJkaXplZCBtZXRob2QgZm9yIHRoZSBzYW1wbGlu
ZyBvZiByaGl6b3NwaGVyZSBhbmQgcmhpem9wbGFuIHNvaWwgYmFjdGVyaWEgYXNzb2NpYXRlZCB0
byBhIGhlcmJhY2VvdXMgcm9vdCBzeXN0ZW08L3RpdGxlPjxzZWNvbmRhcnktdGl0bGU+QW5uYWxz
IG9mIE1pY3JvYmlvbG9neTwvc2Vjb25kYXJ5LXRpdGxlPjwvdGl0bGVzPjxwZXJpb2RpY2FsPjxm
dWxsLXRpdGxlPkFubmFscyBvZiBNaWNyb2Jpb2xvZ3k8L2Z1bGwtdGl0bGU+PC9wZXJpb2RpY2Fs
PjxwYWdlcz40NzEtNDc2PC9wYWdlcz48dm9sdW1lPjYzPC92b2x1bWU+PG51bWJlcj4yPC9udW1i
ZXI+PHNlY3Rpb24+NDcxPC9zZWN0aW9uPjxkYXRlcz48eWVhcj4yMDEyPC95ZWFyPjwvZGF0ZXM+
PGlzYm4+MTU5MC00MjYxJiN4RDsxODY5LTIwNDQ8L2lzYm4+PHVybHM+PC91cmxzPjxlbGVjdHJv
bmljLXJlc291cmNlLW51bT4xMC4xMDA3L3MxMzIxMy0wMTItMDQ5MS15PC9lbGVjdHJvbmljLXJl
c291cmNlLW51bT48L3JlY29yZD48L0NpdGU+PC9FbmROb3RlPgB=
</w:fldData>
        </w:fldChar>
      </w:r>
      <w:r>
        <w:instrText xml:space="preserve"> ADDIN EN.CITE.DATA </w:instrText>
      </w:r>
      <w:r>
        <w:fldChar w:fldCharType="end"/>
      </w:r>
      <w:r>
        <w:fldChar w:fldCharType="separate"/>
      </w:r>
      <w:r>
        <w:rPr>
          <w:noProof/>
        </w:rPr>
        <w:t>(</w:t>
      </w:r>
      <w:hyperlink w:anchor="_ENREF_48" w:tooltip="Luster, 2008 #248" w:history="1">
        <w:r>
          <w:rPr>
            <w:noProof/>
          </w:rPr>
          <w:t>Luster et al., 2008</w:t>
        </w:r>
      </w:hyperlink>
      <w:r>
        <w:rPr>
          <w:noProof/>
        </w:rPr>
        <w:t xml:space="preserve">; </w:t>
      </w:r>
      <w:hyperlink w:anchor="_ENREF_5" w:tooltip="Barillot, 2012 #496" w:history="1">
        <w:r>
          <w:rPr>
            <w:noProof/>
          </w:rPr>
          <w:t>Barillot et al., 2012</w:t>
        </w:r>
      </w:hyperlink>
      <w:r>
        <w:rPr>
          <w:noProof/>
        </w:rPr>
        <w:t>)</w:t>
      </w:r>
      <w:r>
        <w:fldChar w:fldCharType="end"/>
      </w:r>
      <w:r>
        <w:t xml:space="preserve">. However, this technique is associated with several uncertainties, such as the duration and strength of shaking, the soil type and moisture conditions at sampling time and the removal of this rhizosphere soil from the roots that often involves scratched-off root cells or the destruction of soil aggregates. Furthermore, in the less strongly rooted subsoil huge volumes of soil would have to be searched for roots to obtain enough sample material for all analyses. To avoid such issues, we decided to use a different approach and establish a pot experiment where densely rooted soil material from planted pots was compared with unrooted soil from unplanted control pots (Figure 1). </w:t>
      </w:r>
      <w:commentRangeStart w:id="4"/>
      <w:r>
        <w:t xml:space="preserve">Since it was shown in literature that rhizosphere effects can be detected over several cm distance </w:t>
      </w:r>
      <w:r>
        <w:fldChar w:fldCharType="begin"/>
      </w:r>
      <w:r>
        <w:instrText xml:space="preserve"> ADDIN EN.CITE &lt;EndNote&gt;&lt;Cite&gt;&lt;Author&gt;Miniaci&lt;/Author&gt;&lt;Year&gt;2007&lt;/Year&gt;&lt;RecNum&gt;557&lt;/RecNum&gt;&lt;DisplayText&gt;(Miniaci et al., 2007)&lt;/DisplayText&gt;&lt;record&gt;&lt;rec-number&gt;557&lt;/rec-number&gt;&lt;foreign-keys&gt;&lt;key app="EN" db-id="sapfa9vat92wstev003v9dsna9dsx9zdrwxd" timestamp="1611315018"&gt;557&lt;/key&gt;&lt;key app="ENWeb" db-id=""&gt;0&lt;/key&gt;&lt;/foreign-keys&gt;&lt;ref-type name="Journal Article"&gt;17&lt;/ref-type&gt;&lt;contributors&gt;&lt;authors&gt;&lt;author&gt;Miniaci, Ciro&lt;/author&gt;&lt;author&gt;Bunge, Michael&lt;/author&gt;&lt;author&gt;Duc, Laurence&lt;/author&gt;&lt;author&gt;Edwards, Ivan&lt;/author&gt;&lt;author&gt;Bürgmann, Helmut&lt;/author&gt;&lt;author&gt;Zeyer, Josef&lt;/author&gt;&lt;/authors&gt;&lt;/contributors&gt;&lt;titles&gt;&lt;title&gt;Effects of pioneering plants on microbial structures and functions in a glacier forefield&lt;/title&gt;&lt;secondary-title&gt;Biology and Fertility of Soils&lt;/secondary-title&gt;&lt;/titles&gt;&lt;periodical&gt;&lt;full-title&gt;Biology and Fertility of Soils&lt;/full-title&gt;&lt;/periodical&gt;&lt;pages&gt;289-297&lt;/pages&gt;&lt;volume&gt;44&lt;/volume&gt;&lt;number&gt;2&lt;/number&gt;&lt;section&gt;289&lt;/section&gt;&lt;dates&gt;&lt;year&gt;2007&lt;/year&gt;&lt;/dates&gt;&lt;isbn&gt;0178-2762&amp;#xD;1432-0789&lt;/isbn&gt;&lt;urls&gt;&lt;/urls&gt;&lt;electronic-resource-num&gt;10.1007/s00374-007-0203-0&lt;/electronic-resource-num&gt;&lt;/record&gt;&lt;/Cite&gt;&lt;/EndNote&gt;</w:instrText>
      </w:r>
      <w:r>
        <w:fldChar w:fldCharType="separate"/>
      </w:r>
      <w:r>
        <w:rPr>
          <w:noProof/>
        </w:rPr>
        <w:t>(</w:t>
      </w:r>
      <w:hyperlink w:anchor="_ENREF_52" w:tooltip="Miniaci, 2007 #557" w:history="1">
        <w:r>
          <w:rPr>
            <w:noProof/>
          </w:rPr>
          <w:t>Miniaci et al., 2007</w:t>
        </w:r>
      </w:hyperlink>
      <w:r>
        <w:rPr>
          <w:noProof/>
        </w:rPr>
        <w:t>)</w:t>
      </w:r>
      <w:r>
        <w:fldChar w:fldCharType="end"/>
      </w:r>
      <w:r>
        <w:t>, will refer to the rooted soil material as “rhizosphere soil” and to the rooting treatment as “rhizosphere development” in this publication.</w:t>
      </w:r>
      <w:commentRangeEnd w:id="4"/>
      <w:r>
        <w:rPr>
          <w:rStyle w:val="Kommentarzeichen"/>
        </w:rPr>
        <w:commentReference w:id="4"/>
      </w:r>
    </w:p>
    <w:p>
      <w:pPr>
        <w:pStyle w:val="Listenabsatz"/>
        <w:spacing w:line="480" w:lineRule="auto"/>
        <w:ind w:left="0"/>
      </w:pPr>
      <w:r>
        <w:t>Stratified (pre-treatment to ensure germination) European beech (</w:t>
      </w:r>
      <w:r>
        <w:rPr>
          <w:i/>
        </w:rPr>
        <w:t xml:space="preserve">Fagus sylvatica </w:t>
      </w:r>
      <w:r>
        <w:t>L.) seeds were purchased from the Bavarian State Forestry (BaySF, Regensburg, Germany). The seeds were soaked in water at 4° C for 48 hours. Subsequently, the nut wall was carefully ruptured by hand to facilitate germination. The seeds were left for germination in a mixture of field fresh topsoil material from all three sites covered with litter. This ensured equal germination conditions for all seedlings and allowed for the colonization with native mycorrhiza strains. After 3 weeks, the seedlings had developed 2-20 mm long radicles. At this stage of development (mid May 2017), the seedlings were potted into 60-cell potting trays (145 cm</w:t>
      </w:r>
      <w:r>
        <w:rPr>
          <w:vertAlign w:val="superscript"/>
        </w:rPr>
        <w:t>3</w:t>
      </w:r>
      <w:r>
        <w:t xml:space="preserve"> per cell) filled with the different experimental substrates (topsoil or subsoil material from the three sites </w:t>
      </w:r>
      <w:r>
        <w:rPr>
          <w:rStyle w:val="e24kjd"/>
          <w:rFonts w:ascii="Cambria Math" w:hAnsi="Cambria Math" w:cs="Cambria Math"/>
        </w:rPr>
        <w:t>≙</w:t>
      </w:r>
      <w:r>
        <w:rPr>
          <w:rStyle w:val="e24kjd"/>
          <w:rFonts w:cs="Cambria Math"/>
        </w:rPr>
        <w:t xml:space="preserve"> 6 substrates)</w:t>
      </w:r>
      <w:r>
        <w:t xml:space="preserve"> (Figure 1A). For each site, two plant trays were established with a random arrangement of 25 beech seedlings (15 samples to be pooled to five replicates plus additional 10 seedlings as a reserve) and five unplanted control samples per soil depth. One week after potting, part of the seedlings had to be replanted because of drought damage, especially in the PS soils. To avoid reiterating drought damage, the individual pot cells were watered manually to ensure optimum water supply and root development of the individual seedlings. During this time, the unplanted cells were watered with equal amounts of water as the planted ones of the respective substrate. Afterwards, all trays (including planted and unplanted cells) were watered by saturating them from below every couple of days. The trays were located under a greenhouse roof for the first four months after potting (until mid-September 2017, Figure 1B). Then, the trays were transferred to a closed greenhouse and artificial light was installed upon them to prolong the vegetation period. Throughout the cultivation period, the plant trays were moved on a regular basis to reduce edge effects.</w:t>
      </w:r>
    </w:p>
    <w:p>
      <w:pPr>
        <w:spacing w:line="480" w:lineRule="auto"/>
      </w:pPr>
      <w:r>
        <w:t>The experiment was harvested 143-145 days after potting in mid-October. Therefore, the plant trays were cut in individual cells from which the soil sample was carefully removed. On some samples a biological soil crust had developed during the experiment, which is why the uppermost 5 mm were removed. The densely rooted soil (Figure 1C) was carefully removed by shaking and manually applying slight pressure (Figures 1D, 1E). Root fragments were sorted out of the rhizosphere soil manually. The beech seedlings in the planted samples were then cut above the soil surface and separated into leaves, buds and stem. Roots were washed upon a 2 mm sieve with deionized water to remove the soil that still adhered to them. This rhizoplane material was not analysed in the present study because we wanted to avoid effects of scratched-off root cells within the rhizosphere samples. All plant parts were freeze-dried. The unplanted control samples were sampled directly. Three rhizosphere soil samples were pooled to one composite sample in order to level effects of genetic variation amongst beech seedlings (Figure 1F). Aliquots of all soil samples were air-dried and frozen for further analysis.</w:t>
      </w:r>
    </w:p>
    <w:p>
      <w:pPr>
        <w:pStyle w:val="berschrift2"/>
        <w:spacing w:line="480" w:lineRule="auto"/>
      </w:pPr>
      <w:r>
        <w:t>Aggregate Fractionation</w:t>
      </w:r>
    </w:p>
    <w:p>
      <w:pPr>
        <w:spacing w:line="480" w:lineRule="auto"/>
      </w:pPr>
      <w:r>
        <w:t xml:space="preserve">Samples were fractionated into different water-stable aggregate size classes by wet sieving in deionized water as described in </w:t>
      </w:r>
      <w:r>
        <w:fldChar w:fldCharType="begin"/>
      </w:r>
      <w:r>
        <w:instrText>ADDIN EN.CITE &lt;EndNote&gt;&lt;Cite AuthorYear="1"&gt;&lt;Author&gt;Baumert&lt;/Author&gt;&lt;Year&gt;2018&lt;/Year&gt;&lt;RecNum&gt;413&lt;/RecNum&gt;&lt;DisplayText&gt;Baumert et al. (2018)&lt;/DisplayText&gt;&lt;record&gt;&lt;rec-number&gt;413&lt;/rec-number&gt;&lt;foreign-keys&gt;&lt;key app="EN" db-id="sapfa9vat92wstev003v9dsna9dsx9zdrwxd" timestamp="1544434773"&gt;413&lt;/key&gt;&lt;/foreign-keys&gt;&lt;ref-type name="Journal Article"&gt;17&lt;/ref-type&gt;&lt;contributors&gt;&lt;authors&gt;&lt;author&gt;Baumert,Vera L.&lt;/author&gt;&lt;author&gt;Vasilyeva,Nadezda A.&lt;/author&gt;&lt;author&gt;Vladimirov,Artem A.&lt;/author&gt;&lt;author&gt;Meier,Ina C.&lt;/author&gt;&lt;author&gt;Kögel-Knabner,Ingrid&lt;/author&gt;&lt;author&gt;Mueller,Carsten W.&lt;/author&gt;&lt;/authors&gt;&lt;/contributors&gt;&lt;titles&gt;&lt;title&gt;Root Exudates Induce Soil Macroaggregation Facilitated by Fungi in Subsoil&lt;/title&gt;&lt;secondary-title&gt;Frontiers in Environmental Science&lt;/secondary-title&gt;&lt;short-title&gt;Aggregation in Subsoil Rhizosphere&lt;/short-title&gt;&lt;/titles&gt;&lt;periodical&gt;&lt;full-title&gt;Frontiers in Environmental Science&lt;/full-title&gt;&lt;/periodical&gt;&lt;volume&gt;6&lt;/volume&gt;&lt;number&gt;140&lt;/number&gt;&lt;keywords&gt;&lt;keyword&gt;soil depth,rhizosphere,Aggregate fractionation,artificial roots,microbial community composition,Aggregation model,Soil Organic Carbon&lt;/keyword&gt;&lt;/keywords&gt;&lt;dates&gt;&lt;year&gt;2018&lt;/year&gt;&lt;pub-dates&gt;&lt;date&gt;2018-November-27&lt;/date&gt;&lt;/pub-dates&gt;&lt;/dates&gt;&lt;isbn&gt;2296-665X&lt;/isbn&gt;&lt;work-type&gt;Original Research&lt;/work-type&gt;&lt;urls&gt;&lt;related-urls&gt;&lt;url&gt;https://www.frontiersin.org/article/10.3389/fenvs.2018.00140&lt;/url&gt;&lt;/related-urls&gt;&lt;/urls&gt;&lt;electronic-resource-num&gt;10.3389/fenvs.2018.00140&lt;/electronic-resource-num&gt;&lt;language&gt;English&lt;/language&gt;&lt;/record&gt;&lt;/Cite&gt;&lt;/EndNote&gt;</w:instrText>
      </w:r>
      <w:r>
        <w:fldChar w:fldCharType="separate"/>
      </w:r>
      <w:bookmarkStart w:id="5" w:name="__Fieldmark__376_1657874993"/>
      <w:r>
        <w:t>Baumert et al. (2018)</w:t>
      </w:r>
      <w:r>
        <w:fldChar w:fldCharType="end"/>
      </w:r>
      <w:bookmarkEnd w:id="5"/>
      <w:r>
        <w:t>. Briefly, rewetted soil was placed on a sieve tower within a beaker with deionized water and the sieve tower was moved up and down at 30 cycles per minute for 5 min. The smallest fraction that remained in the beaker after sieving was filtered at 0.45 µm. All fractions were washed off the sieves or the filter, respectively, with deionized water and freeze-dried. This procedure yielded four size fractions (&gt;250 µm, 250-53 µm, 53-20 µm, and &lt;20 µm) and a dissolved organic matter (DOM) fraction.</w:t>
      </w:r>
    </w:p>
    <w:p>
      <w:pPr>
        <w:spacing w:line="480" w:lineRule="auto"/>
      </w:pPr>
      <w:commentRangeStart w:id="6"/>
      <w:r>
        <w:t xml:space="preserve">We deliberately did not perform a sand correction for the aggregate size classes as some authors performed it for the &gt; 250 µm (sand) fraction </w:t>
      </w:r>
      <w:r>
        <w:fldChar w:fldCharType="begin"/>
      </w:r>
      <w:r>
        <w:instrText xml:space="preserve"> ADDIN EN.CITE &lt;EndNote&gt;&lt;Cite&gt;&lt;Author&gt;Six&lt;/Author&gt;&lt;Year&gt;2000&lt;/Year&gt;&lt;RecNum&gt;92&lt;/RecNum&gt;&lt;DisplayText&gt;(Christensen, 1986; Six et al., 2000)&lt;/DisplayText&gt;&lt;record&gt;&lt;rec-number&gt;92&lt;/rec-number&gt;&lt;foreign-keys&gt;&lt;key app="EN" db-id="sapfa9vat92wstev003v9dsna9dsx9zdrwxd" timestamp="1525867086"&gt;92&lt;/key&gt;&lt;key app="ENWeb" db-id=""&gt;0&lt;/key&gt;&lt;/foreign-keys&gt;&lt;ref-type name="Journal Article"&gt;17&lt;/ref-type&gt;&lt;contributors&gt;&lt;authors&gt;&lt;author&gt;Six, J.&lt;/author&gt;&lt;author&gt;Paustian, K.&lt;/author&gt;&lt;author&gt;Elliott, E. T.&lt;/author&gt;&lt;author&gt;Combrink, C.&lt;/author&gt;&lt;/authors&gt;&lt;/contributors&gt;&lt;titles&gt;&lt;title&gt;Soil Structure and Organic Matter&lt;/title&gt;&lt;secondary-title&gt;Soil Science Society of America Journal&lt;/secondary-title&gt;&lt;/titles&gt;&lt;periodical&gt;&lt;full-title&gt;Soil Science Society of America Journal&lt;/full-title&gt;&lt;abbr-1&gt;Soil Sci. Soc. Am. J.&lt;/abbr-1&gt;&lt;/periodical&gt;&lt;pages&gt;681&lt;/pages&gt;&lt;volume&gt;64&lt;/volume&gt;&lt;number&gt;2&lt;/number&gt;&lt;dates&gt;&lt;year&gt;2000&lt;/year&gt;&lt;/dates&gt;&lt;isbn&gt;1435-0661&lt;/isbn&gt;&lt;urls&gt;&lt;related-urls&gt;&lt;url&gt;&amp;lt;Go to WoS&amp;gt;://WOS:000223509200002&lt;/url&gt;&lt;/related-urls&gt;&lt;/urls&gt;&lt;electronic-resource-num&gt;10.2136/sssaj2000.642681x&lt;/electronic-resource-num&gt;&lt;/record&gt;&lt;/Cite&gt;&lt;Cite&gt;&lt;Author&gt;Christensen&lt;/Author&gt;&lt;Year&gt;1986&lt;/Year&gt;&lt;RecNum&gt;558&lt;/RecNum&gt;&lt;record&gt;&lt;rec-number&gt;558&lt;/rec-number&gt;&lt;foreign-keys&gt;&lt;key app="EN" db-id="sapfa9vat92wstev003v9dsna9dsx9zdrwxd" timestamp="1611316606"&gt;558&lt;/key&gt;&lt;key app="ENWeb" db-id=""&gt;0&lt;/key&gt;&lt;/foreign-keys&gt;&lt;ref-type name="Journal Article"&gt;17&lt;/ref-type&gt;&lt;contributors&gt;&lt;authors&gt;&lt;author&gt;Christensen, Bent T.&lt;/author&gt;&lt;/authors&gt;&lt;/contributors&gt;&lt;titles&gt;&lt;title&gt;Straw incorporation and soil organic matter in macro-aggregates and particle size separates&lt;/title&gt;&lt;secondary-title&gt;Journal of Soil Science&lt;/secondary-title&gt;&lt;/titles&gt;&lt;periodical&gt;&lt;full-title&gt;Journal of Soil Science&lt;/full-title&gt;&lt;/periodical&gt;&lt;pages&gt;125-135&lt;/pages&gt;&lt;volume&gt;37&lt;/volume&gt;&lt;number&gt;1&lt;/number&gt;&lt;section&gt;125&lt;/section&gt;&lt;dates&gt;&lt;year&gt;1986&lt;/year&gt;&lt;/dates&gt;&lt;isbn&gt;00224588&lt;/isbn&gt;&lt;urls&gt;&lt;/urls&gt;&lt;electronic-resource-num&gt;10.1111/j.1365-2389.1986.tb00013.x&lt;/electronic-resource-num&gt;&lt;/record&gt;&lt;/Cite&gt;&lt;/EndNote&gt;</w:instrText>
      </w:r>
      <w:r>
        <w:fldChar w:fldCharType="separate"/>
      </w:r>
      <w:r>
        <w:rPr>
          <w:noProof/>
        </w:rPr>
        <w:t>(</w:t>
      </w:r>
      <w:hyperlink w:anchor="_ENREF_14" w:tooltip="Christensen, 1986 #558" w:history="1">
        <w:r>
          <w:rPr>
            <w:noProof/>
          </w:rPr>
          <w:t>Christensen, 1986</w:t>
        </w:r>
      </w:hyperlink>
      <w:r>
        <w:rPr>
          <w:noProof/>
        </w:rPr>
        <w:t xml:space="preserve">; </w:t>
      </w:r>
      <w:hyperlink w:anchor="_ENREF_84" w:tooltip="Six, 2000 #92" w:history="1">
        <w:r>
          <w:rPr>
            <w:noProof/>
          </w:rPr>
          <w:t>Six et al., 2000</w:t>
        </w:r>
      </w:hyperlink>
      <w:r>
        <w:rPr>
          <w:noProof/>
        </w:rPr>
        <w:t>)</w:t>
      </w:r>
      <w:r>
        <w:fldChar w:fldCharType="end"/>
      </w:r>
      <w:r>
        <w:t xml:space="preserve">. We argue that not only the largest size fraction but also the smaller ones can contain non-aggregated, solitary primary particles. These, however, cannot be corrected for the respective content of primary particles without performing disaggregation and measuring texture of the respective size class. Since this was not feasible with the given amount of soil material, we decided to treat all size classes the same way and not to correct them. Furthermore, we argue that aggregation may already start with some clay particles that attach to a sand grain and thus, that most particles in well-developed soils are present in an aggregated and not a solitary state </w:t>
      </w:r>
      <w:r>
        <w:fldChar w:fldCharType="begin"/>
      </w:r>
      <w:r>
        <w:instrText xml:space="preserve"> ADDIN EN.CITE &lt;EndNote&gt;&lt;Cite&gt;&lt;Author&gt;Felde&lt;/Author&gt;&lt;Year&gt;2020&lt;/Year&gt;&lt;RecNum&gt;567&lt;/RecNum&gt;&lt;DisplayText&gt;(Felde et al., 2020)&lt;/DisplayText&gt;&lt;record&gt;&lt;rec-number&gt;567&lt;/rec-number&gt;&lt;foreign-keys&gt;&lt;key app="EN" db-id="sapfa9vat92wstev003v9dsna9dsx9zdrwxd" timestamp="1611327991"&gt;567&lt;/key&gt;&lt;key app="ENWeb" db-id=""&gt;0&lt;/key&gt;&lt;/foreign-keys&gt;&lt;ref-type name="Journal Article"&gt;17&lt;/ref-type&gt;&lt;contributors&gt;&lt;authors&gt;&lt;author&gt;Felde, Vincent J. M. N. L.&lt;/author&gt;&lt;author&gt;Schweizer, Steffen A.&lt;/author&gt;&lt;author&gt;Biesgen, Danh&lt;/author&gt;&lt;author&gt;Ulbrich, Angela&lt;/author&gt;&lt;author&gt;Uteau, Daniel&lt;/author&gt;&lt;author&gt;Knief, Claudia&lt;/author&gt;&lt;author&gt;Graf-Rosenfellner, Markus&lt;/author&gt;&lt;author&gt;Kögel-Knabner, Ingrid&lt;/author&gt;&lt;author&gt;Peth, Stephan&lt;/author&gt;&lt;/authors&gt;&lt;/contributors&gt;&lt;titles&gt;&lt;title&gt;Wet sieving versus dry crushing: Soil microaggregates reveal different physical structure, bacterial diversity and organic matter composition in a clay gradient&lt;/title&gt;&lt;secondary-title&gt;European Journal of Soil Science&lt;/secondary-title&gt;&lt;/titles&gt;&lt;periodical&gt;&lt;full-title&gt;European Journal of Soil Science&lt;/full-title&gt;&lt;/periodical&gt;&lt;dates&gt;&lt;year&gt;2020&lt;/year&gt;&lt;/dates&gt;&lt;isbn&gt;13510754&lt;/isbn&gt;&lt;urls&gt;&lt;/urls&gt;&lt;electronic-resource-num&gt;10.1111/ejss.13014&lt;/electronic-resource-num&gt;&lt;/record&gt;&lt;/Cite&gt;&lt;/EndNote&gt;</w:instrText>
      </w:r>
      <w:r>
        <w:fldChar w:fldCharType="separate"/>
      </w:r>
      <w:r>
        <w:rPr>
          <w:noProof/>
        </w:rPr>
        <w:t>(</w:t>
      </w:r>
      <w:hyperlink w:anchor="_ENREF_21" w:tooltip="Felde, 2020 #567" w:history="1">
        <w:r>
          <w:rPr>
            <w:noProof/>
          </w:rPr>
          <w:t>Felde et al., 2020</w:t>
        </w:r>
      </w:hyperlink>
      <w:r>
        <w:rPr>
          <w:noProof/>
        </w:rPr>
        <w:t>)</w:t>
      </w:r>
      <w:r>
        <w:fldChar w:fldCharType="end"/>
      </w:r>
      <w:r>
        <w:rPr>
          <w:highlight w:val="yellow"/>
        </w:rPr>
        <w:t>.</w:t>
      </w:r>
      <w:r>
        <w:t xml:space="preserve"> Finally, any root-induced increase or decrease in mass yielded for a specific size class must logically reflect a corresponding change in aggregation since well-mixed, homogeneous substrate was used and a change in texture due to rooting treatment can be excluded.</w:t>
      </w:r>
      <w:commentRangeEnd w:id="6"/>
      <w:r>
        <w:rPr>
          <w:rStyle w:val="Kommentarzeichen"/>
        </w:rPr>
        <w:commentReference w:id="6"/>
      </w:r>
    </w:p>
    <w:p>
      <w:pPr>
        <w:pStyle w:val="berschrift2"/>
        <w:spacing w:line="480" w:lineRule="auto"/>
      </w:pPr>
      <w:r>
        <w:t>Carbon and Nitrogen Analysis and pH Measurement</w:t>
      </w:r>
    </w:p>
    <w:p>
      <w:pPr>
        <w:spacing w:line="480" w:lineRule="auto"/>
      </w:pPr>
      <w:r>
        <w:t>Carbon and nitrogen (N) concentrations of the rooted and unrooted soil samples and the aggregate size fractions were analyzed by dry combustion using an elemental analyzer (EuroEA, Eurovector, Milan, Italy). Soil samples and all fractions &gt; 53 µm were finely ground in a ball mill prior to analysis. All measurements were performed in duplicates. Since the soils did not contain carbonates, total C concentrations are taken as OC concentrations. The filtrate &lt; 0.45 µm from the aggregate fractionation (section 2.5) was analyzed for dissolved OC (DOC) and dissolved total nitrogen (dNt) on a total carbon analyzer coupled to a total bound nitrogen (TN</w:t>
      </w:r>
      <w:r>
        <w:rPr>
          <w:vertAlign w:val="subscript"/>
        </w:rPr>
        <w:t>b</w:t>
      </w:r>
      <w:r>
        <w:t xml:space="preserve">) module (DIMATOC 2000 and DIMA-N, Dimatec Analysentechnik GmbH, Essen, Germany). Freeze-dried roots and leaves were finely ground and their C and N concentrations determined using an elemental analyser (Vario MAX cube, Elementar Analysensysteme GmbH, Langenselbold, Germany). </w:t>
      </w:r>
    </w:p>
    <w:p>
      <w:pPr>
        <w:spacing w:line="480" w:lineRule="auto"/>
      </w:pPr>
      <w:r>
        <w:t>The soil pH was measured in deionised water (1:2.5, m/m) with a pH electrode.</w:t>
      </w:r>
    </w:p>
    <w:p>
      <w:pPr>
        <w:pStyle w:val="berschrift2"/>
        <w:spacing w:line="480" w:lineRule="auto"/>
      </w:pPr>
      <w:r>
        <w:t>Elemental Analysis of Plant Material</w:t>
      </w:r>
    </w:p>
    <w:p>
      <w:pPr>
        <w:spacing w:line="480" w:lineRule="auto"/>
      </w:pPr>
      <w:r>
        <w:t>Freeze-dried plant material was finely ground and weighted into digestion tubes where 10 ml concentrated nitric acid was added. After 16 h, the tubes were digested at 180 °C for 20 minutes using the microwave pressure method (Mars Xpress, CEM GmbH, Kamp-Lintfort, Germany). Subsequently, the samples were filtered through acid-washed filter paper no. 640 (Sartorius AG, Göttingen, Germany) and element concentrations were determined by ICP-OES (Spectro Analytical Instruments GmbH, Kleve, Germany).</w:t>
      </w:r>
    </w:p>
    <w:p>
      <w:pPr>
        <w:pStyle w:val="berschrift2"/>
        <w:spacing w:line="480" w:lineRule="auto"/>
      </w:pPr>
      <w:r>
        <w:t>Analysis of Potential Enzyme Activities</w:t>
      </w:r>
    </w:p>
    <w:p>
      <w:pPr>
        <w:spacing w:line="480" w:lineRule="auto"/>
      </w:pPr>
      <w:r>
        <w:t xml:space="preserve">We investigated the potential activities of several extracellular hydrolytic enzymes involved in the C, N, or P cycling in soils. Those were analysed according to </w:t>
      </w:r>
      <w:hyperlink w:anchor="_ENREF_50" w:tooltip="Marx, 2001 #514" w:history="1">
        <w:r>
          <w:fldChar w:fldCharType="begin"/>
        </w:r>
        <w:r>
          <w:instrText xml:space="preserve"> ADDIN EN.CITE &lt;EndNote&gt;&lt;Cite AuthorYear="1"&gt;&lt;Author&gt;Marx&lt;/Author&gt;&lt;Year&gt;2001&lt;/Year&gt;&lt;RecNum&gt;514&lt;/RecNum&gt;&lt;DisplayText&gt;Marx et al. (2001)&lt;/DisplayText&gt;&lt;record&gt;&lt;rec-number&gt;514&lt;/rec-number&gt;&lt;foreign-keys&gt;&lt;key app="EN" db-id="sapfa9vat92wstev003v9dsna9dsx9zdrwxd" timestamp="1578477462"&gt;514&lt;/key&gt;&lt;/foreign-keys&gt;&lt;ref-type name="Journal Article"&gt;17&lt;/ref-type&gt;&lt;contributors&gt;&lt;authors&gt;&lt;author&gt;Marx, M. C.&lt;/author&gt;&lt;author&gt;Wood, M.&lt;/author&gt;&lt;author&gt;Jarvis, S. C.&lt;/author&gt;&lt;/authors&gt;&lt;/contributors&gt;&lt;titles&gt;&lt;title&gt;A microplate fluorimetric assay for the study of enzyme diversity in soils&lt;/title&gt;&lt;secondary-title&gt;Soil Biology and Biochemistry&lt;/secondary-title&gt;&lt;/titles&gt;&lt;periodical&gt;&lt;full-title&gt;Soil Biology and Biochemistry&lt;/full-title&gt;&lt;/periodical&gt;&lt;pages&gt;1633-1640&lt;/pages&gt;&lt;volume&gt;33&lt;/volume&gt;&lt;number&gt;12&lt;/number&gt;&lt;keywords&gt;&lt;keyword&gt;Enzyme assay&lt;/keyword&gt;&lt;keyword&gt;4-methylumbelliferone&lt;/keyword&gt;&lt;keyword&gt;Fluorescence&lt;/keyword&gt;&lt;keyword&gt;Microplate&lt;/keyword&gt;&lt;keyword&gt;Enzyme diversity&lt;/keyword&gt;&lt;keyword&gt;Functional diversity&lt;/keyword&gt;&lt;/keywords&gt;&lt;dates&gt;&lt;year&gt;2001&lt;/year&gt;&lt;pub-dates&gt;&lt;date&gt;2001/10/01/&lt;/date&gt;&lt;/pub-dates&gt;&lt;/dates&gt;&lt;isbn&gt;0038-0717&lt;/isbn&gt;&lt;urls&gt;&lt;related-urls&gt;&lt;url&gt;http://www.sciencedirect.com/science/article/pii/S0038071701000797&lt;/url&gt;&lt;/related-urls&gt;&lt;/urls&gt;&lt;electronic-resource-num&gt;https://doi.org/10.1016/S0038-0717(01)00079-7&lt;/electronic-resource-num&gt;&lt;/record&gt;&lt;/Cite&gt;&lt;/EndNote&gt;</w:instrText>
        </w:r>
        <w:r>
          <w:fldChar w:fldCharType="separate"/>
        </w:r>
        <w:r>
          <w:rPr>
            <w:noProof/>
          </w:rPr>
          <w:t>Marx et al. (2001)</w:t>
        </w:r>
        <w:r>
          <w:fldChar w:fldCharType="end"/>
        </w:r>
      </w:hyperlink>
      <w:r>
        <w:t xml:space="preserve"> using methylumbelliferyl (MUF)- and amido-4-methylcoumarin (AMC)-labelled substrates. The enzymes β-glucosidase, β-xylosidase and β-cellobiosidase that are involved in C cycling were determined using 4-MUF-β-D-Glucoside, 4-MUF-β-D- Xylopyranoside and 4-MUF-β-D-cellobioside, respectively. N-acetyl-β-glucosaminidase (chitinase) involved in both the C and the N cycle was determined using 4-MUF-N-Acetyl-β-D-Glucosaminide. The enzymes solely associated with N cycling were N-cycling arginine-aminopeptidase and tyrosine-aminopeptidase and were determined with L-Arginine-aminopeptidase-7-AMC and L-tyrosine-7-AMC, respectively. Acid phosphatase which is involved in P cycling was determined by using 4-MUF phosphate disodium salt. Enzyme activities were calculated from the slope of substrate utilization during 180 min and expressed as nmol g</w:t>
      </w:r>
      <w:r>
        <w:rPr>
          <w:vertAlign w:val="superscript"/>
        </w:rPr>
        <w:t>-1</w:t>
      </w:r>
      <w:r>
        <w:t> h</w:t>
      </w:r>
      <w:r>
        <w:rPr>
          <w:vertAlign w:val="superscript"/>
        </w:rPr>
        <w:t>-1</w:t>
      </w:r>
      <w:r>
        <w:t xml:space="preserve">. Detailed information about the enzyme activity calculation can be found in </w:t>
      </w:r>
      <w:hyperlink w:anchor="_ENREF_30" w:tooltip="Heitkötter, 2017 #166" w:history="1">
        <w:r>
          <w:fldChar w:fldCharType="begin"/>
        </w:r>
        <w:r>
          <w:instrText xml:space="preserve"> ADDIN EN.CITE &lt;EndNote&gt;&lt;Cite AuthorYear="1"&gt;&lt;Author&gt;Heitkötter&lt;/Author&gt;&lt;Year&gt;2017&lt;/Year&gt;&lt;RecNum&gt;166&lt;/RecNum&gt;&lt;DisplayText&gt;Heitkötter et al. (2017)&lt;/DisplayText&gt;&lt;record&gt;&lt;rec-number&gt;166&lt;/rec-number&gt;&lt;foreign-keys&gt;&lt;key app="EN" db-id="sapfa9vat92wstev003v9dsna9dsx9zdrwxd" timestamp="1525709924"&gt;166&lt;/key&gt;&lt;key app="ENWeb" db-id=""&gt;0&lt;/key&gt;&lt;/foreign-keys&gt;&lt;ref-type name="Journal Article"&gt;17&lt;/ref-type&gt;&lt;contributors&gt;&lt;authors&gt;&lt;author&gt;Heitkötter, Julian&lt;/author&gt;&lt;author&gt;Niebuhr, Jana&lt;/author&gt;&lt;author&gt;Heinze, Stefanie&lt;/author&gt;&lt;author&gt;Marschner, Bernd&lt;/author&gt;&lt;/authors&gt;&lt;/contributors&gt;&lt;titles&gt;&lt;title&gt;Patterns of nitrogen and citric acid induced changes in C-turnover and enzyme activities are different in topsoil and subsoils of a sandy Cambisol&lt;/title&gt;&lt;secondary-title&gt;Geoderma&lt;/secondary-title&gt;&lt;/titles&gt;&lt;periodical&gt;&lt;full-title&gt;Geoderma&lt;/full-title&gt;&lt;/periodical&gt;&lt;pages&gt;111-117&lt;/pages&gt;&lt;volume&gt;292&lt;/volume&gt;&lt;dates&gt;&lt;year&gt;2017&lt;/year&gt;&lt;/dates&gt;&lt;isbn&gt;00167061&lt;/isbn&gt;&lt;urls&gt;&lt;/urls&gt;&lt;electronic-resource-num&gt;10.1016/j.geoderma.2017.01.017&lt;/electronic-resource-num&gt;&lt;/record&gt;&lt;/Cite&gt;&lt;/EndNote&gt;</w:instrText>
        </w:r>
        <w:r>
          <w:fldChar w:fldCharType="separate"/>
        </w:r>
        <w:r>
          <w:rPr>
            <w:noProof/>
          </w:rPr>
          <w:t>Heitkötter et al. (2017)</w:t>
        </w:r>
        <w:r>
          <w:fldChar w:fldCharType="end"/>
        </w:r>
      </w:hyperlink>
      <w:r>
        <w:t>.</w:t>
      </w:r>
    </w:p>
    <w:p>
      <w:pPr>
        <w:pStyle w:val="berschrift2"/>
        <w:spacing w:line="480" w:lineRule="auto"/>
      </w:pPr>
      <w:r>
        <w:t xml:space="preserve">Analysis of Extracellular Polymeric Substances </w:t>
      </w:r>
    </w:p>
    <w:p>
      <w:pPr>
        <w:spacing w:line="480" w:lineRule="auto"/>
      </w:pPr>
      <w:r>
        <w:t xml:space="preserve">Extracellular polymeric substances were extracted from 2.5 g (dry weight equivalent) frozen soil samples based on the cation exchange resin (CER) method of </w:t>
      </w:r>
      <w:hyperlink w:anchor="_ENREF_69" w:tooltip="Redmile-Gordon, 2014 #509" w:history="1">
        <w:r>
          <w:fldChar w:fldCharType="begin"/>
        </w:r>
        <w:r>
          <w:instrText xml:space="preserve"> ADDIN EN.CITE &lt;EndNote&gt;&lt;Cite AuthorYear="1"&gt;&lt;Author&gt;Redmile-Gordon&lt;/Author&gt;&lt;Year&gt;2014&lt;/Year&gt;&lt;RecNum&gt;509&lt;/RecNum&gt;&lt;DisplayText&gt;Redmile-Gordon et al. (2014)&lt;/DisplayText&gt;&lt;record&gt;&lt;rec-number&gt;509&lt;/rec-number&gt;&lt;foreign-keys&gt;&lt;key app="EN" db-id="sapfa9vat92wstev003v9dsna9dsx9zdrwxd" timestamp="1578323296"&gt;509&lt;/key&gt;&lt;key app="ENWeb" db-id=""&gt;0&lt;/key&gt;&lt;/foreign-keys&gt;&lt;ref-type name="Journal Article"&gt;17&lt;/ref-type&gt;&lt;contributors&gt;&lt;authors&gt;&lt;author&gt;Redmile-Gordon, M. A.&lt;/author&gt;&lt;author&gt;Brookes, P. C.&lt;/author&gt;&lt;author&gt;Evershed, R. P.&lt;/author&gt;&lt;author&gt;Goulding, K. W. T.&lt;/author&gt;&lt;author&gt;Hirsch, P. R.&lt;/author&gt;&lt;/authors&gt;&lt;/contributors&gt;&lt;titles&gt;&lt;title&gt;Measuring the soil-microbial interface: Extraction of extracellular polymeric substances (EPS) from soil biofilms&lt;/title&gt;&lt;secondary-title&gt;Soil Biology and Biochemistry&lt;/secondary-title&gt;&lt;/titles&gt;&lt;periodical&gt;&lt;full-title&gt;Soil Biology and Biochemistry&lt;/full-title&gt;&lt;/periodical&gt;&lt;pages&gt;163-171&lt;/pages&gt;&lt;volume&gt;72&lt;/volume&gt;&lt;section&gt;163&lt;/section&gt;&lt;dates&gt;&lt;year&gt;2014&lt;/year&gt;&lt;/dates&gt;&lt;isbn&gt;00380717&lt;/isbn&gt;&lt;urls&gt;&lt;/urls&gt;&lt;electronic-resource-num&gt;10.1016/j.soilbio.2014.01.025&lt;/electronic-resource-num&gt;&lt;/record&gt;&lt;/Cite&gt;&lt;/EndNote&gt;</w:instrText>
        </w:r>
        <w:r>
          <w:fldChar w:fldCharType="separate"/>
        </w:r>
        <w:r>
          <w:rPr>
            <w:noProof/>
          </w:rPr>
          <w:t>Redmile-Gordon et al. (2014)</w:t>
        </w:r>
        <w:r>
          <w:fldChar w:fldCharType="end"/>
        </w:r>
      </w:hyperlink>
      <w:r>
        <w:t>. In brief, soluble (microbial) products were first extracted from the soils by cooled CaCl</w:t>
      </w:r>
      <w:r>
        <w:rPr>
          <w:vertAlign w:val="subscript"/>
        </w:rPr>
        <w:t>2</w:t>
      </w:r>
      <w:r>
        <w:t xml:space="preserve"> (0.01M, 1:10 soil:CaCl</w:t>
      </w:r>
      <w:r>
        <w:rPr>
          <w:vertAlign w:val="subscript"/>
        </w:rPr>
        <w:t>2</w:t>
      </w:r>
      <w:r>
        <w:t>). Next, EPS were extracted using the cation exchange resin (AMBERLITE ®, strongly acidic Na ion exchange resin, Sigma-Aldrich</w:t>
      </w:r>
      <w:r>
        <w:rPr>
          <w:lang w:val="en-US"/>
        </w:rPr>
        <w:t>) in phosphate buffered saline (PBS)</w:t>
      </w:r>
      <w:r>
        <w:t xml:space="preserve"> (1:10 soil:PBS)</w:t>
      </w:r>
      <w:r>
        <w:rPr>
          <w:lang w:val="en-US"/>
        </w:rPr>
        <w:t xml:space="preserve">. </w:t>
      </w:r>
      <w:r>
        <w:t>To account for different OC contents of the soil, 11 and 1.9 g resin were used for top- and subsoil samples, respectively. Extracts were immediately frozen at -20</w:t>
      </w:r>
      <w:r>
        <w:rPr>
          <w:rFonts w:cs="Times New Roman"/>
        </w:rPr>
        <w:t>° </w:t>
      </w:r>
      <w:r>
        <w:t>C and thawed at 4</w:t>
      </w:r>
      <w:r>
        <w:rPr>
          <w:rFonts w:cs="Times New Roman"/>
        </w:rPr>
        <w:t>° </w:t>
      </w:r>
      <w:r>
        <w:t xml:space="preserve">C upon further analysis. Before analysis, extracts were filtered through a 0.45 µm syringe filter (PET-45/25 Chromafil, Macherey-Nagel, Düren, Germany). From these EPS extracts, total saccharide content was determined by the phenol-sulphuric acid method of </w:t>
      </w:r>
      <w:hyperlink w:anchor="_ENREF_19" w:tooltip="Dubois, 1956 #513" w:history="1">
        <w:r>
          <w:fldChar w:fldCharType="begin"/>
        </w:r>
        <w:r>
          <w:instrText xml:space="preserve"> ADDIN EN.CITE &lt;EndNote&gt;&lt;Cite AuthorYear="1"&gt;&lt;Author&gt;Dubois&lt;/Author&gt;&lt;Year&gt;1956&lt;/Year&gt;&lt;RecNum&gt;513&lt;/RecNum&gt;&lt;DisplayText&gt;Dubois et al. (1956)&lt;/DisplayText&gt;&lt;record&gt;&lt;rec-number&gt;513&lt;/rec-number&gt;&lt;foreign-keys&gt;&lt;key app="EN" db-id="sapfa9vat92wstev003v9dsna9dsx9zdrwxd" timestamp="1578477117"&gt;513&lt;/key&gt;&lt;/foreign-keys&gt;&lt;ref-type name="Journal Article"&gt;17&lt;/ref-type&gt;&lt;contributors&gt;&lt;authors&gt;&lt;author&gt;Dubois, Michel&lt;/author&gt;&lt;author&gt;Gilles, K. A.&lt;/author&gt;&lt;author&gt;Hamilton, J. K.&lt;/author&gt;&lt;author&gt;Rebers, P. A.&lt;/author&gt;&lt;author&gt;Smith, Fred&lt;/author&gt;&lt;/authors&gt;&lt;/contributors&gt;&lt;titles&gt;&lt;title&gt;Colorimetric Method for Determination of Sugars and Related Substances&lt;/title&gt;&lt;secondary-title&gt;Analytical Chemistry&lt;/secondary-title&gt;&lt;/titles&gt;&lt;periodical&gt;&lt;full-title&gt;Analytical Chemistry&lt;/full-title&gt;&lt;/periodical&gt;&lt;pages&gt;350-356&lt;/pages&gt;&lt;volume&gt;28&lt;/volume&gt;&lt;number&gt;3&lt;/number&gt;&lt;dates&gt;&lt;year&gt;1956&lt;/year&gt;&lt;pub-dates&gt;&lt;date&gt;1956/03/01&lt;/date&gt;&lt;/pub-dates&gt;&lt;/dates&gt;&lt;publisher&gt;American Chemical Society&lt;/publisher&gt;&lt;isbn&gt;0003-2700&lt;/isbn&gt;&lt;urls&gt;&lt;related-urls&gt;&lt;url&gt;https://doi.org/10.1021/ac60111a017&lt;/url&gt;&lt;/related-urls&gt;&lt;/urls&gt;&lt;electronic-resource-num&gt;10.1021/ac60111a017&lt;/electronic-resource-num&gt;&lt;/record&gt;&lt;/Cite&gt;&lt;/EndNote&gt;</w:instrText>
        </w:r>
        <w:r>
          <w:fldChar w:fldCharType="separate"/>
        </w:r>
        <w:r>
          <w:rPr>
            <w:noProof/>
          </w:rPr>
          <w:t>Dubois et al. (1956)</w:t>
        </w:r>
        <w:r>
          <w:fldChar w:fldCharType="end"/>
        </w:r>
      </w:hyperlink>
      <w:r>
        <w:t xml:space="preserve">, using D(+)-Glucose as a standard. To quantify the protein content in the EPS extracts, a modification of the Lowry assay </w:t>
      </w:r>
      <w:r>
        <w:fldChar w:fldCharType="begin"/>
      </w:r>
      <w:r>
        <w:instrText xml:space="preserve"> ADDIN EN.CITE &lt;EndNote&gt;&lt;Cite&gt;&lt;Author&gt;Lowry&lt;/Author&gt;&lt;Year&gt;1951&lt;/Year&gt;&lt;RecNum&gt;512&lt;/RecNum&gt;&lt;DisplayText&gt;(Lowry et al., 1951)&lt;/DisplayText&gt;&lt;record&gt;&lt;rec-number&gt;512&lt;/rec-number&gt;&lt;foreign-keys&gt;&lt;key app="EN" db-id="sapfa9vat92wstev003v9dsna9dsx9zdrwxd" timestamp="1578477068"&gt;512&lt;/key&gt;&lt;/foreign-keys&gt;&lt;ref-type name="Journal Article"&gt;17&lt;/ref-type&gt;&lt;contributors&gt;&lt;authors&gt;&lt;author&gt;Lowry, O. H.&lt;/author&gt;&lt;author&gt;Rosebrough, N. J.&lt;/author&gt;&lt;author&gt;Farr, A. L.&lt;/author&gt;&lt;author&gt;Randall, R. J.&lt;/author&gt;&lt;/authors&gt;&lt;/contributors&gt;&lt;titles&gt;&lt;title&gt;Protein measurement with the Folin phenol reagent&lt;/title&gt;&lt;secondary-title&gt;The Journal of biological chemistry&lt;/secondary-title&gt;&lt;alt-title&gt;J Biol Chem&lt;/alt-title&gt;&lt;/titles&gt;&lt;periodical&gt;&lt;full-title&gt;The Journal of biological chemistry&lt;/full-title&gt;&lt;abbr-1&gt;J Biol Chem&lt;/abbr-1&gt;&lt;/periodical&gt;&lt;alt-periodical&gt;&lt;full-title&gt;The Journal of biological chemistry&lt;/full-title&gt;&lt;abbr-1&gt;J Biol Chem&lt;/abbr-1&gt;&lt;/alt-periodical&gt;&lt;pages&gt;265-275&lt;/pages&gt;&lt;volume&gt;193&lt;/volume&gt;&lt;number&gt;1&lt;/number&gt;&lt;dates&gt;&lt;year&gt;1951&lt;/year&gt;&lt;pub-dates&gt;&lt;date&gt;1951/11//&lt;/date&gt;&lt;/pub-dates&gt;&lt;/dates&gt;&lt;isbn&gt;0021-9258&lt;/isbn&gt;&lt;accession-num&gt;14907713&lt;/accession-num&gt;&lt;urls&gt;&lt;related-urls&gt;&lt;url&gt;http://europepmc.org/abstract/MED/14907713&lt;/url&gt;&lt;/related-urls&gt;&lt;/urls&gt;&lt;remote-database-name&gt;PubMed&lt;/remote-database-name&gt;&lt;language&gt;eng&lt;/language&gt;&lt;/record&gt;&lt;/Cite&gt;&lt;/EndNote&gt;</w:instrText>
      </w:r>
      <w:r>
        <w:fldChar w:fldCharType="separate"/>
      </w:r>
      <w:r>
        <w:rPr>
          <w:noProof/>
        </w:rPr>
        <w:t>(</w:t>
      </w:r>
      <w:hyperlink w:anchor="_ENREF_47" w:tooltip="Lowry, 1951 #512" w:history="1">
        <w:r>
          <w:rPr>
            <w:noProof/>
          </w:rPr>
          <w:t>Lowry et al., 1951</w:t>
        </w:r>
      </w:hyperlink>
      <w:r>
        <w:rPr>
          <w:noProof/>
        </w:rPr>
        <w:t>)</w:t>
      </w:r>
      <w:r>
        <w:fldChar w:fldCharType="end"/>
      </w:r>
      <w:r>
        <w:t xml:space="preserve"> was used that corrects for polyphenolic compounds as described by </w:t>
      </w:r>
      <w:hyperlink w:anchor="_ENREF_26" w:tooltip="Frølund, 1995 #511" w:history="1">
        <w:r>
          <w:fldChar w:fldCharType="begin"/>
        </w:r>
        <w:r>
          <w:instrText xml:space="preserve"> ADDIN EN.CITE &lt;EndNote&gt;&lt;Cite AuthorYear="1"&gt;&lt;Author&gt;Frølund&lt;/Author&gt;&lt;Year&gt;1995&lt;/Year&gt;&lt;RecNum&gt;511&lt;/RecNum&gt;&lt;DisplayText&gt;Frølund et al. (1995)&lt;/DisplayText&gt;&lt;record&gt;&lt;rec-number&gt;511&lt;/rec-number&gt;&lt;foreign-keys&gt;&lt;key app="EN" db-id="sapfa9vat92wstev003v9dsna9dsx9zdrwxd" timestamp="1578476788"&gt;511&lt;/key&gt;&lt;/foreign-keys&gt;&lt;ref-type name="Journal Article"&gt;17&lt;/ref-type&gt;&lt;contributors&gt;&lt;authors&gt;&lt;author&gt;Frølund, B.&lt;/author&gt;&lt;author&gt;Griebe, T.&lt;/author&gt;&lt;author&gt;Nielsen, P. H.&lt;/author&gt;&lt;/authors&gt;&lt;/contributors&gt;&lt;titles&gt;&lt;title&gt;Enzymatic activity in the activated-sludge floc matrix&lt;/title&gt;&lt;secondary-title&gt;Applied Microbiology and Biotechnology&lt;/secondary-title&gt;&lt;/titles&gt;&lt;periodical&gt;&lt;full-title&gt;Applied Microbiology and Biotechnology&lt;/full-title&gt;&lt;/periodical&gt;&lt;pages&gt;755-761&lt;/pages&gt;&lt;volume&gt;43&lt;/volume&gt;&lt;number&gt;4&lt;/number&gt;&lt;dates&gt;&lt;year&gt;1995&lt;/year&gt;&lt;pub-dates&gt;&lt;date&gt;1995/09/01&lt;/date&gt;&lt;/pub-dates&gt;&lt;/dates&gt;&lt;isbn&gt;1432-0614&lt;/isbn&gt;&lt;urls&gt;&lt;related-urls&gt;&lt;url&gt;https://doi.org/10.1007/BF00164784&lt;/url&gt;&lt;/related-urls&gt;&lt;/urls&gt;&lt;electronic-resource-num&gt;10.1007/BF00164784&lt;/electronic-resource-num&gt;&lt;/record&gt;&lt;/Cite&gt;&lt;/EndNote&gt;</w:instrText>
        </w:r>
        <w:r>
          <w:fldChar w:fldCharType="separate"/>
        </w:r>
        <w:r>
          <w:rPr>
            <w:noProof/>
          </w:rPr>
          <w:t>Frølund et al. (1995)</w:t>
        </w:r>
        <w:r>
          <w:fldChar w:fldCharType="end"/>
        </w:r>
      </w:hyperlink>
      <w:r>
        <w:t>. Bovine serum albumin was used as a protein standard for quantification.</w:t>
      </w:r>
    </w:p>
    <w:p>
      <w:pPr>
        <w:pStyle w:val="berschrift2"/>
        <w:spacing w:line="480" w:lineRule="auto"/>
      </w:pPr>
      <w:r>
        <w:t>Phospholipid Fatty Acid Analysis</w:t>
      </w:r>
    </w:p>
    <w:p>
      <w:pPr>
        <w:spacing w:line="480" w:lineRule="auto"/>
      </w:pPr>
      <w:r>
        <w:t xml:space="preserve">Phospholipid fatty acids (PLFA) were extracted based on the method by </w:t>
      </w:r>
      <w:hyperlink w:anchor="_ENREF_27" w:tooltip="Frostegård, 1991 #302" w:history="1">
        <w:r>
          <w:fldChar w:fldCharType="begin"/>
        </w:r>
        <w:r>
          <w:instrText xml:space="preserve"> ADDIN EN.CITE &lt;EndNote&gt;&lt;Cite AuthorYear="1"&gt;&lt;Author&gt;Frostegård&lt;/Author&gt;&lt;Year&gt;1991&lt;/Year&gt;&lt;RecNum&gt;302&lt;/RecNum&gt;&lt;DisplayText&gt;Frostegård et al. (1991)&lt;/DisplayText&gt;&lt;record&gt;&lt;rec-number&gt;302&lt;/rec-number&gt;&lt;foreign-keys&gt;&lt;key app="EN" db-id="sapfa9vat92wstev003v9dsna9dsx9zdrwxd" timestamp="1528703051"&gt;302&lt;/key&gt;&lt;key app="ENWeb" db-id=""&gt;0&lt;/key&gt;&lt;/foreign-keys&gt;&lt;ref-type name="Journal Article"&gt;17&lt;/ref-type&gt;&lt;contributors&gt;&lt;authors&gt;&lt;author&gt;Frostegård, Å&lt;/author&gt;&lt;author&gt;Tunlid, A.&lt;/author&gt;&lt;author&gt;Bååth, E.&lt;/author&gt;&lt;/authors&gt;&lt;/contributors&gt;&lt;titles&gt;&lt;title&gt;Microbial biomass measured as total lipid phosphate in soils of different organic content&lt;/title&gt;&lt;secondary-title&gt;Journal of Microbiological Methods&lt;/secondary-title&gt;&lt;/titles&gt;&lt;periodical&gt;&lt;full-title&gt;Journal of Microbiological Methods&lt;/full-title&gt;&lt;/periodical&gt;&lt;pages&gt;151-163&lt;/pages&gt;&lt;volume&gt;14&lt;/volume&gt;&lt;number&gt;3&lt;/number&gt;&lt;section&gt;151&lt;/section&gt;&lt;dates&gt;&lt;year&gt;1991&lt;/year&gt;&lt;/dates&gt;&lt;isbn&gt;01677012&lt;/isbn&gt;&lt;urls&gt;&lt;/urls&gt;&lt;electronic-resource-num&gt;10.1016/0167-7012(91)90018-l&lt;/electronic-resource-num&gt;&lt;/record&gt;&lt;/Cite&gt;&lt;/EndNote&gt;</w:instrText>
        </w:r>
        <w:r>
          <w:fldChar w:fldCharType="separate"/>
        </w:r>
        <w:r>
          <w:rPr>
            <w:noProof/>
          </w:rPr>
          <w:t>Frostegård et al. (1991)</w:t>
        </w:r>
        <w:r>
          <w:fldChar w:fldCharType="end"/>
        </w:r>
      </w:hyperlink>
      <w:r>
        <w:t xml:space="preserve"> with modifications by </w:t>
      </w:r>
      <w:hyperlink w:anchor="_ENREF_40" w:tooltip="Kramer, 2013 #177" w:history="1">
        <w:r>
          <w:fldChar w:fldCharType="begin"/>
        </w:r>
        <w:r>
          <w:instrText xml:space="preserve"> ADDIN EN.CITE &lt;EndNote&gt;&lt;Cite AuthorYear="1"&gt;&lt;Author&gt;Kramer&lt;/Author&gt;&lt;Year&gt;2013&lt;/Year&gt;&lt;RecNum&gt;177&lt;/RecNum&gt;&lt;DisplayText&gt;Kramer et al. (2013)&lt;/DisplayText&gt;&lt;record&gt;&lt;rec-number&gt;177&lt;/rec-number&gt;&lt;foreign-keys&gt;&lt;key app="EN" db-id="sapfa9vat92wstev003v9dsna9dsx9zdrwxd" timestamp="1525710001"&gt;177&lt;/key&gt;&lt;key app="ENWeb" db-id=""&gt;0&lt;/key&gt;&lt;/foreign-keys&gt;&lt;ref-type name="Journal Article"&gt;17&lt;/ref-type&gt;&lt;contributors&gt;&lt;authors&gt;&lt;author&gt;Kramer, Susanne&lt;/author&gt;&lt;author&gt;Marhan, Sven&lt;/author&gt;&lt;author&gt;Haslwimmer, Heike&lt;/author&gt;&lt;author&gt;Ruess, Liliane&lt;/author&gt;&lt;author&gt;Kandeler, Ellen&lt;/author&gt;&lt;/authors&gt;&lt;/contributors&gt;&lt;titles&gt;&lt;title&gt;Temporal variation in surface and subsoil abundance and function of the soil microbial community in an arable soil&lt;/title&gt;&lt;secondary-title&gt;Soil Biology and Biochemistry&lt;/secondary-title&gt;&lt;/titles&gt;&lt;periodical&gt;&lt;full-title&gt;Soil Biology and Biochemistry&lt;/full-title&gt;&lt;/periodical&gt;&lt;pages&gt;76-85&lt;/pages&gt;&lt;volume&gt;61&lt;/volume&gt;&lt;dates&gt;&lt;year&gt;2013&lt;/year&gt;&lt;/dates&gt;&lt;isbn&gt;00380717&lt;/isbn&gt;&lt;urls&gt;&lt;/urls&gt;&lt;electronic-resource-num&gt;10.1016/j.soilbio.2013.02.006&lt;/electronic-resource-num&gt;&lt;/record&gt;&lt;/Cite&gt;&lt;/EndNote&gt;</w:instrText>
        </w:r>
        <w:r>
          <w:fldChar w:fldCharType="separate"/>
        </w:r>
        <w:r>
          <w:rPr>
            <w:noProof/>
          </w:rPr>
          <w:t>Kramer et al. (2013)</w:t>
        </w:r>
        <w:r>
          <w:fldChar w:fldCharType="end"/>
        </w:r>
      </w:hyperlink>
      <w:r>
        <w:t>. Briefly, lipids were extracted from freeze-dried aliquots of the samples with Bligh &amp; Dyer solution (methanol, chloroform, citrate buffer (pH=4); 2:1:0.8; v/v/v). The PLFA fraction was separated on silica columns by solid phase extraction (0.5</w:t>
      </w:r>
      <w:r>
        <w:rPr>
          <w:caps/>
        </w:rPr>
        <w:t> </w:t>
      </w:r>
      <w:r>
        <w:t>g</w:t>
      </w:r>
      <w:r>
        <w:rPr>
          <w:caps/>
        </w:rPr>
        <w:t xml:space="preserve"> </w:t>
      </w:r>
      <w:r>
        <w:t xml:space="preserve">SiOH, Chromabond ®, Macherey-Nagel, Düren, Germany) and subsequently subjected to alkaline methanolysis which converted them into fatty acid methyl esters (FAME). The extracts were measured in isooctane with a Trace 1300 gas chromatograph with flame ionization detection (GC-FID; Thermo Fisher Scientific, Waltham, USA), using a ZB-5HT fused silica capillary column (60 m, 0.25 I.D., 0.25 µm film thickness; Phenomenex LTD, Aschaffenburg, Germany). PLFA quantification was based on nonadecanoid acid methyl ester (19:0) as an internal standard. Concentrations were normalized to the average long-term results of a parallel extracted standard soil. Specific biomarker PLFAs were selected from the entirety of recorded FAMEs for further evaluation. This was done based on the unambiguous identification of their microbial origin via mass spectrometry. The selected PLFAs were categorized as indicative for gram positive bacteria (i15:0, a15:0, i16:0, i17:0), gram negative bacteria (cy17:0, cy19:0), unspecified bacteria (15:0, 16:1n7, 17:0), fungi (18:2n6, 18:1n9) and unspecified microbes (14:0, 16:0, 18:1n9t, 18:0, 20:0). The sum of fungal PLFAs relative to that of bacterial ones was used as fungal-to-bacterial-ratio (F:B). The sum of all the above mentioned PLFAs is further referred to as total microbial PLFA content and is indicative for the microbial biomass in soils </w:t>
      </w:r>
      <w:r>
        <w:fldChar w:fldCharType="begin"/>
      </w:r>
      <w:r>
        <w:instrText xml:space="preserve"> ADDIN EN.CITE &lt;EndNote&gt;&lt;Cite&gt;&lt;Author&gt;Frostegård&lt;/Author&gt;&lt;Year&gt;1991&lt;/Year&gt;&lt;RecNum&gt;302&lt;/RecNum&gt;&lt;DisplayText&gt;(Frostegård et al., 1991)&lt;/DisplayText&gt;&lt;record&gt;&lt;rec-number&gt;302&lt;/rec-number&gt;&lt;foreign-keys&gt;&lt;key app="EN" db-id="sapfa9vat92wstev003v9dsna9dsx9zdrwxd" timestamp="1528703051"&gt;302&lt;/key&gt;&lt;key app="ENWeb" db-id=""&gt;0&lt;/key&gt;&lt;/foreign-keys&gt;&lt;ref-type name="Journal Article"&gt;17&lt;/ref-type&gt;&lt;contributors&gt;&lt;authors&gt;&lt;author&gt;Frostegård, Å&lt;/author&gt;&lt;author&gt;Tunlid, A.&lt;/author&gt;&lt;author&gt;Bååth, E.&lt;/author&gt;&lt;/authors&gt;&lt;/contributors&gt;&lt;titles&gt;&lt;title&gt;Microbial biomass measured as total lipid phosphate in soils of different organic content&lt;/title&gt;&lt;secondary-title&gt;Journal of Microbiological Methods&lt;/secondary-title&gt;&lt;/titles&gt;&lt;periodical&gt;&lt;full-title&gt;Journal of Microbiological Methods&lt;/full-title&gt;&lt;/periodical&gt;&lt;pages&gt;151-163&lt;/pages&gt;&lt;volume&gt;14&lt;/volume&gt;&lt;number&gt;3&lt;/number&gt;&lt;section&gt;151&lt;/section&gt;&lt;dates&gt;&lt;year&gt;1991&lt;/year&gt;&lt;/dates&gt;&lt;isbn&gt;01677012&lt;/isbn&gt;&lt;urls&gt;&lt;/urls&gt;&lt;electronic-resource-num&gt;10.1016/0167-7012(91)90018-l&lt;/electronic-resource-num&gt;&lt;/record&gt;&lt;/Cite&gt;&lt;/EndNote&gt;</w:instrText>
      </w:r>
      <w:r>
        <w:fldChar w:fldCharType="separate"/>
      </w:r>
      <w:r>
        <w:rPr>
          <w:noProof/>
        </w:rPr>
        <w:t>(</w:t>
      </w:r>
      <w:hyperlink w:anchor="_ENREF_27" w:tooltip="Frostegård, 1991 #302" w:history="1">
        <w:r>
          <w:rPr>
            <w:noProof/>
          </w:rPr>
          <w:t>Frostegård et al., 1991</w:t>
        </w:r>
      </w:hyperlink>
      <w:r>
        <w:rPr>
          <w:noProof/>
        </w:rPr>
        <w:t>)</w:t>
      </w:r>
      <w:r>
        <w:fldChar w:fldCharType="end"/>
      </w:r>
      <w:r>
        <w:t xml:space="preserve">. </w:t>
      </w:r>
    </w:p>
    <w:p>
      <w:pPr>
        <w:pStyle w:val="berschrift2"/>
        <w:spacing w:line="480" w:lineRule="auto"/>
      </w:pPr>
      <w:r>
        <w:t>Statistical Analysis</w:t>
      </w:r>
    </w:p>
    <w:p>
      <w:pPr>
        <w:spacing w:line="480" w:lineRule="auto"/>
      </w:pPr>
      <w:r>
        <w:t xml:space="preserve">All statistical analyses were done with R v4.0.2 </w:t>
      </w:r>
      <w:r>
        <w:fldChar w:fldCharType="begin"/>
      </w:r>
      <w:r>
        <w:instrText xml:space="preserve"> ADDIN EN.CITE &lt;EndNote&gt;&lt;Cite&gt;&lt;Author&gt;R Development Core Team&lt;/Author&gt;&lt;Year&gt;2020&lt;/Year&gt;&lt;RecNum&gt;559&lt;/RecNum&gt;&lt;DisplayText&gt;(R Development Core Team, 2020)&lt;/DisplayText&gt;&lt;record&gt;&lt;rec-number&gt;559&lt;/rec-number&gt;&lt;foreign-keys&gt;&lt;key app="EN" db-id="sapfa9vat92wstev003v9dsna9dsx9zdrwxd" timestamp="1611319005"&gt;559&lt;/key&gt;&lt;/foreign-keys&gt;&lt;ref-type name="Computer Program"&gt;9&lt;/ref-type&gt;&lt;contributors&gt;&lt;authors&gt;&lt;author&gt;R Development Core Team,&lt;/author&gt;&lt;/authors&gt;&lt;/contributors&gt;&lt;titles&gt;&lt;title&gt;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w:t>
      </w:r>
      <w:hyperlink w:anchor="_ENREF_66" w:tooltip="R Development Core Team, 2020 #559" w:history="1">
        <w:r>
          <w:rPr>
            <w:noProof/>
          </w:rPr>
          <w:t>R Development Core Team, 2020</w:t>
        </w:r>
      </w:hyperlink>
      <w:r>
        <w:rPr>
          <w:noProof/>
        </w:rPr>
        <w:t>)</w:t>
      </w:r>
      <w:r>
        <w:fldChar w:fldCharType="end"/>
      </w:r>
      <w:r>
        <w:t>. We used two-way analysis of variance (ANOVA) to test for effects of rooting treatment, site and their interaction on chemical and microbial soil variables separately for samples from top- and subsoil, respectively. Therefore, we built linear models for each response variable specifying rooting treatment, site and their interaction as fixed effects (</w:t>
      </w:r>
      <w:r>
        <w:rPr>
          <w:i/>
          <w:iCs/>
        </w:rPr>
        <w:t>stats</w:t>
      </w:r>
      <w:r>
        <w:t xml:space="preserve"> v4.0.2) </w:t>
      </w:r>
      <w:r>
        <w:fldChar w:fldCharType="begin"/>
      </w:r>
      <w:r>
        <w:instrText xml:space="preserve"> ADDIN EN.CITE &lt;EndNote&gt;&lt;Cite&gt;&lt;Author&gt;R Development Core Team&lt;/Author&gt;&lt;Year&gt;2020&lt;/Year&gt;&lt;RecNum&gt;559&lt;/RecNum&gt;&lt;DisplayText&gt;(R Development Core Team, 2020)&lt;/DisplayText&gt;&lt;record&gt;&lt;rec-number&gt;559&lt;/rec-number&gt;&lt;foreign-keys&gt;&lt;key app="EN" db-id="sapfa9vat92wstev003v9dsna9dsx9zdrwxd" timestamp="1611319005"&gt;559&lt;/key&gt;&lt;/foreign-keys&gt;&lt;ref-type name="Computer Program"&gt;9&lt;/ref-type&gt;&lt;contributors&gt;&lt;authors&gt;&lt;author&gt;R Development Core Team,&lt;/author&gt;&lt;/authors&gt;&lt;/contributors&gt;&lt;titles&gt;&lt;title&gt;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w:t>
      </w:r>
      <w:hyperlink w:anchor="_ENREF_66" w:tooltip="R Development Core Team, 2020 #559" w:history="1">
        <w:r>
          <w:rPr>
            <w:noProof/>
          </w:rPr>
          <w:t>R Development Core Team, 2020</w:t>
        </w:r>
      </w:hyperlink>
      <w:r>
        <w:rPr>
          <w:noProof/>
        </w:rPr>
        <w:t>)</w:t>
      </w:r>
      <w:r>
        <w:fldChar w:fldCharType="end"/>
      </w:r>
      <w:r>
        <w:t xml:space="preserve"> followed by calculation of ANOVA tables using type-III sum-of-squares (</w:t>
      </w:r>
      <w:r>
        <w:rPr>
          <w:i/>
          <w:iCs/>
        </w:rPr>
        <w:t>car</w:t>
      </w:r>
      <w:r>
        <w:t xml:space="preserve"> v3.0-8) </w:t>
      </w:r>
      <w:r>
        <w:fldChar w:fldCharType="begin"/>
      </w:r>
      <w:r>
        <w:instrText xml:space="preserve"> ADDIN EN.CITE &lt;EndNote&gt;&lt;Cite&gt;&lt;Author&gt;Fox&lt;/Author&gt;&lt;Year&gt;2018&lt;/Year&gt;&lt;RecNum&gt;560&lt;/RecNum&gt;&lt;DisplayText&gt;(Fox and Weisberg, 2018)&lt;/DisplayText&gt;&lt;record&gt;&lt;rec-number&gt;560&lt;/rec-number&gt;&lt;foreign-keys&gt;&lt;key app="EN" db-id="sapfa9vat92wstev003v9dsna9dsx9zdrwxd" timestamp="1611320523"&gt;560&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8&lt;/year&gt;&lt;/dates&gt;&lt;pub-location&gt;Thousand Oaks, CA, USA&lt;/pub-location&gt;&lt;publisher&gt;SAGE Publications&lt;/publisher&gt;&lt;isbn&gt;978-1544336473&lt;/isbn&gt;&lt;urls&gt;&lt;/urls&gt;&lt;/record&gt;&lt;/Cite&gt;&lt;/EndNote&gt;</w:instrText>
      </w:r>
      <w:r>
        <w:fldChar w:fldCharType="separate"/>
      </w:r>
      <w:r>
        <w:rPr>
          <w:noProof/>
        </w:rPr>
        <w:t>(</w:t>
      </w:r>
      <w:hyperlink w:anchor="_ENREF_24" w:tooltip="Fox, 2018 #560" w:history="1">
        <w:r>
          <w:rPr>
            <w:noProof/>
          </w:rPr>
          <w:t>Fox and Weisberg, 2018</w:t>
        </w:r>
      </w:hyperlink>
      <w:r>
        <w:rPr>
          <w:noProof/>
        </w:rPr>
        <w:t>)</w:t>
      </w:r>
      <w:r>
        <w:fldChar w:fldCharType="end"/>
      </w:r>
      <w:r>
        <w:t>. Model residuals were checked visually by diagnostic plots (qq, residuals vs. fitted, histogram of scaled residuals). In case assumptions were violated, analyses were re-run on ln-transformed data, which generally stabilized variances and improved normality of residuals. Plant variables including biomass and chemistry of leaves and roots were available only for rooted treatments. We used two-way ANOVAs as described above to test for the effects of site, soil depth and their interaction on plant variables. Post-hoc comparisons were based on estimated marginal means and followed by Dunnett’s tests (</w:t>
      </w:r>
      <w:r>
        <w:rPr>
          <w:i/>
          <w:iCs/>
        </w:rPr>
        <w:t>emmeans</w:t>
      </w:r>
      <w:r>
        <w:t xml:space="preserve"> v1.4.8) </w:t>
      </w:r>
      <w:r>
        <w:fldChar w:fldCharType="begin"/>
      </w:r>
      <w:r>
        <w:instrText xml:space="preserve"> ADDIN EN.CITE &lt;EndNote&gt;&lt;Cite&gt;&lt;Author&gt;Lenth&lt;/Author&gt;&lt;Year&gt;2020&lt;/Year&gt;&lt;RecNum&gt;561&lt;/RecNum&gt;&lt;DisplayText&gt;(Lenth et al., 2020)&lt;/DisplayText&gt;&lt;record&gt;&lt;rec-number&gt;561&lt;/rec-number&gt;&lt;foreign-keys&gt;&lt;key app="EN" db-id="sapfa9vat92wstev003v9dsna9dsx9zdrwxd" timestamp="1611321201"&gt;561&lt;/key&gt;&lt;/foreign-keys&gt;&lt;ref-type name="Computer Program"&gt;9&lt;/ref-type&gt;&lt;contributors&gt;&lt;authors&gt;&lt;author&gt;Lenth, Russell&lt;/author&gt;&lt;author&gt;Buerkner, Paul&lt;/author&gt;&lt;author&gt;Herve, Maximilian&lt;/author&gt;&lt;author&gt;Love, Jonathon&lt;/author&gt;&lt;author&gt;Riebl, Hannes&lt;/author&gt;&lt;author&gt;Singmann, Henrik&lt;/author&gt;&lt;/authors&gt;&lt;/contributors&gt;&lt;titles&gt;&lt;title&gt;emmeans: Estimated Marginal Means, aka Least-Squares Means&lt;/title&gt;&lt;/titles&gt;&lt;edition&gt;1.5.3&lt;/edition&gt;&lt;dates&gt;&lt;year&gt;2020&lt;/year&gt;&lt;/dates&gt;&lt;work-type&gt;Package&lt;/work-type&gt;&lt;urls&gt;&lt;related-urls&gt;&lt;url&gt;https://CRAN.R-project.org/package=emmeans&lt;/url&gt;&lt;/related-urls&gt;&lt;/urls&gt;&lt;/record&gt;&lt;/Cite&gt;&lt;/EndNote&gt;</w:instrText>
      </w:r>
      <w:r>
        <w:fldChar w:fldCharType="separate"/>
      </w:r>
      <w:r>
        <w:rPr>
          <w:noProof/>
        </w:rPr>
        <w:t>(</w:t>
      </w:r>
      <w:hyperlink w:anchor="_ENREF_45" w:tooltip="Lenth, 2020 #561" w:history="1">
        <w:r>
          <w:rPr>
            <w:noProof/>
          </w:rPr>
          <w:t>Lenth et al., 2020</w:t>
        </w:r>
      </w:hyperlink>
      <w:r>
        <w:rPr>
          <w:noProof/>
        </w:rPr>
        <w:t>)</w:t>
      </w:r>
      <w:r>
        <w:fldChar w:fldCharType="end"/>
      </w:r>
      <w:r>
        <w:t>. Significance was generally accepted at α=0.05, while p-values 0.05&lt;p&lt;0.1 are indicated in figures and referred to as “marginally significant” or “trend” in the text. We employed principle component analysis (PCA) to ordinate samples in reduced space based on scaled loading variables (</w:t>
      </w:r>
      <w:r>
        <w:rPr>
          <w:i/>
          <w:iCs/>
        </w:rPr>
        <w:t>FactoMineR</w:t>
      </w:r>
      <w:r>
        <w:t xml:space="preserve"> v2.3) </w:t>
      </w:r>
      <w:r>
        <w:fldChar w:fldCharType="begin"/>
      </w:r>
      <w:r>
        <w:instrText xml:space="preserve"> ADDIN EN.CITE &lt;EndNote&gt;&lt;Cite&gt;&lt;Author&gt;Lê&lt;/Author&gt;&lt;Year&gt;2008&lt;/Year&gt;&lt;RecNum&gt;562&lt;/RecNum&gt;&lt;DisplayText&gt;(Lê et al., 2008)&lt;/DisplayText&gt;&lt;record&gt;&lt;rec-number&gt;562&lt;/rec-number&gt;&lt;foreign-keys&gt;&lt;key app="EN" db-id="sapfa9vat92wstev003v9dsna9dsx9zdrwxd" timestamp="1611321364"&gt;562&lt;/key&gt;&lt;key app="ENWeb" db-id=""&gt;0&lt;/key&gt;&lt;/foreign-keys&gt;&lt;ref-type name="Journal Article"&gt;17&lt;/ref-type&gt;&lt;contributors&gt;&lt;authors&gt;&lt;author&gt;Lê, Sébastien&lt;/author&gt;&lt;author&gt;Josse, Julie&lt;/author&gt;&lt;author&gt;Husson, François&lt;/author&gt;&lt;/authors&gt;&lt;/contributors&gt;&lt;titles&gt;&lt;title&gt;FactoMineR: AnRPackage for Multivariate Analysis&lt;/title&gt;&lt;secondary-title&gt;Journal of Statistical Software&lt;/secondary-title&gt;&lt;/titles&gt;&lt;periodical&gt;&lt;full-title&gt;Journal of Statistical Software&lt;/full-title&gt;&lt;/periodical&gt;&lt;volume&gt;25&lt;/volume&gt;&lt;number&gt;1&lt;/number&gt;&lt;dates&gt;&lt;year&gt;2008&lt;/year&gt;&lt;/dates&gt;&lt;isbn&gt;1548-7660&lt;/isbn&gt;&lt;urls&gt;&lt;/urls&gt;&lt;electronic-resource-num&gt;10.18637/jss.v025.i01&lt;/electronic-resource-num&gt;&lt;/record&gt;&lt;/Cite&gt;&lt;/EndNote&gt;</w:instrText>
      </w:r>
      <w:r>
        <w:fldChar w:fldCharType="separate"/>
      </w:r>
      <w:r>
        <w:rPr>
          <w:noProof/>
        </w:rPr>
        <w:t>(</w:t>
      </w:r>
      <w:hyperlink w:anchor="_ENREF_42" w:tooltip="Lê, 2008 #562" w:history="1">
        <w:r>
          <w:rPr>
            <w:noProof/>
          </w:rPr>
          <w:t>Lê et al., 2008</w:t>
        </w:r>
      </w:hyperlink>
      <w:r>
        <w:rPr>
          <w:noProof/>
        </w:rPr>
        <w:t>)</w:t>
      </w:r>
      <w:r>
        <w:fldChar w:fldCharType="end"/>
      </w:r>
      <w:r>
        <w:t>. Loading variables included PLFA markers for total microbes, fungi, gram-positive bacteria, gram-negative bacteria, the PLFA-based F:B ratio, summed C-cycling enzymes, summed N-cycling enzymes, chitinase, acid phosphatase as well as EPS saccharides and EPS proteins.</w:t>
      </w:r>
    </w:p>
    <w:bookmarkEnd w:id="0"/>
    <w:p>
      <w:pPr>
        <w:pStyle w:val="berschrift1"/>
        <w:spacing w:line="480" w:lineRule="auto"/>
      </w:pPr>
      <w:r>
        <w:t>Results</w:t>
      </w:r>
    </w:p>
    <w:p>
      <w:pPr>
        <w:pStyle w:val="berschrift2"/>
        <w:spacing w:line="480" w:lineRule="auto"/>
      </w:pPr>
      <w:r>
        <w:t>Plant Parameters</w:t>
      </w:r>
    </w:p>
    <w:p>
      <w:pPr>
        <w:spacing w:line="480" w:lineRule="auto"/>
      </w:pPr>
      <w:r>
        <w:t xml:space="preserve">Seedlings of </w:t>
      </w:r>
      <w:r>
        <w:rPr>
          <w:i/>
        </w:rPr>
        <w:t>F. sylvatica</w:t>
      </w:r>
      <w:r>
        <w:t xml:space="preserve"> developed significantly more root biomass when grown in topsoil material, both across and within the three investigated sites. Compared to those seedlings that were grown in topsoil material, seedlings grown in subsoils developed 36, 22, and 22 % less root biomass for LO, RS, and PS site, respectively. Additionally, seedlings grown on LO material also had 44% less shoot and 39% less total biomass in subsoil vs. topsoil samples. The root/shoot ratio was &gt; 1 in all soils and did not differ between soil depths (Table 3). Amongst the three topsoils, seedlings grown on LO material produced significantly higher shoot and total biomass compared to seedlings grown on the other two topsoil materials. For top- and subsoil material, root biomass of the seedlings grown in PS material was lower than that of seedlings grown in material from LO or RS sites. Root/shoot ratios of seedlings were significantly lower when grown in soil material from the LO site than when grown in material from the RS site, while seedlings grown on material from the PS site had intermediate root/shoot ratios (Table 3). </w:t>
      </w:r>
    </w:p>
    <w:p>
      <w:pPr>
        <w:spacing w:line="480" w:lineRule="auto"/>
      </w:pPr>
      <w:r>
        <w:t>The elemental analysis of leaves and roots revealed that seedlings grown in subsoil material had significantly lower concentrations of most plant nutrients including N, K, Mg, Ca, Fe and P. Significant nutrient reductions of seedlings grown on subsoil material were more pronounced in leaf compared to root tissue. However, C concentrations of both leaves and roots were significantly higher across all three sites when seedlings were grown on subsoil as compared to topsoil material (Soil depth main effects: p=0.002 for leaf C, p=0.037 for root C). This led to a strong significant increase in the C/N ratios, especially in the roots but also in the leaves (Table S1 and S2). The leaf sodium (Na) concentrations were significantly higher for plants grown in subsoil than those grown in topsoil (Table S2).</w:t>
      </w:r>
    </w:p>
    <w:p>
      <w:pPr>
        <w:pStyle w:val="berschrift2"/>
        <w:spacing w:line="480" w:lineRule="auto"/>
      </w:pPr>
      <w:r>
        <w:t>pH, OC and N contents of bulk soils</w:t>
      </w:r>
    </w:p>
    <w:p>
      <w:pPr>
        <w:spacing w:line="480" w:lineRule="auto"/>
      </w:pPr>
      <w:r>
        <w:t>The rooting treatment increased pH values significantly in the acidic substrates, except for subsoil LO (Table 4).</w:t>
      </w:r>
    </w:p>
    <w:p>
      <w:pPr>
        <w:spacing w:line="480" w:lineRule="auto"/>
      </w:pPr>
      <w:r>
        <w:t>The OC concentrations in the LO subsoil significantly increased by 15 % from 2.1 to 2.4 mg g</w:t>
      </w:r>
      <w:r>
        <w:rPr>
          <w:vertAlign w:val="superscript"/>
        </w:rPr>
        <w:t>-1</w:t>
      </w:r>
      <w:r>
        <w:t xml:space="preserve"> in the rooted samples, causing an overall significantly positive effect of rooting on SOC when averaged across sites for the subsoils. Nitrogen concentrations decreased with rooting in the RS topsoil. C/N ratios increased due to rooting in all soils, except for the PS subsoil (Table 4).</w:t>
      </w:r>
    </w:p>
    <w:p>
      <w:pPr>
        <w:pStyle w:val="berschrift2"/>
        <w:spacing w:line="480" w:lineRule="auto"/>
      </w:pPr>
      <w:r>
        <w:t>Distribution of Water-Stable Aggregate Size Classes</w:t>
      </w:r>
    </w:p>
    <w:p>
      <w:pPr>
        <w:spacing w:line="480" w:lineRule="auto"/>
      </w:pPr>
      <w:r>
        <w:t>The distribution of aggregate size classes in the topsoils was quite similar for the three sites, as topsoil material was mainly made up of water-stable macroaggregates (&gt;250 µm). On average, wet sieving yielded approx. 80 % particles &gt;250 µm in the three topsoils. The mass contribution of the other size classes decreased with their size (Figure 2). For the topsoils, significant treatment effects were observed across sites: Rooting decreased the amount of particles &gt; 250 µm, while it led to a concomitant increase in the size fraction 250-53 µm. Particles 53-20 µm in size also tended to increase in the rooted treatment (p &lt; 0.1), whereas the size fraction &lt; 20 µm did not respond to rooting (Figure 2a).</w:t>
      </w:r>
    </w:p>
    <w:p>
      <w:pPr>
        <w:spacing w:line="480" w:lineRule="auto"/>
      </w:pPr>
      <w:r>
        <w:t>In the subsoils of the two finer textured sites (LO and RS), the inherent aggregate size distribution was quite different from the topsoils: In the unrooted samples particles 250-53 µm made up most of the soil mass (57 % for LO and 64 % for RS), followed by particles 53-20 µm in size for the LO site (21 %) and macroaggregates &gt; 250 µm for the RS site (30 %). In the subsoils of these two sites, rooting strongly increased macroaggregation by 53 % for LO and 66 % for RS soil material, respectively. This was accompanied by a decrease in the size fraction 250-53 µm at both sites (Figure 2f, 2g). The PS subsoil, having a very coarse soil texture with &gt; 40% mineral particles &gt; 250 µm in size (Table 2), had a particle size distribution similar to the associated topsoil with &gt; 80 % of the particles being &gt; 250 µm. At this site, the subsoil response to rooting was a small, but significant decrease in the size classes &lt; 53 µm from 2.6 to 1.9 % (Figure 2h).</w:t>
      </w:r>
    </w:p>
    <w:p>
      <w:pPr>
        <w:pStyle w:val="berschrift2"/>
        <w:spacing w:line="480" w:lineRule="auto"/>
      </w:pPr>
      <w:r>
        <w:t>OC and N Contents of Aggregate Size Classes</w:t>
      </w:r>
    </w:p>
    <w:p>
      <w:pPr>
        <w:spacing w:line="480" w:lineRule="auto"/>
      </w:pPr>
      <w:r>
        <w:t>The amount of some aggregate size fractions was too small to be in the range for OC and N analyses. These were the fractions 53-20 µm and &lt; 20 µm for the RS topsoil as well as the fraction &lt; 20 µm for the PS site (topsoil and subsoil).</w:t>
      </w:r>
    </w:p>
    <w:p>
      <w:pPr>
        <w:spacing w:line="480" w:lineRule="auto"/>
      </w:pPr>
      <w:r>
        <w:t xml:space="preserve">In the topsoils, OC and N concentrations of the aggregate size class 250-53 µm decreased across sites due to rooting (Figures 3a, S1a). This was, however, mainly due to the LO topsoil material, where this effect was very pronounced (Figure 3b, S1b). In the PS topsoil, N concentrations of the size class 53-20 µm were significantly lower in the rooted compared to the unrooted samples (Figure S1d). For OC, the same trend occurred in this size fraction (p &lt; 0.1) (Figure 3d). For the subsoils, the OC concentration of aggregates 250-53 µm in size decreased significantly across sites in the rooted pots (Figure 3e). In the RS subsoil the macroaggregates showed a higher OC concentration in the rooted compared to the unrooted samples (Figure 3g). The N concentration of the respective subsoil aggregate size classes showed the same treatment effects for the RS and PS </w:t>
      </w:r>
      <w:commentRangeStart w:id="7"/>
      <w:commentRangeStart w:id="8"/>
      <w:r>
        <w:t>sites</w:t>
      </w:r>
      <w:commentRangeEnd w:id="7"/>
      <w:r>
        <w:commentReference w:id="7"/>
      </w:r>
      <w:commentRangeEnd w:id="8"/>
      <w:r>
        <w:rPr>
          <w:rStyle w:val="Kommentarzeichen"/>
        </w:rPr>
        <w:commentReference w:id="8"/>
      </w:r>
      <w:r>
        <w:t xml:space="preserve"> (Figures S1f, S1h) but not for the LO site, where the N concentration of the size class 250-53 µm was not significantly different between rooted and unrooted pots (Figure S1f). However, the macroaggregate N concentration increased in the rooted pots (Figure S1f). </w:t>
      </w:r>
    </w:p>
    <w:p>
      <w:pPr>
        <w:spacing w:line="480" w:lineRule="auto"/>
      </w:pPr>
      <w:r>
        <w:t>We estimated the overall amount of OC and N stored in aggregate size classes by multiplying elemental concentrations by aggregate mass fractions. In topsoils, by far most of OC and N was stored in macroaggregates, but the contribution significantly decreased in the rooted samples across sites (Figures 4a, S2a). Furthermore, in the RS topsoil material, the amount of OC and N stored in the large macroaggregates (250-53 µm) increased in the rooted pots (Figure 4c, S2c). While rooting did not affect DOC in the topsoils (Figure 4a), it had a significantly negative effect on dNt storage in the topsoils of LO and RS sites (Figures S2b, S2c). In the subsoils of the two finer-textured sites (LO and RS), the amount of OC and N stored in macroaggregates strongly increased with rooting. This was accompanied by a decrease of both elements stored in the large microaggregates (250-53 µm) (Figures 4f, 4g, S2f, S2g). The contribution of DOC to overall SOC storage significantly increased in the PS subsoil (Figure 4h) and tended to do so in the RS subsoil (p &lt; 0.1) (Figure 4g). The resulting C/N ratios decreased upon rooting in the particles &gt; 250 µm from LO and PS topsoils as well as RS subsoil and in the partciles 250-53 µm in size of the LO subsoil material. A higher C/N ratio was measured in the particles &gt; 250 µm of the RS topsoil and in de DOM obtained from LO and RS topsoils and PS subsoil (Figure S3).</w:t>
      </w:r>
    </w:p>
    <w:p>
      <w:pPr>
        <w:pStyle w:val="berschrift2"/>
        <w:spacing w:line="480" w:lineRule="auto"/>
      </w:pPr>
      <w:r>
        <w:t>Potential Enzyme Activities normalised to OC content</w:t>
      </w:r>
    </w:p>
    <w:p>
      <w:pPr>
        <w:spacing w:line="480" w:lineRule="auto"/>
      </w:pPr>
      <w:r>
        <w:t>Rooting generally had a positive effect on potential enzyme activities and produced similar effects in topsoils and subsoils when observed across sites: In both soil depths, the potential activities of β-glucosidase, chitinase and thyrosine-aminopeptidase were significantly increased in the rooted samples. Additionally, rooting strongly enhanced α-glucosidase activity in the topsoils of all sites and arginine-aminopeptidase in the topsoil of the PS site. In the PS topsoil, no activity of β-cellobiosidase could be detected. In the subsoils of the RS and PS sites, potential arginine-aminopeptidase activity was also increased by rooting. The only significant decrease in a potential enzyme activity due to rooting occurred in the RS subsoil for acid phosphatase (Figure S4).</w:t>
      </w:r>
    </w:p>
    <w:p>
      <w:pPr>
        <w:pStyle w:val="berschrift2"/>
        <w:spacing w:line="480" w:lineRule="auto"/>
      </w:pPr>
      <w:r>
        <w:t>Extracellular Polymeric Substances</w:t>
      </w:r>
    </w:p>
    <w:p>
      <w:pPr>
        <w:spacing w:line="480" w:lineRule="auto"/>
      </w:pPr>
      <w:r>
        <w:t>Rooting significantly increased the concentrations of EPS saccharides in the soils from the LO site by 62 % and 114 % for topsoil and subsoil, respectively. EPS protein content of topsoil material increased across sites due to rooting by 71% on average (Table 5).</w:t>
      </w:r>
    </w:p>
    <w:p>
      <w:pPr>
        <w:pStyle w:val="berschrift2"/>
        <w:spacing w:line="480" w:lineRule="auto"/>
      </w:pPr>
      <w:r>
        <w:t>Microbial Abundance and Community Composition</w:t>
      </w:r>
    </w:p>
    <w:p>
      <w:pPr>
        <w:pStyle w:val="Aufzhlungszeichen"/>
        <w:spacing w:line="480" w:lineRule="auto"/>
      </w:pPr>
      <w:r>
        <w:t>Microbial abundance measured as total microbial PLFA concentration was not significantly affected by rooting in the LO and PS topsoils, whereas in the RS topsoil it was reduced by 18% in rooting treatments by the end of the experiment. The lowered microbial abundance in RS topsoil was driven by reductions of bacteria, including gram positive and negative ones, whereas rooting did not affect fungal PLFAs. In the PS topsoil, a root-induced decrease in bacterial PLFAs, specifically of gram positive markers was observed, while fungal PLFAs increased with rooting (Table 6). This shifted the microbial community composition towards fungi in RS and PS topsoils, as indicated by corresponding increases in the F:B ratio (Figure 5).</w:t>
      </w:r>
    </w:p>
    <w:p>
      <w:pPr>
        <w:pStyle w:val="Aufzhlungszeichen"/>
        <w:spacing w:line="480" w:lineRule="auto"/>
      </w:pPr>
      <w:r>
        <w:t xml:space="preserve">In the subsoils, rooting led to a strong increase in microbial abundance. There, total microbial PLFA concentrations were 87, 70, and 30 % higher than in the unrooted controls of LO, RS, and PS, respectively. This general increase in microbial biomass was mainly driven by a very strong increase in fungal abundance due to rooting: Rooting increased concentrations of fungal biomarkers by 348, 195, and 82 % in LO, RS, and PS subsoil, respectively. In the LO subsoil material, rooting additionally resulted in significantly higher concentrations of gram negative and total bacterial PLFAs (increases by 58 % and 31 %, respectively). In the RS subsoil, additionally to the fungi, all three classes of bacterial PLFAs contributed to the increased total microbial PLFA content (gram positive, gram negative, and total bacteria increased by 54 %, 50 %, and 52 %, respectively). In the PS subsoil in contrast, fungi were the only taxonomic group that was significantly affected by rooting (Table 6). The strong effect of rooting on fungal PLFAs became also visible in the F:B ratios of the subsoils that were significantly increased for all three sites. Overall, the shift towards fungi in the microbial community composition was most pronounced in the LO subsoil, where the relative contribution of fungi to total microbial PLFAs was 2.4-fold enhanced from 15 to 36 mol% in the rooted as compared to the unrooted samples (Figure 5). </w:t>
      </w:r>
    </w:p>
    <w:p>
      <w:pPr>
        <w:spacing w:line="480" w:lineRule="auto"/>
      </w:pPr>
      <w:r>
        <w:t>The contents of individual PLFA biomarkers are given in Table S4.</w:t>
      </w:r>
    </w:p>
    <w:p>
      <w:pPr>
        <w:pStyle w:val="berschrift2"/>
        <w:spacing w:line="480" w:lineRule="auto"/>
      </w:pPr>
      <w:r>
        <w:t>Principal Component Analysis of Microbial Parameters</w:t>
      </w:r>
    </w:p>
    <w:p>
      <w:pPr>
        <w:spacing w:line="480" w:lineRule="auto"/>
      </w:pPr>
      <w:r>
        <w:t>For both soil depths, the PCA score plots revealed a considerable level of differentiation between sites and rooting treatments. Principal component  1 explained 71.8 % and 48.2 % of total variance for topsoil and subsoil, respectively, and separated the soil material derived from the PS site (negative contribution) from that derived from the two other sites (positive contribution) (Figures 6a, 6b). Principle Component 2 explained 13.4 and 25.2 % of total variance in topsoil and subsoil, respectively, and separated rooted from unrooted samples fairly well in the topsoil (Figure 6a) and even better in the subsoil (Figure 6c). In the topsoils, differentiation of rooting treatments along PC2 was mostly influenced by the F:B ratio (Figure 6b), whereas separation of treatments in subsoils along PC2 was strongly correlated with fungal PLFA abundance (Figure 6d).</w:t>
      </w:r>
    </w:p>
    <w:p>
      <w:pPr>
        <w:pStyle w:val="berschrift1"/>
        <w:spacing w:line="480" w:lineRule="auto"/>
      </w:pPr>
      <w:r>
        <w:t>Discussion</w:t>
      </w:r>
    </w:p>
    <w:p>
      <w:pPr>
        <w:pStyle w:val="berschrift2"/>
        <w:spacing w:line="480" w:lineRule="auto"/>
      </w:pPr>
      <w:r>
        <w:t>The Interplay of Plant Roots, Soil Microbes, and Aggregate Formation in Subsoils vs. Topsoils</w:t>
      </w:r>
    </w:p>
    <w:p>
      <w:pPr>
        <w:spacing w:line="480" w:lineRule="auto"/>
      </w:pPr>
      <w:r>
        <w:t>Rhizosphere development had a strong positive effect on microbial abundance in the subsoils of all three studied forest sites (Table 6). We assume that rhizodeposition provided easily available OM and thereby relieved microbial C limitation within these soils that are generally characterized by low OC concentrations and microbial activity. Rhizosphere development thus created a much more favourable environment for microbial growth in the subsoils. On the contrary, microbial abundance was unaffected by rooting at the end of our experiment in the LO and PS topsoils and even decreased in the rooted samples of the RS topsoil material (Table 6). Although microbial abundance in the topsoils was generally much higher than in the subsoils (Table 6), this finding was surprising as we hypothesised to find a positive rooting effect for microbial abundance in topsoils as well. However, the results are only a snapshot after five months of rooting within a defined volume of soil. The significantly higher root biomass in the topsoil compared to the subsoil samples (Table 3) likely comes along with higher nutrient removal in the topsoils. Thus, the observation of unaltered or reduced microbial abundance compared with the unrooted soil might be explained by beginning nutrient deficiency and the resulting competition between plants and microbes in the densely rooted pots. In fact, shortly before the harvest, beginning signs of nutrient deficiency were observed in these samples (</w:t>
      </w:r>
      <w:commentRangeStart w:id="9"/>
      <w:r>
        <w:t>starting necroses at the edges of older leaves, reddish coloration of young leaves</w:t>
      </w:r>
      <w:commentRangeEnd w:id="9"/>
      <w:r>
        <w:rPr>
          <w:rStyle w:val="Kommentarzeichen"/>
        </w:rPr>
        <w:commentReference w:id="9"/>
      </w:r>
      <w:r>
        <w:t xml:space="preserve">). Root exudation and thereby substrate supply to microbes might also decrease with root age and beginning senescence </w:t>
      </w:r>
      <w:r>
        <w:fldChar w:fldCharType="begin"/>
      </w:r>
      <w:r>
        <w:instrText xml:space="preserve"> ADDIN EN.CITE &lt;EndNote&gt;&lt;Cite&gt;&lt;Author&gt;Bertin&lt;/Author&gt;&lt;Year&gt;2003&lt;/Year&gt;&lt;RecNum&gt;239&lt;/RecNum&gt;&lt;DisplayText&gt;(Bertin et al., 2003)&lt;/DisplayText&gt;&lt;record&gt;&lt;rec-number&gt;239&lt;/rec-number&gt;&lt;foreign-keys&gt;&lt;key app="EN" db-id="sapfa9vat92wstev003v9dsna9dsx9zdrwxd" timestamp="1525855943"&gt;239&lt;/key&gt;&lt;key app="ENWeb" db-id=""&gt;0&lt;/key&gt;&lt;/foreign-keys&gt;&lt;ref-type name="Journal Article"&gt;17&lt;/ref-type&gt;&lt;contributors&gt;&lt;authors&gt;&lt;author&gt;Bertin, Cecile&lt;/author&gt;&lt;author&gt;Yang, Xiaohan&lt;/author&gt;&lt;author&gt;Weston, Leslie A.&lt;/author&gt;&lt;/authors&gt;&lt;/contributors&gt;&lt;titles&gt;&lt;title&gt;The role of root exudates and allelochemicals in the rhizosphere&lt;/title&gt;&lt;secondary-title&gt;Plant and Soil&lt;/secondary-title&gt;&lt;/titles&gt;&lt;periodical&gt;&lt;full-title&gt;Plant and Soil&lt;/full-title&gt;&lt;/periodical&gt;&lt;pages&gt;67-83&lt;/pages&gt;&lt;volume&gt;256&lt;/volume&gt;&lt;number&gt;1&lt;/number&gt;&lt;dates&gt;&lt;year&gt;2003&lt;/year&gt;&lt;/dates&gt;&lt;isbn&gt;0032-079X&lt;/isbn&gt;&lt;urls&gt;&lt;/urls&gt;&lt;electronic-resource-num&gt;10.1023/a:1026290508166&lt;/electronic-resource-num&gt;&lt;/record&gt;&lt;/Cite&gt;&lt;/EndNote&gt;</w:instrText>
      </w:r>
      <w:r>
        <w:fldChar w:fldCharType="separate"/>
      </w:r>
      <w:r>
        <w:rPr>
          <w:noProof/>
        </w:rPr>
        <w:t>(</w:t>
      </w:r>
      <w:hyperlink w:anchor="_ENREF_7" w:tooltip="Bertin, 2003 #239" w:history="1">
        <w:r>
          <w:rPr>
            <w:noProof/>
          </w:rPr>
          <w:t>Bertin et al., 2003</w:t>
        </w:r>
      </w:hyperlink>
      <w:r>
        <w:rPr>
          <w:noProof/>
        </w:rPr>
        <w:t>)</w:t>
      </w:r>
      <w:r>
        <w:fldChar w:fldCharType="end"/>
      </w:r>
      <w:r>
        <w:t>, thus providing an explanation for lower microbial biomass in rooted topsoils.</w:t>
      </w:r>
    </w:p>
    <w:p>
      <w:pPr>
        <w:spacing w:line="480" w:lineRule="auto"/>
      </w:pPr>
      <w:r>
        <w:t xml:space="preserve">Also, the effects on microbial community composition varied between the two studied soil depths: While rooting had only minor effects on most microbial groups in the topsoils, it led to an </w:t>
      </w:r>
      <w:commentRangeStart w:id="10"/>
      <w:commentRangeStart w:id="11"/>
      <w:r>
        <w:t xml:space="preserve">enormous shift toward fungi in all three subsoils </w:t>
      </w:r>
      <w:commentRangeEnd w:id="10"/>
      <w:r>
        <w:rPr>
          <w:rStyle w:val="Kommentarzeichen"/>
        </w:rPr>
        <w:commentReference w:id="10"/>
      </w:r>
      <w:commentRangeEnd w:id="11"/>
      <w:r>
        <w:rPr>
          <w:rStyle w:val="Kommentarzeichen"/>
        </w:rPr>
        <w:commentReference w:id="11"/>
      </w:r>
      <w:r>
        <w:t xml:space="preserve">(Figure 5). This particularly strong response of fungi to rooting can be related to several processes: On the one hand, mycorrhizal associations with plant roots which were evident on several of the root samples at harvest surely played an important role in increasing fungal biomass measured by PLFA markers. On the other hand, fungi generally tend to utilise rhizodeposits more intensely than bacteria </w:t>
      </w:r>
      <w:r>
        <w:fldChar w:fldCharType="begin"/>
      </w:r>
      <w:r>
        <w:instrText xml:space="preserve"> ADDIN EN.CITE &lt;EndNote&gt;&lt;Cite&gt;&lt;Author&gt;Butler&lt;/Author&gt;&lt;Year&gt;2003&lt;/Year&gt;&lt;RecNum&gt;266&lt;/RecNum&gt;&lt;DisplayText&gt;(Butler et al., 2003)&lt;/DisplayText&gt;&lt;record&gt;&lt;rec-number&gt;266&lt;/rec-number&gt;&lt;foreign-keys&gt;&lt;key app="EN" db-id="sapfa9vat92wstev003v9dsna9dsx9zdrwxd" timestamp="1525856073"&gt;266&lt;/key&gt;&lt;key app="ENWeb" db-id=""&gt;0&lt;/key&gt;&lt;/foreign-keys&gt;&lt;ref-type name="Journal Article"&gt;17&lt;/ref-type&gt;&lt;contributors&gt;&lt;authors&gt;&lt;author&gt;Butler, J. L.&lt;/author&gt;&lt;author&gt;Williams, M. A.&lt;/author&gt;&lt;author&gt;Bottomley, P. J.&lt;/author&gt;&lt;author&gt;Myrold, D. D.&lt;/author&gt;&lt;/authors&gt;&lt;/contributors&gt;&lt;titles&gt;&lt;title&gt;Microbial Community Dynamics Associated with Rhizosphere Carbon Flow&lt;/title&gt;&lt;secondary-title&gt;Applied and Environmental Microbiology&lt;/secondary-title&gt;&lt;/titles&gt;&lt;periodical&gt;&lt;full-title&gt;Applied and Environmental Microbiology&lt;/full-title&gt;&lt;/periodical&gt;&lt;pages&gt;6793-6800&lt;/pages&gt;&lt;volume&gt;69&lt;/volume&gt;&lt;number&gt;11&lt;/number&gt;&lt;dates&gt;&lt;year&gt;2003&lt;/year&gt;&lt;/dates&gt;&lt;isbn&gt;0099-2240&lt;/isbn&gt;&lt;urls&gt;&lt;/urls&gt;&lt;electronic-resource-num&gt;10.1128/aem.69.11.6793-6800.2003&lt;/electronic-resource-num&gt;&lt;/record&gt;&lt;/Cite&gt;&lt;/EndNote&gt;</w:instrText>
      </w:r>
      <w:r>
        <w:fldChar w:fldCharType="separate"/>
      </w:r>
      <w:r>
        <w:rPr>
          <w:noProof/>
        </w:rPr>
        <w:t>(</w:t>
      </w:r>
      <w:hyperlink w:anchor="_ENREF_11" w:tooltip="Butler, 2003 #266" w:history="1">
        <w:r>
          <w:rPr>
            <w:noProof/>
          </w:rPr>
          <w:t>Butler et al., 2003</w:t>
        </w:r>
      </w:hyperlink>
      <w:r>
        <w:rPr>
          <w:noProof/>
        </w:rPr>
        <w:t>)</w:t>
      </w:r>
      <w:r>
        <w:fldChar w:fldCharType="end"/>
      </w:r>
      <w:r>
        <w:t xml:space="preserve"> and can outcompete bacteria especially at high rates of root exudates </w:t>
      </w:r>
      <w:r>
        <w:fldChar w:fldCharType="begin"/>
      </w:r>
      <w:r>
        <w:instrText xml:space="preserve"> ADDIN EN.CITE &lt;EndNote&gt;&lt;Cite&gt;&lt;Author&gt;Griffiths&lt;/Author&gt;&lt;Year&gt;1998&lt;/Year&gt;&lt;RecNum&gt;6&lt;/RecNum&gt;&lt;DisplayText&gt;(Griffiths et al., 1998)&lt;/DisplayText&gt;&lt;record&gt;&lt;rec-number&gt;6&lt;/rec-number&gt;&lt;foreign-keys&gt;&lt;key app="EN" db-id="sapfa9vat92wstev003v9dsna9dsx9zdrwxd" timestamp="1509978476"&gt;6&lt;/key&gt;&lt;key app="ENWeb" db-id=""&gt;0&lt;/key&gt;&lt;/foreign-keys&gt;&lt;ref-type name="Journal Article"&gt;17&lt;/ref-type&gt;&lt;contributors&gt;&lt;authors&gt;&lt;author&gt;Griffiths, B. S.&lt;/author&gt;&lt;author&gt;Ritz, K.&lt;/author&gt;&lt;author&gt;Ebblewhite, N.&lt;/author&gt;&lt;author&gt;Dobson, G.&lt;/author&gt;&lt;/authors&gt;&lt;/contributors&gt;&lt;titles&gt;&lt;title&gt;Soil microbial community structure: Effects of substrate loading rates&lt;/title&gt;&lt;secondary-title&gt;Soil Biology and Biochemistry&lt;/secondary-title&gt;&lt;/titles&gt;&lt;periodical&gt;&lt;full-title&gt;Soil Biology and Biochemistry&lt;/full-title&gt;&lt;/periodical&gt;&lt;pages&gt;145-153&lt;/pages&gt;&lt;volume&gt;31&lt;/volume&gt;&lt;number&gt;1&lt;/number&gt;&lt;dates&gt;&lt;year&gt;1998&lt;/year&gt;&lt;/dates&gt;&lt;isbn&gt;00380717&lt;/isbn&gt;&lt;urls&gt;&lt;/urls&gt;&lt;electronic-resource-num&gt;10.1016/s0038-0717(98)00117-5&lt;/electronic-resource-num&gt;&lt;/record&gt;&lt;/Cite&gt;&lt;/EndNote&gt;</w:instrText>
      </w:r>
      <w:r>
        <w:fldChar w:fldCharType="separate"/>
      </w:r>
      <w:r>
        <w:rPr>
          <w:noProof/>
        </w:rPr>
        <w:t>(</w:t>
      </w:r>
      <w:hyperlink w:anchor="_ENREF_28" w:tooltip="Griffiths, 1998 #6" w:history="1">
        <w:r>
          <w:rPr>
            <w:noProof/>
          </w:rPr>
          <w:t>Griffiths et al., 1998</w:t>
        </w:r>
      </w:hyperlink>
      <w:r>
        <w:rPr>
          <w:noProof/>
        </w:rPr>
        <w:t>)</w:t>
      </w:r>
      <w:r>
        <w:fldChar w:fldCharType="end"/>
      </w:r>
      <w:r>
        <w:t>, which very likely occurred in our densely rooted experimental pots (Figure 1). Interestingly, the soil materials with the lowest levels of microbial biomass (PS topsoil, LO, RS, and PS subsoil) showed the strongest increase in fungal abundance upon rhizosphere development (Figure 5, Table 6). The three subsoils additionally responded with significant increases in overall microbial abundance (Table 6). Thus, soils poor in microbial biomass appear to be especially responsive towards the addition of easily available OM induced by rooting, resulting in an alteration of microbial community composition in favour of fungi.</w:t>
      </w:r>
    </w:p>
    <w:p>
      <w:pPr>
        <w:spacing w:line="480" w:lineRule="auto"/>
      </w:pPr>
      <w:r>
        <w:t xml:space="preserve">We assume that this increase in fungal biomass was the main reason for another observation we made in the rooted subsoil material: Rooting lead to a considerable increase in macroaggregation in the subsoils of the two finer textured sites (LO and RS). This effect was likely caused by a root-induced boost of fungal abundance (Figure 5), since mycorrhiza </w:t>
      </w:r>
      <w:r>
        <w:fldChar w:fldCharType="begin"/>
      </w:r>
      <w:r>
        <w:instrText xml:space="preserve"> ADDIN EN.CITE &lt;EndNote&gt;&lt;Cite&gt;&lt;Author&gt;Rillig&lt;/Author&gt;&lt;Year&gt;2006&lt;/Year&gt;&lt;RecNum&gt;408&lt;/RecNum&gt;&lt;DisplayText&gt;(Rillig and Mummey, 2006)&lt;/DisplayText&gt;&lt;record&gt;&lt;rec-number&gt;408&lt;/rec-number&gt;&lt;foreign-keys&gt;&lt;key app="EN" db-id="sapfa9vat92wstev003v9dsna9dsx9zdrwxd" timestamp="1539593548"&gt;408&lt;/key&gt;&lt;key app="ENWeb" db-id=""&gt;0&lt;/key&gt;&lt;/foreign-keys&gt;&lt;ref-type name="Journal Article"&gt;17&lt;/ref-type&gt;&lt;contributors&gt;&lt;authors&gt;&lt;author&gt;Rillig, M. C.&lt;/author&gt;&lt;author&gt;Mummey, D. L.&lt;/author&gt;&lt;/authors&gt;&lt;/contributors&gt;&lt;auth-address&gt;Microbial Ecology Program, Division of Biological Sciences, University of Montana, Missoula, MT 59812, USA. matthias@mso.umt.edu&lt;/auth-address&gt;&lt;titles&gt;&lt;title&gt;Mycorrhizas and soil structure&lt;/title&gt;&lt;secondary-title&gt;New Phytol&lt;/secondary-title&gt;&lt;/titles&gt;&lt;periodical&gt;&lt;full-title&gt;New Phytol&lt;/full-title&gt;&lt;/periodical&gt;&lt;pages&gt;41-53&lt;/pages&gt;&lt;volume&gt;171&lt;/volume&gt;&lt;number&gt;1&lt;/number&gt;&lt;edition&gt;2006/06/15&lt;/edition&gt;&lt;keywords&gt;&lt;keyword&gt;*Ecosystem&lt;/keyword&gt;&lt;keyword&gt;Food Chain&lt;/keyword&gt;&lt;keyword&gt;Mycelium/physiology&lt;/keyword&gt;&lt;keyword&gt;Mycorrhizae/classification/*physiology&lt;/keyword&gt;&lt;keyword&gt;Plant Roots/microbiology&lt;/keyword&gt;&lt;keyword&gt;Plants/microbiology&lt;/keyword&gt;&lt;keyword&gt;Soil/analysis&lt;/keyword&gt;&lt;keyword&gt;*Soil Microbiology&lt;/keyword&gt;&lt;keyword&gt;Water/metabolism&lt;/keyword&gt;&lt;keyword&gt;Water Microbiology&lt;/keyword&gt;&lt;/keywords&gt;&lt;dates&gt;&lt;year&gt;2006&lt;/year&gt;&lt;/dates&gt;&lt;isbn&gt;0028-646X (Print)&amp;#xD;0028-646X (Linking)&lt;/isbn&gt;&lt;accession-num&gt;16771981&lt;/accession-num&gt;&lt;urls&gt;&lt;related-urls&gt;&lt;url&gt;https://www.ncbi.nlm.nih.gov/pubmed/16771981&lt;/url&gt;&lt;/related-urls&gt;&lt;/urls&gt;&lt;electronic-resource-num&gt;10.1111/j.1469-8137.2006.01750.x&lt;/electronic-resource-num&gt;&lt;/record&gt;&lt;/Cite&gt;&lt;/EndNote&gt;</w:instrText>
      </w:r>
      <w:r>
        <w:fldChar w:fldCharType="separate"/>
      </w:r>
      <w:r>
        <w:rPr>
          <w:noProof/>
        </w:rPr>
        <w:t>(</w:t>
      </w:r>
      <w:hyperlink w:anchor="_ENREF_71" w:tooltip="Rillig, 2006 #408" w:history="1">
        <w:r>
          <w:rPr>
            <w:noProof/>
          </w:rPr>
          <w:t>Rillig and Mummey, 2006</w:t>
        </w:r>
      </w:hyperlink>
      <w:r>
        <w:rPr>
          <w:noProof/>
        </w:rPr>
        <w:t>)</w:t>
      </w:r>
      <w:r>
        <w:fldChar w:fldCharType="end"/>
      </w:r>
      <w:r>
        <w:t xml:space="preserve"> and fungal hyphae in general </w:t>
      </w:r>
      <w:r>
        <w:fldChar w:fldCharType="begin">
          <w:fldData xml:space="preserve">PEVuZE5vdGU+PENpdGU+PEF1dGhvcj5UaXNkYWxsPC9BdXRob3I+PFllYXI+MTk5MTwvWWVhcj48
UmVjTnVtPjIxNjwvUmVjTnVtPjxEaXNwbGF5VGV4dD4oVGlzZGFsbCwgMTk5MTsgQ2hhbnRpZ255
IGV0IGFsLiwgMTk5NzsgRGVnZW5zLCAxOTk3OyBMZWhtYW5uIGV0IGFsLiwgMjAxNyk8L0Rpc3Bs
YXlUZXh0PjxyZWNvcmQ+PHJlYy1udW1iZXI+MjE2PC9yZWMtbnVtYmVyPjxmb3JlaWduLWtleXM+
PGtleSBhcHA9IkVOIiBkYi1pZD0ic2FwZmE5dmF0OTJ3c3RldjAwM3Y5ZHNuYTlkc3g5emRyd3hk
IiB0aW1lc3RhbXA9IjE1MjU3MTAyNDgiPjIxNjwva2V5PjxrZXkgYXBwPSJFTldlYiIgZGItaWQ9
IiI+MDwva2V5PjwvZm9yZWlnbi1rZXlzPjxyZWYtdHlwZSBuYW1lPSJKb3VybmFsIEFydGljbGUi
PjE3PC9yZWYtdHlwZT48Y29udHJpYnV0b3JzPjxhdXRob3JzPjxhdXRob3I+VGlzZGFsbCwgSi4g
TS48L2F1dGhvcj48L2F1dGhvcnM+PC9jb250cmlidXRvcnM+PHRpdGxlcz48dGl0bGU+RnVuZ2Fs
IGh5cGhhZSBhbmQgc3RydWN0dXJhbCBzdGFiaWxpdHkgb2Ygc29pbDwvdGl0bGU+PHNlY29uZGFy
eS10aXRsZT5BdXN0cmFsaWFuIEpvdXJuYWwgb2YgU29pbCBSZXNlYXJjaDwvc2Vjb25kYXJ5LXRp
dGxlPjwvdGl0bGVzPjxwZXJpb2RpY2FsPjxmdWxsLXRpdGxlPkF1c3RyYWxpYW4gSm91cm5hbCBv
ZiBTb2lsIFJlc2VhcmNoPC9mdWxsLXRpdGxlPjxhYmJyLTE+QXVzdC4gSi4gU29pbCBSZXMuPC9h
YmJyLTE+PC9wZXJpb2RpY2FsPjxwYWdlcz43Mjk8L3BhZ2VzPjx2b2x1bWU+Mjk8L3ZvbHVtZT48
bnVtYmVyPjY8L251bWJlcj48ZGF0ZXM+PHllYXI+MTk5MTwveWVhcj48L2RhdGVzPjxpc2JuPjAw
MDQtOTU3MzwvaXNibj48dXJscz48L3VybHM+PGVsZWN0cm9uaWMtcmVzb3VyY2UtbnVtPjEwLjEw
NzEvc3I5OTEwNzI5PC9lbGVjdHJvbmljLXJlc291cmNlLW51bT48L3JlY29yZD48L0NpdGU+PENp
dGU+PEF1dGhvcj5DaGFudGlnbnk8L0F1dGhvcj48WWVhcj4xOTk3PC9ZZWFyPjxSZWNOdW0+NDU8
L1JlY051bT48cmVjb3JkPjxyZWMtbnVtYmVyPjQ1PC9yZWMtbnVtYmVyPjxmb3JlaWduLWtleXM+
PGtleSBhcHA9IkVOIiBkYi1pZD0ic2FwZmE5dmF0OTJ3c3RldjAwM3Y5ZHNuYTlkc3g5emRyd3hk
IiB0aW1lc3RhbXA9IjE1MjIyNDYzNTUiPjQ1PC9rZXk+PGtleSBhcHA9IkVOV2ViIiBkYi1pZD0i
Ij4wPC9rZXk+PC9mb3JlaWduLWtleXM+PHJlZi10eXBlIG5hbWU9IkpvdXJuYWwgQXJ0aWNsZSI+
MTc8L3JlZi10eXBlPjxjb250cmlidXRvcnM+PGF1dGhvcnM+PGF1dGhvcj5DaGFudGlnbnksIE1h
cnRpbiBILjwvYXV0aG9yPjxhdXRob3I+QW5nZXJzLCBEZW5pcyBBLjwvYXV0aG9yPjxhdXRob3I+
UHLDqXZvc3QsIERhbmllbGxlPC9hdXRob3I+PGF1dGhvcj5Ww6l6aW5hLCBMb3Vpcy0gUC48L2F1
dGhvcj48YXV0aG9yPkNoYWxpZm91ciwgRnJhbsOnb2lzLSBQLjwvYXV0aG9yPjwvYXV0aG9ycz48
L2NvbnRyaWJ1dG9ycz48dGl0bGVzPjx0aXRsZT5Tb2lsIEFnZ3JlZ2F0aW9uIGFuZCBGdW5nYWwg
YW5kIEJhY3RlcmlhbCBCaW9tYXNzIHVuZGVyIEFubnVhbCBhbmQgUGVyZW5uaWFsIENyb3BwaW5n
IFN5c3RlbXM8L3RpdGxlPjxzZWNvbmRhcnktdGl0bGU+U29pbCBTY2llbmNlIFNvY2lldHkgb2Yg
QW1lcmljYSBKb3VybmFsPC9zZWNvbmRhcnktdGl0bGU+PC90aXRsZXM+PHBlcmlvZGljYWw+PGZ1
bGwtdGl0bGU+U29pbCBTY2llbmNlIFNvY2lldHkgb2YgQW1lcmljYSBKb3VybmFsPC9mdWxsLXRp
dGxlPjxhYmJyLTE+U29pbCBTY2kuIFNvYy4gQW0uIEouPC9hYmJyLTE+PC9wZXJpb2RpY2FsPjxw
YWdlcz4yNjI8L3BhZ2VzPjx2b2x1bWU+NjE8L3ZvbHVtZT48bnVtYmVyPjE8L251bWJlcj48ZGF0
ZXM+PHllYXI+MTk5NzwveWVhcj48L2RhdGVzPjxpc2JuPjAzNjEtNTk5NTwvaXNibj48dXJscz48
L3VybHM+PGVsZWN0cm9uaWMtcmVzb3VyY2UtbnVtPjEwLjIxMzYvc3NzYWoxOTk3LjAzNjE1OTk1
MDA2MTAwMDEwMDM3eDwvZWxlY3Ryb25pYy1yZXNvdXJjZS1udW0+PC9yZWNvcmQ+PC9DaXRlPjxD
aXRlPjxBdXRob3I+RGVnZW5zPC9BdXRob3I+PFllYXI+MTk5NzwvWWVhcj48UmVjTnVtPjQ3Mzwv
UmVjTnVtPjxyZWNvcmQ+PHJlYy1udW1iZXI+NDczPC9yZWMtbnVtYmVyPjxmb3JlaWduLWtleXM+
PGtleSBhcHA9IkVOIiBkYi1pZD0ic2FwZmE5dmF0OTJ3c3RldjAwM3Y5ZHNuYTlkc3g5emRyd3hk
IiB0aW1lc3RhbXA9IjE1NjMyNjU0OTIiPjQ3Mzwva2V5PjxrZXkgYXBwPSJFTldlYiIgZGItaWQ9
IiI+MDwva2V5PjwvZm9yZWlnbi1rZXlzPjxyZWYtdHlwZSBuYW1lPSJKb3VybmFsIEFydGljbGUi
PjE3PC9yZWYtdHlwZT48Y29udHJpYnV0b3JzPjxhdXRob3JzPjxhdXRob3I+RGVnZW5zLCBCLiBQ
LjwvYXV0aG9yPjwvYXV0aG9ycz48L2NvbnRyaWJ1dG9ycz48dGl0bGVzPjx0aXRsZT5NYWNyby1h
Z2dyZWdhdGlvbiBvZiBzb2lscyBieSBiaW9sb2dpY2FsIGJvbmRpbmcgYW5kIGJpbmRpbmcgbWVj
aGFuaXNtcyBhbmQgdGhlIGZhY3RvcnMgYWZmZWN0aW5nIHRoZXNlOiBhIHJldmlldzwvdGl0bGU+
PHNlY29uZGFyeS10aXRsZT5Tb2lsIFJlc2VhcmNoPC9zZWNvbmRhcnktdGl0bGU+PC90aXRsZXM+
PHBlcmlvZGljYWw+PGZ1bGwtdGl0bGU+U29pbCBSZXNlYXJjaDwvZnVsbC10aXRsZT48L3Blcmlv
ZGljYWw+PHZvbHVtZT4zNTwvdm9sdW1lPjxudW1iZXI+MzwvbnVtYmVyPjxzZWN0aW9uPjQzMTwv
c2VjdGlvbj48ZGF0ZXM+PHllYXI+MTk5NzwveWVhcj48L2RhdGVzPjxpc2JuPjE4MzgtNjc1WDwv
aXNibj48dXJscz48L3VybHM+PGVsZWN0cm9uaWMtcmVzb3VyY2UtbnVtPjEwLjEwNzEvczk2MDE2
PC9lbGVjdHJvbmljLXJlc291cmNlLW51bT48L3JlY29yZD48L0NpdGU+PENpdGU+PEF1dGhvcj5M
ZWhtYW5uPC9BdXRob3I+PFllYXI+MjAxNzwvWWVhcj48UmVjTnVtPjEyNzwvUmVjTnVtPjxyZWNv
cmQ+PHJlYy1udW1iZXI+MTI3PC9yZWMtbnVtYmVyPjxmb3JlaWduLWtleXM+PGtleSBhcHA9IkVO
IiBkYi1pZD0ic2FwZmE5dmF0OTJ3c3RldjAwM3Y5ZHNuYTlkc3g5emRyd3hkIiB0aW1lc3RhbXA9
IjE1MjU3MDk3NDEiPjEyNzwva2V5PjxrZXkgYXBwPSJFTldlYiIgZGItaWQ9IiI+MDwva2V5Pjwv
Zm9yZWlnbi1rZXlzPjxyZWYtdHlwZSBuYW1lPSJKb3VybmFsIEFydGljbGUiPjE3PC9yZWYtdHlw
ZT48Y29udHJpYnV0b3JzPjxhdXRob3JzPjxhdXRob3I+TGVobWFubiwgQS48L2F1dGhvcj48YXV0
aG9yPlpoZW5nLCBXLjwvYXV0aG9yPjxhdXRob3I+UmlsbGlnLCBNLiBDLjwvYXV0aG9yPjwvYXV0
aG9ycz48L2NvbnRyaWJ1dG9ycz48YXV0aC1hZGRyZXNzPkluc3RpdHV0IGZ1ciBCaW9sb2dpZSwg
UGxhbnQgRWNvbG9neSwgRnJlaWUgVW5pdmVyc2l0YXQgQmVybGluLCBBbHRlbnN0ZWluc3RyLiA2
LCBELTE0MTk1LCBCZXJsaW4sIEdlcm1hbnkuIGxlaG1hbm4uYW5pa2FAZ29vZ2xlbWFpbC5jb20u
JiN4RDtCZXJsaW4tQnJhbmRlbmJ1cmcgSW5zdGl0dXRlIG9mIEFkdmFuY2VkIEJpb2RpdmVyc2l0
eSBSZXNlYXJjaCwgRC0xNDE5NSwgQmVybGluLCBHZXJtYW55LiBsZWhtYW5uLmFuaWthQGdvb2ds
ZW1haWwuY29tLiYjeEQ7Q29sbGVnZSBvZiBNYXJpbmUgU2NpZW5jZSwgU2hhbmRvbmcgVW5pdmVy
c2l0eSwgV2VuaHVhbiBXZXN0IFJvYWQgMTgwLCBDLTI2NDIwOSwgV2VpaGFpLCBTaGFuZG9uZywg
Q2hpbmEuJiN4RDtJbnN0aXR1dCBmdXIgQmlvbG9naWUsIFBsYW50IEVjb2xvZ3ksIEZyZWllIFVu
aXZlcnNpdGF0IEJlcmxpbiwgQWx0ZW5zdGVpbnN0ci4gNiwgRC0xNDE5NSwgQmVybGluLCBHZXJt
YW55LiYjeEQ7QmVybGluLUJyYW5kZW5idXJnIEluc3RpdHV0ZSBvZiBBZHZhbmNlZCBCaW9kaXZl
cnNpdHkgUmVzZWFyY2gsIEQtMTQxOTUsIEJlcmxpbiwgR2VybWFueS48L2F1dGgtYWRkcmVzcz48
dGl0bGVzPjx0aXRsZT5Tb2lsIGJpb3RhIGNvbnRyaWJ1dGlvbnMgdG8gc29pbCBhZ2dyZWdhdGlv
bjwvdGl0bGU+PHNlY29uZGFyeS10aXRsZT5OYXQgRWNvbCBFdm9sPC9zZWNvbmRhcnktdGl0bGU+
PC90aXRsZXM+PHBlcmlvZGljYWw+PGZ1bGwtdGl0bGU+TmF0IEVjb2wgRXZvbDwvZnVsbC10aXRs
ZT48L3BlcmlvZGljYWw+PHBhZ2VzPjE4MjgtMTgzNTwvcGFnZXM+PHZvbHVtZT4xPC92b2x1bWU+
PG51bWJlcj4xMjwvbnVtYmVyPjxkYXRlcz48eWVhcj4yMDE3PC95ZWFyPjxwdWItZGF0ZXM+PGRh
dGU+RGVjPC9kYXRlPjwvcHViLWRhdGVzPjwvZGF0ZXM+PGlzYm4+MjM5Ny0zMzRYIChFbGVjdHJv
bmljKSYjeEQ7MjM5Ny0zMzRYIChMaW5raW5nKTwvaXNibj48YWNjZXNzaW9uLW51bT4yOTAzODQ3
MzwvYWNjZXNzaW9uLW51bT48dXJscz48cmVsYXRlZC11cmxzPjx1cmw+Jmx0O0dvIHRvIFdvUyZn
dDs6Ly9XT1M6MDAwMjQ3OTk5MzAwMDA0PC91cmw+PHVybD5odHRwczovL2xpbmsuc3ByaW5nZXIu
Y29tL2NvbnRlbnQvcGRmLzEwLjEwMDclMkZzMTA1MzMtMDA3LTkxMDUtMy5wZGY8L3VybD48L3Jl
bGF0ZWQtdXJscz48L3VybHM+PGN1c3RvbTI+UE1DNTcwMTczNTwvY3VzdG9tMj48ZWxlY3Ryb25p
Yy1yZXNvdXJjZS1udW0+MTAuMTAzOC9zNDE1NTktMDE3LTAzNDQteTwvZWxlY3Ryb25pYy1yZXNv
dXJjZS1udW0+PC9yZWNvcmQ+PC9DaXRlPjwvRW5kTm90ZT5=
</w:fldData>
        </w:fldChar>
      </w:r>
      <w:r>
        <w:instrText xml:space="preserve"> ADDIN EN.CITE </w:instrText>
      </w:r>
      <w:r>
        <w:fldChar w:fldCharType="begin">
          <w:fldData xml:space="preserve">PEVuZE5vdGU+PENpdGU+PEF1dGhvcj5UaXNkYWxsPC9BdXRob3I+PFllYXI+MTk5MTwvWWVhcj48
UmVjTnVtPjIxNjwvUmVjTnVtPjxEaXNwbGF5VGV4dD4oVGlzZGFsbCwgMTk5MTsgQ2hhbnRpZ255
IGV0IGFsLiwgMTk5NzsgRGVnZW5zLCAxOTk3OyBMZWhtYW5uIGV0IGFsLiwgMjAxNyk8L0Rpc3Bs
YXlUZXh0PjxyZWNvcmQ+PHJlYy1udW1iZXI+MjE2PC9yZWMtbnVtYmVyPjxmb3JlaWduLWtleXM+
PGtleSBhcHA9IkVOIiBkYi1pZD0ic2FwZmE5dmF0OTJ3c3RldjAwM3Y5ZHNuYTlkc3g5emRyd3hk
IiB0aW1lc3RhbXA9IjE1MjU3MTAyNDgiPjIxNjwva2V5PjxrZXkgYXBwPSJFTldlYiIgZGItaWQ9
IiI+MDwva2V5PjwvZm9yZWlnbi1rZXlzPjxyZWYtdHlwZSBuYW1lPSJKb3VybmFsIEFydGljbGUi
PjE3PC9yZWYtdHlwZT48Y29udHJpYnV0b3JzPjxhdXRob3JzPjxhdXRob3I+VGlzZGFsbCwgSi4g
TS48L2F1dGhvcj48L2F1dGhvcnM+PC9jb250cmlidXRvcnM+PHRpdGxlcz48dGl0bGU+RnVuZ2Fs
IGh5cGhhZSBhbmQgc3RydWN0dXJhbCBzdGFiaWxpdHkgb2Ygc29pbDwvdGl0bGU+PHNlY29uZGFy
eS10aXRsZT5BdXN0cmFsaWFuIEpvdXJuYWwgb2YgU29pbCBSZXNlYXJjaDwvc2Vjb25kYXJ5LXRp
dGxlPjwvdGl0bGVzPjxwZXJpb2RpY2FsPjxmdWxsLXRpdGxlPkF1c3RyYWxpYW4gSm91cm5hbCBv
ZiBTb2lsIFJlc2VhcmNoPC9mdWxsLXRpdGxlPjxhYmJyLTE+QXVzdC4gSi4gU29pbCBSZXMuPC9h
YmJyLTE+PC9wZXJpb2RpY2FsPjxwYWdlcz43Mjk8L3BhZ2VzPjx2b2x1bWU+Mjk8L3ZvbHVtZT48
bnVtYmVyPjY8L251bWJlcj48ZGF0ZXM+PHllYXI+MTk5MTwveWVhcj48L2RhdGVzPjxpc2JuPjAw
MDQtOTU3MzwvaXNibj48dXJscz48L3VybHM+PGVsZWN0cm9uaWMtcmVzb3VyY2UtbnVtPjEwLjEw
NzEvc3I5OTEwNzI5PC9lbGVjdHJvbmljLXJlc291cmNlLW51bT48L3JlY29yZD48L0NpdGU+PENp
dGU+PEF1dGhvcj5DaGFudGlnbnk8L0F1dGhvcj48WWVhcj4xOTk3PC9ZZWFyPjxSZWNOdW0+NDU8
L1JlY051bT48cmVjb3JkPjxyZWMtbnVtYmVyPjQ1PC9yZWMtbnVtYmVyPjxmb3JlaWduLWtleXM+
PGtleSBhcHA9IkVOIiBkYi1pZD0ic2FwZmE5dmF0OTJ3c3RldjAwM3Y5ZHNuYTlkc3g5emRyd3hk
IiB0aW1lc3RhbXA9IjE1MjIyNDYzNTUiPjQ1PC9rZXk+PGtleSBhcHA9IkVOV2ViIiBkYi1pZD0i
Ij4wPC9rZXk+PC9mb3JlaWduLWtleXM+PHJlZi10eXBlIG5hbWU9IkpvdXJuYWwgQXJ0aWNsZSI+
MTc8L3JlZi10eXBlPjxjb250cmlidXRvcnM+PGF1dGhvcnM+PGF1dGhvcj5DaGFudGlnbnksIE1h
cnRpbiBILjwvYXV0aG9yPjxhdXRob3I+QW5nZXJzLCBEZW5pcyBBLjwvYXV0aG9yPjxhdXRob3I+
UHLDqXZvc3QsIERhbmllbGxlPC9hdXRob3I+PGF1dGhvcj5Ww6l6aW5hLCBMb3Vpcy0gUC48L2F1
dGhvcj48YXV0aG9yPkNoYWxpZm91ciwgRnJhbsOnb2lzLSBQLjwvYXV0aG9yPjwvYXV0aG9ycz48
L2NvbnRyaWJ1dG9ycz48dGl0bGVzPjx0aXRsZT5Tb2lsIEFnZ3JlZ2F0aW9uIGFuZCBGdW5nYWwg
YW5kIEJhY3RlcmlhbCBCaW9tYXNzIHVuZGVyIEFubnVhbCBhbmQgUGVyZW5uaWFsIENyb3BwaW5n
IFN5c3RlbXM8L3RpdGxlPjxzZWNvbmRhcnktdGl0bGU+U29pbCBTY2llbmNlIFNvY2lldHkgb2Yg
QW1lcmljYSBKb3VybmFsPC9zZWNvbmRhcnktdGl0bGU+PC90aXRsZXM+PHBlcmlvZGljYWw+PGZ1
bGwtdGl0bGU+U29pbCBTY2llbmNlIFNvY2lldHkgb2YgQW1lcmljYSBKb3VybmFsPC9mdWxsLXRp
dGxlPjxhYmJyLTE+U29pbCBTY2kuIFNvYy4gQW0uIEouPC9hYmJyLTE+PC9wZXJpb2RpY2FsPjxw
YWdlcz4yNjI8L3BhZ2VzPjx2b2x1bWU+NjE8L3ZvbHVtZT48bnVtYmVyPjE8L251bWJlcj48ZGF0
ZXM+PHllYXI+MTk5NzwveWVhcj48L2RhdGVzPjxpc2JuPjAzNjEtNTk5NTwvaXNibj48dXJscz48
L3VybHM+PGVsZWN0cm9uaWMtcmVzb3VyY2UtbnVtPjEwLjIxMzYvc3NzYWoxOTk3LjAzNjE1OTk1
MDA2MTAwMDEwMDM3eDwvZWxlY3Ryb25pYy1yZXNvdXJjZS1udW0+PC9yZWNvcmQ+PC9DaXRlPjxD
aXRlPjxBdXRob3I+RGVnZW5zPC9BdXRob3I+PFllYXI+MTk5NzwvWWVhcj48UmVjTnVtPjQ3Mzwv
UmVjTnVtPjxyZWNvcmQ+PHJlYy1udW1iZXI+NDczPC9yZWMtbnVtYmVyPjxmb3JlaWduLWtleXM+
PGtleSBhcHA9IkVOIiBkYi1pZD0ic2FwZmE5dmF0OTJ3c3RldjAwM3Y5ZHNuYTlkc3g5emRyd3hk
IiB0aW1lc3RhbXA9IjE1NjMyNjU0OTIiPjQ3Mzwva2V5PjxrZXkgYXBwPSJFTldlYiIgZGItaWQ9
IiI+MDwva2V5PjwvZm9yZWlnbi1rZXlzPjxyZWYtdHlwZSBuYW1lPSJKb3VybmFsIEFydGljbGUi
PjE3PC9yZWYtdHlwZT48Y29udHJpYnV0b3JzPjxhdXRob3JzPjxhdXRob3I+RGVnZW5zLCBCLiBQ
LjwvYXV0aG9yPjwvYXV0aG9ycz48L2NvbnRyaWJ1dG9ycz48dGl0bGVzPjx0aXRsZT5NYWNyby1h
Z2dyZWdhdGlvbiBvZiBzb2lscyBieSBiaW9sb2dpY2FsIGJvbmRpbmcgYW5kIGJpbmRpbmcgbWVj
aGFuaXNtcyBhbmQgdGhlIGZhY3RvcnMgYWZmZWN0aW5nIHRoZXNlOiBhIHJldmlldzwvdGl0bGU+
PHNlY29uZGFyeS10aXRsZT5Tb2lsIFJlc2VhcmNoPC9zZWNvbmRhcnktdGl0bGU+PC90aXRsZXM+
PHBlcmlvZGljYWw+PGZ1bGwtdGl0bGU+U29pbCBSZXNlYXJjaDwvZnVsbC10aXRsZT48L3Blcmlv
ZGljYWw+PHZvbHVtZT4zNTwvdm9sdW1lPjxudW1iZXI+MzwvbnVtYmVyPjxzZWN0aW9uPjQzMTwv
c2VjdGlvbj48ZGF0ZXM+PHllYXI+MTk5NzwveWVhcj48L2RhdGVzPjxpc2JuPjE4MzgtNjc1WDwv
aXNibj48dXJscz48L3VybHM+PGVsZWN0cm9uaWMtcmVzb3VyY2UtbnVtPjEwLjEwNzEvczk2MDE2
PC9lbGVjdHJvbmljLXJlc291cmNlLW51bT48L3JlY29yZD48L0NpdGU+PENpdGU+PEF1dGhvcj5M
ZWhtYW5uPC9BdXRob3I+PFllYXI+MjAxNzwvWWVhcj48UmVjTnVtPjEyNzwvUmVjTnVtPjxyZWNv
cmQ+PHJlYy1udW1iZXI+MTI3PC9yZWMtbnVtYmVyPjxmb3JlaWduLWtleXM+PGtleSBhcHA9IkVO
IiBkYi1pZD0ic2FwZmE5dmF0OTJ3c3RldjAwM3Y5ZHNuYTlkc3g5emRyd3hkIiB0aW1lc3RhbXA9
IjE1MjU3MDk3NDEiPjEyNzwva2V5PjxrZXkgYXBwPSJFTldlYiIgZGItaWQ9IiI+MDwva2V5Pjwv
Zm9yZWlnbi1rZXlzPjxyZWYtdHlwZSBuYW1lPSJKb3VybmFsIEFydGljbGUiPjE3PC9yZWYtdHlw
ZT48Y29udHJpYnV0b3JzPjxhdXRob3JzPjxhdXRob3I+TGVobWFubiwgQS48L2F1dGhvcj48YXV0
aG9yPlpoZW5nLCBXLjwvYXV0aG9yPjxhdXRob3I+UmlsbGlnLCBNLiBDLjwvYXV0aG9yPjwvYXV0
aG9ycz48L2NvbnRyaWJ1dG9ycz48YXV0aC1hZGRyZXNzPkluc3RpdHV0IGZ1ciBCaW9sb2dpZSwg
UGxhbnQgRWNvbG9neSwgRnJlaWUgVW5pdmVyc2l0YXQgQmVybGluLCBBbHRlbnN0ZWluc3RyLiA2
LCBELTE0MTk1LCBCZXJsaW4sIEdlcm1hbnkuIGxlaG1hbm4uYW5pa2FAZ29vZ2xlbWFpbC5jb20u
JiN4RDtCZXJsaW4tQnJhbmRlbmJ1cmcgSW5zdGl0dXRlIG9mIEFkdmFuY2VkIEJpb2RpdmVyc2l0
eSBSZXNlYXJjaCwgRC0xNDE5NSwgQmVybGluLCBHZXJtYW55LiBsZWhtYW5uLmFuaWthQGdvb2ds
ZW1haWwuY29tLiYjeEQ7Q29sbGVnZSBvZiBNYXJpbmUgU2NpZW5jZSwgU2hhbmRvbmcgVW5pdmVy
c2l0eSwgV2VuaHVhbiBXZXN0IFJvYWQgMTgwLCBDLTI2NDIwOSwgV2VpaGFpLCBTaGFuZG9uZywg
Q2hpbmEuJiN4RDtJbnN0aXR1dCBmdXIgQmlvbG9naWUsIFBsYW50IEVjb2xvZ3ksIEZyZWllIFVu
aXZlcnNpdGF0IEJlcmxpbiwgQWx0ZW5zdGVpbnN0ci4gNiwgRC0xNDE5NSwgQmVybGluLCBHZXJt
YW55LiYjeEQ7QmVybGluLUJyYW5kZW5idXJnIEluc3RpdHV0ZSBvZiBBZHZhbmNlZCBCaW9kaXZl
cnNpdHkgUmVzZWFyY2gsIEQtMTQxOTUsIEJlcmxpbiwgR2VybWFueS48L2F1dGgtYWRkcmVzcz48
dGl0bGVzPjx0aXRsZT5Tb2lsIGJpb3RhIGNvbnRyaWJ1dGlvbnMgdG8gc29pbCBhZ2dyZWdhdGlv
bjwvdGl0bGU+PHNlY29uZGFyeS10aXRsZT5OYXQgRWNvbCBFdm9sPC9zZWNvbmRhcnktdGl0bGU+
PC90aXRsZXM+PHBlcmlvZGljYWw+PGZ1bGwtdGl0bGU+TmF0IEVjb2wgRXZvbDwvZnVsbC10aXRs
ZT48L3BlcmlvZGljYWw+PHBhZ2VzPjE4MjgtMTgzNTwvcGFnZXM+PHZvbHVtZT4xPC92b2x1bWU+
PG51bWJlcj4xMjwvbnVtYmVyPjxkYXRlcz48eWVhcj4yMDE3PC95ZWFyPjxwdWItZGF0ZXM+PGRh
dGU+RGVjPC9kYXRlPjwvcHViLWRhdGVzPjwvZGF0ZXM+PGlzYm4+MjM5Ny0zMzRYIChFbGVjdHJv
bmljKSYjeEQ7MjM5Ny0zMzRYIChMaW5raW5nKTwvaXNibj48YWNjZXNzaW9uLW51bT4yOTAzODQ3
MzwvYWNjZXNzaW9uLW51bT48dXJscz48cmVsYXRlZC11cmxzPjx1cmw+Jmx0O0dvIHRvIFdvUyZn
dDs6Ly9XT1M6MDAwMjQ3OTk5MzAwMDA0PC91cmw+PHVybD5odHRwczovL2xpbmsuc3ByaW5nZXIu
Y29tL2NvbnRlbnQvcGRmLzEwLjEwMDclMkZzMTA1MzMtMDA3LTkxMDUtMy5wZGY8L3VybD48L3Jl
bGF0ZWQtdXJscz48L3VybHM+PGN1c3RvbTI+UE1DNTcwMTczNTwvY3VzdG9tMj48ZWxlY3Ryb25p
Yy1yZXNvdXJjZS1udW0+MTAuMTAzOC9zNDE1NTktMDE3LTAzNDQteTwvZWxlY3Ryb25pYy1yZXNv
dXJjZS1udW0+PC9yZWNvcmQ+PC9DaXRlPjwvRW5kTm90ZT5=
</w:fldData>
        </w:fldChar>
      </w:r>
      <w:r>
        <w:instrText xml:space="preserve"> ADDIN EN.CITE.DATA </w:instrText>
      </w:r>
      <w:r>
        <w:fldChar w:fldCharType="end"/>
      </w:r>
      <w:r>
        <w:fldChar w:fldCharType="separate"/>
      </w:r>
      <w:r>
        <w:rPr>
          <w:noProof/>
        </w:rPr>
        <w:t>(</w:t>
      </w:r>
      <w:hyperlink w:anchor="_ENREF_87" w:tooltip="Tisdall, 1991 #216" w:history="1">
        <w:r>
          <w:rPr>
            <w:noProof/>
          </w:rPr>
          <w:t>Tisdall, 1991</w:t>
        </w:r>
      </w:hyperlink>
      <w:r>
        <w:rPr>
          <w:noProof/>
        </w:rPr>
        <w:t xml:space="preserve">; </w:t>
      </w:r>
      <w:hyperlink w:anchor="_ENREF_13" w:tooltip="Chantigny, 1997 #45" w:history="1">
        <w:r>
          <w:rPr>
            <w:noProof/>
          </w:rPr>
          <w:t>Chantigny et al., 1997</w:t>
        </w:r>
      </w:hyperlink>
      <w:r>
        <w:rPr>
          <w:noProof/>
        </w:rPr>
        <w:t xml:space="preserve">; </w:t>
      </w:r>
      <w:hyperlink w:anchor="_ENREF_17" w:tooltip="Degens, 1997 #473" w:history="1">
        <w:r>
          <w:rPr>
            <w:noProof/>
          </w:rPr>
          <w:t>Degens, 1997</w:t>
        </w:r>
      </w:hyperlink>
      <w:r>
        <w:rPr>
          <w:noProof/>
        </w:rPr>
        <w:t xml:space="preserve">; </w:t>
      </w:r>
      <w:hyperlink w:anchor="_ENREF_43" w:tooltip="Lehmann, 2017 #127" w:history="1">
        <w:r>
          <w:rPr>
            <w:noProof/>
          </w:rPr>
          <w:t>Lehmann et al., 2017</w:t>
        </w:r>
      </w:hyperlink>
      <w:r>
        <w:rPr>
          <w:noProof/>
        </w:rPr>
        <w:t>)</w:t>
      </w:r>
      <w:r>
        <w:fldChar w:fldCharType="end"/>
      </w:r>
      <w:r>
        <w:t xml:space="preserve"> </w:t>
      </w:r>
      <w:r>
        <w:fldChar w:fldCharType="begin"/>
      </w:r>
      <w:r>
        <w:instrText>ADDIN EN.CITE</w:instrText>
      </w:r>
      <w:r>
        <w:fldChar w:fldCharType="end"/>
      </w:r>
      <w:r>
        <w:t xml:space="preserve">are well-known binding agents for this type of aggregates. It is possible that the roots themselves had also an aggregating effect by applying physical force which pushed soil particles together to form macroaggregates </w:t>
      </w:r>
      <w:r>
        <w:fldChar w:fldCharType="begin"/>
      </w:r>
      <w:r>
        <w:instrText xml:space="preserve"> ADDIN EN.CITE &lt;EndNote&gt;&lt;Cite&gt;&lt;Author&gt;Nichols&lt;/Author&gt;&lt;Year&gt;2013&lt;/Year&gt;&lt;RecNum&gt;436&lt;/RecNum&gt;&lt;DisplayText&gt;(Nichols and Halvorson, 2013)&lt;/DisplayText&gt;&lt;record&gt;&lt;rec-number&gt;436&lt;/rec-number&gt;&lt;foreign-keys&gt;&lt;key app="EN" db-id="sapfa9vat92wstev003v9dsna9dsx9zdrwxd" timestamp="1551086699"&gt;436&lt;/key&gt;&lt;key app="ENWeb" db-id=""&gt;0&lt;/key&gt;&lt;/foreign-keys&gt;&lt;ref-type name="Journal Article"&gt;17&lt;/ref-type&gt;&lt;contributors&gt;&lt;authors&gt;&lt;author&gt;Nichols, Kristine A.&lt;/author&gt;&lt;author&gt;Halvorson, Jonathan J.&lt;/author&gt;&lt;/authors&gt;&lt;/contributors&gt;&lt;titles&gt;&lt;title&gt;Roles of Biology, Chemistry, and Physics in Soil Macroaggregate Formation and Stabilization&lt;/title&gt;&lt;secondary-title&gt;The Open Agriculture Journal&lt;/secondary-title&gt;&lt;/titles&gt;&lt;periodical&gt;&lt;full-title&gt;The Open Agriculture Journal&lt;/full-title&gt;&lt;/periodical&gt;&lt;pages&gt;107-117&lt;/pages&gt;&lt;volume&gt;7&lt;/volume&gt;&lt;number&gt;1&lt;/number&gt;&lt;section&gt;107&lt;/section&gt;&lt;dates&gt;&lt;year&gt;2013&lt;/year&gt;&lt;/dates&gt;&lt;isbn&gt;1874-3315&lt;/isbn&gt;&lt;urls&gt;&lt;/urls&gt;&lt;electronic-resource-num&gt;10.2174/1874331520131011003&lt;/electronic-resource-num&gt;&lt;/record&gt;&lt;/Cite&gt;&lt;/EndNote&gt;</w:instrText>
      </w:r>
      <w:r>
        <w:fldChar w:fldCharType="separate"/>
      </w:r>
      <w:r>
        <w:rPr>
          <w:noProof/>
        </w:rPr>
        <w:t>(</w:t>
      </w:r>
      <w:hyperlink w:anchor="_ENREF_55" w:tooltip="Nichols, 2013 #436" w:history="1">
        <w:r>
          <w:rPr>
            <w:noProof/>
          </w:rPr>
          <w:t>Nichols and Halvorson, 2013</w:t>
        </w:r>
      </w:hyperlink>
      <w:r>
        <w:rPr>
          <w:noProof/>
        </w:rPr>
        <w:t>)</w:t>
      </w:r>
      <w:r>
        <w:fldChar w:fldCharType="end"/>
      </w:r>
      <w:r>
        <w:t>. To analyse, whether roots and fungal hyphae have a synergistic effect on macroaggregation in the subsoil rhizosphere, we suppose experiments with fungal as well as antifungal treatments in a next step.</w:t>
      </w:r>
    </w:p>
    <w:p>
      <w:pPr>
        <w:spacing w:line="480" w:lineRule="auto"/>
      </w:pPr>
      <w:r>
        <w:t xml:space="preserve">In the PS subsoil, no effect of rooting on macroaggregation was found. Compared to the other sites, this one had the most coarse-textured soil with subsoil material consisting of 40 % primary particles &gt; 250 µm (coarse and middle sand) (Table 2). The PS subsoil material used for filling the pots was comprised of 64 % particles and aggregates &gt; 250 µm prior to the start of the experiment (Table S3) and during the experiment, the proportion of material &gt; 250 µm increased to more than 80 % in both treatments (Figure 2). Thus, a formation of additional macroaggregates must have taken place during the experiment in both treatments. Yet, </w:t>
      </w:r>
      <w:hyperlink w:anchor="_ENREF_18" w:tooltip="Degens, 1994 #475" w:history="1">
        <w:r>
          <w:fldChar w:fldCharType="begin"/>
        </w:r>
        <w:r>
          <w:instrText xml:space="preserve"> ADDIN EN.CITE &lt;EndNote&gt;&lt;Cite AuthorYear="1"&gt;&lt;Author&gt;Degens&lt;/Author&gt;&lt;Year&gt;1994&lt;/Year&gt;&lt;RecNum&gt;475&lt;/RecNum&gt;&lt;DisplayText&gt;Degens et al. (1994)&lt;/DisplayText&gt;&lt;record&gt;&lt;rec-number&gt;475&lt;/rec-number&gt;&lt;foreign-keys&gt;&lt;key app="EN" db-id="sapfa9vat92wstev003v9dsna9dsx9zdrwxd" timestamp="1563360899"&gt;475&lt;/key&gt;&lt;key app="ENWeb" db-id=""&gt;0&lt;/key&gt;&lt;/foreign-keys&gt;&lt;ref-type name="Journal Article"&gt;17&lt;/ref-type&gt;&lt;contributors&gt;&lt;authors&gt;&lt;author&gt;Degens, B. P.&lt;/author&gt;&lt;author&gt;Sparling, G. P.&lt;/author&gt;&lt;author&gt;Abbott, L. K.&lt;/author&gt;&lt;/authors&gt;&lt;/contributors&gt;&lt;titles&gt;&lt;title&gt;The contribution from hyphae, roots and organic carbon constituents to the aggregation of a sandy loam under long-term clover-based and grass pastures&lt;/title&gt;&lt;secondary-title&gt;European Journal of Soil Science&lt;/secondary-title&gt;&lt;/titles&gt;&lt;periodical&gt;&lt;full-title&gt;European Journal of Soil Science&lt;/full-title&gt;&lt;/periodical&gt;&lt;pages&gt;459-468&lt;/pages&gt;&lt;volume&gt;45&lt;/volume&gt;&lt;number&gt;4&lt;/number&gt;&lt;section&gt;459&lt;/section&gt;&lt;dates&gt;&lt;year&gt;1994&lt;/year&gt;&lt;/dates&gt;&lt;isbn&gt;1351-0754&amp;#xD;1365-2389&lt;/isbn&gt;&lt;urls&gt;&lt;/urls&gt;&lt;electronic-resource-num&gt;10.1111/j.1365-2389.1994.tb00531.x&lt;/electronic-resource-num&gt;&lt;/record&gt;&lt;/Cite&gt;&lt;/EndNote&gt;</w:instrText>
        </w:r>
        <w:r>
          <w:fldChar w:fldCharType="separate"/>
        </w:r>
        <w:r>
          <w:rPr>
            <w:noProof/>
          </w:rPr>
          <w:t>Degens et al. (1994)</w:t>
        </w:r>
        <w:r>
          <w:fldChar w:fldCharType="end"/>
        </w:r>
      </w:hyperlink>
      <w:r>
        <w:t xml:space="preserve"> found that fungal hyphae were not effective in enmeshing coarse sand grains to form macroaggregates. Moreover, the energy applied to the aggregates by wet-sieving might be more destructive for newly built macroaggregates in coarse-sandy soils as compared to finer-textured ones. Furthermore, although the fungal abundance and F:B ratio were statistically significantly increased by rooting in the PS subsoil, the increase in fungal PLFAs was not as strong as in the two other subsoils (Table 6 and Figure 5). A possible explanation could be that rhizodeposits cannot be retained in sandy soils to the same extent as in finer textured soils, although we could not find evidence for this hypothesis in the literature. </w:t>
      </w:r>
      <w:commentRangeStart w:id="12"/>
      <w:r>
        <w:t xml:space="preserve">However, the significantly enhanced DOC amount of the rooted compared to the unrooted PS subsoil material could support this hypothesis. </w:t>
      </w:r>
      <w:commentRangeEnd w:id="12"/>
      <w:r>
        <w:rPr>
          <w:rStyle w:val="Kommentarzeichen"/>
        </w:rPr>
        <w:commentReference w:id="12"/>
      </w:r>
      <w:r>
        <w:t xml:space="preserve">Furthermore, some studies report an overall lower rhizodeposition in coarse-textured soils </w:t>
      </w:r>
      <w:r>
        <w:fldChar w:fldCharType="begin">
          <w:fldData xml:space="preserve">PEVuZE5vdGU+PENpdGU+PEF1dGhvcj5OZ3V5ZW48L0F1dGhvcj48WWVhcj4yMDAzPC9ZZWFyPjxS
ZWNOdW0+NTUwPC9SZWNOdW0+PERpc3BsYXlUZXh0PihOZ3V5ZW4sIDIwMDM7IFNjYW5kZWxsYXJp
IGV0IGFsLiwgMjAwNyk8L0Rpc3BsYXlUZXh0PjxyZWNvcmQ+PHJlYy1udW1iZXI+NTUwPC9yZWMt
bnVtYmVyPjxmb3JlaWduLWtleXM+PGtleSBhcHA9IkVOIiBkYi1pZD0ic2FwZmE5dmF0OTJ3c3Rl
djAwM3Y5ZHNuYTlkc3g5emRyd3hkIiB0aW1lc3RhbXA9IjE2MDQwNTc5ODgiPjU1MDwva2V5Pjxr
ZXkgYXBwPSJFTldlYiIgZGItaWQ9IiI+MDwva2V5PjwvZm9yZWlnbi1rZXlzPjxyZWYtdHlwZSBu
YW1lPSJKb3VybmFsIEFydGljbGUiPjE3PC9yZWYtdHlwZT48Y29udHJpYnV0b3JzPjxhdXRob3Jz
PjxhdXRob3I+Tmd1eWVuLCBDaHJpc3RvcGhlPC9hdXRob3I+PC9hdXRob3JzPjwvY29udHJpYnV0
b3JzPjx0aXRsZXM+PHRpdGxlPlJoaXpvZGVwb3NpdGlvbiBvZiBvcmdhbmljIEMgYnkgcGxhbnRz
OiBtZWNoYW5pc21zIGFuZCBjb250cm9sczwvdGl0bGU+PHNlY29uZGFyeS10aXRsZT5BZ3Jvbm9t
aWU8L3NlY29uZGFyeS10aXRsZT48L3RpdGxlcz48cGVyaW9kaWNhbD48ZnVsbC10aXRsZT5BZ3Jv
bm9taWU8L2Z1bGwtdGl0bGU+PC9wZXJpb2RpY2FsPjxwYWdlcz4zNzUtMzk2PC9wYWdlcz48dm9s
dW1lPjIzPC92b2x1bWU+PG51bWJlcj41LTY8L251bWJlcj48c2VjdGlvbj4zNzU8L3NlY3Rpb24+
PGRhdGVzPjx5ZWFyPjIwMDM8L3llYXI+PC9kYXRlcz48aXNibj4wMjQ5LTU2MjcmI3hEOzEyOTct
OTY0MzwvaXNibj48dXJscz48L3VybHM+PGVsZWN0cm9uaWMtcmVzb3VyY2UtbnVtPjEwLjEwNTEv
YWdybzoyMDAzMDExPC9lbGVjdHJvbmljLXJlc291cmNlLW51bT48L3JlY29yZD48L0NpdGU+PENp
dGU+PEF1dGhvcj5TY2FuZGVsbGFyaTwvQXV0aG9yPjxZZWFyPjIwMDc8L1llYXI+PFJlY051bT41
NTE8L1JlY051bT48cmVjb3JkPjxyZWMtbnVtYmVyPjU1MTwvcmVjLW51bWJlcj48Zm9yZWlnbi1r
ZXlzPjxrZXkgYXBwPSJFTiIgZGItaWQ9InNhcGZhOXZhdDkyd3N0ZXYwMDN2OWRzbmE5ZHN4OXpk
cnd4ZCIgdGltZXN0YW1wPSIxNjA0MDU5MjM4Ij41NTE8L2tleT48L2ZvcmVpZ24ta2V5cz48cmVm
LXR5cGUgbmFtZT0iSm91cm5hbCBBcnRpY2xlIj4xNzwvcmVmLXR5cGU+PGNvbnRyaWJ1dG9ycz48
YXV0aG9ycz48YXV0aG9yPlNjYW5kZWxsYXJpLCBGLjwvYXV0aG9yPjxhdXRob3I+VG9ub24sIEcu
PC9hdXRob3I+PGF1dGhvcj5UaGFsaGVpbWVyLCBNLjwvYXV0aG9yPjxhdXRob3I+Q2VjY29uLCBD
LjwvYXV0aG9yPjxhdXRob3I+R2lvYWNjaGluaSwgUC48L2F1dGhvcj48YXV0aG9yPkFiZXIsIEou
IEQuPC9hdXRob3I+PGF1dGhvcj5UYWdsaWF2aW5pLCBNLjwvYXV0aG9yPjwvYXV0aG9ycz48L2Nv
bnRyaWJ1dG9ycz48YXV0aC1hZGRyZXNzPkFsbWEgTWF0ZXIgU3R1ZGlvcnVtIFVuaXYgQm9sb2du
YSwgRGVwdCBGcnVpdCBUcmVlICZhbXA7IFdvb2QgUGxhbnQgU2NpLCBCb2xvZ25hLCBJdGFseS4g
UmVzIEN0ciBBZ3IgJmFtcDsgRm9yZXN0cnksIExhaW1idXJnLCBCb3plbiwgSXRhbHkuIEZyZWUg
VW5pdiBCb3plbiBCb2x6YW5vLCBCb2x6YW5vLCBJdGFseS4gQWxtYSBNYXRlciBTdHVkaW9ydW0g
VW5pdiBCb2xvZ25hLCBEZXB0IEFncm9lbnZpcm9ubSBTY2kgJmFtcDsgdGVjaG5vbCwgQm9sb2du
YSwgSXRhbHkuIFVuaXYgTmV3IEhhbXBzaGlyZSwgQ29tcGxleCBTeXN0IFJlcyBDdHIsIER1cmhh
bSwgTkggMDM4MjQgVVNBLiYjeEQ7VGhhbGhlaW1lciwgTSAoY29ycmVzcG9uZGluZyBhdXRob3Ip
LCBBbG1hIE1hdGVyIFN0dWRpb3J1bSBVbml2IEJvbG9nbmEsIERlcHQgRnJ1aXQgVHJlZSAmYW1w
OyBXb29kIFBsYW50IFNjaSwgQm9sb2duYSwgSXRhbHkuJiN4RDttYXNzaW1vLnRhZ2xpYXZpbmlA
dW5pYm8uaXQ8L2F1dGgtYWRkcmVzcz48dGl0bGVzPjx0aXRsZT5Bc3Nlc3Npbmcgbml0cm9nZW4g
Zmx1eGVzIGZyb20gcm9vdHMgdG8gc29pbCBhc3NvY2lhdGVkIHRvIHJoaXpvZGVwb3NpdGlvbiBi
eSBhcHBsZSAoTWFsdXMgZG9tZXN0aWNhKSB0cmVlczwvdGl0bGU+PHNlY29uZGFyeS10aXRsZT5U
cmVlcy1TdHJ1Y3R1cmUgYW5kIEZ1bmN0aW9uPC9zZWNvbmRhcnktdGl0bGU+PGFsdC10aXRsZT5U
cmVlcy1TdHJ1Y3QuIEZ1bmN0LjwvYWx0LXRpdGxlPjwvdGl0bGVzPjxwZXJpb2RpY2FsPjxmdWxs
LXRpdGxlPlRyZWVzLVN0cnVjdHVyZSBhbmQgRnVuY3Rpb248L2Z1bGwtdGl0bGU+PGFiYnItMT5U
cmVlcy1TdHJ1Y3QuIEZ1bmN0LjwvYWJici0xPjwvcGVyaW9kaWNhbD48YWx0LXBlcmlvZGljYWw+
PGZ1bGwtdGl0bGU+VHJlZXMtU3RydWN0dXJlIGFuZCBGdW5jdGlvbjwvZnVsbC10aXRsZT48YWJi
ci0xPlRyZWVzLVN0cnVjdC4gRnVuY3QuPC9hYmJyLTE+PC9hbHQtcGVyaW9kaWNhbD48cGFnZXM+
NDk5LTUwNTwvcGFnZXM+PHZvbHVtZT4yMTwvdm9sdW1lPjxudW1iZXI+NTwvbnVtYmVyPjxrZXl3
b3Jkcz48a2V5d29yZD5hcHBsZTwva2V5d29yZD48a2V5d29yZD5uaXRyb2dlbiBmbHV4PC9rZXl3
b3JkPjxrZXl3b3JkPnNvaWwgb3JnYW5pYyBtYXR0ZXI8L2tleXdvcmQ+PGtleXdvcmQ+cmhpem9k
ZXBvc2l0aW9uPC9rZXl3b3JkPjxrZXl3b3JkPmlzb3RvcGljIGRpc2NyaW1pbmF0aW9uPC9rZXl3
b3JkPjxrZXl3b3JkPnN0YWJsZS1pc290b3Blczwva2V5d29yZD48a2V5d29yZD5wbGFudHM8L2tl
eXdvcmQ+PGtleXdvcmQ+ZGVjb21wb3NpdGlvbjwva2V5d29yZD48a2V5d29yZD5yaGl6b3NwaGVy
ZTwva2V5d29yZD48a2V5d29yZD5kZXBvc2l0aW9uPC9rZXl3b3JkPjxrZXl3b3JkPmRlbnNpdHk8
L2tleXdvcmQ+PGtleXdvcmQ+YmFybGV5PC9rZXl3b3JkPjxrZXl3b3JkPm1hdHRlcjwva2V5d29y
ZD48a2V5d29yZD53aGVhdDwva2V5d29yZD48a2V5d29yZD5Gb3Jlc3RyeTwva2V5d29yZD48L2tl
eXdvcmRzPjxkYXRlcz48eWVhcj4yMDA3PC95ZWFyPjxwdWItZGF0ZXM+PGRhdGU+U2VwPC9kYXRl
PjwvcHViLWRhdGVzPjwvZGF0ZXM+PGlzYm4+MDkzMS0xODkwPC9pc2JuPjxhY2Nlc3Npb24tbnVt
PldPUzowMDAyNDg4MzQ0MDAwMDE8L2FjY2Vzc2lvbi1udW0+PHdvcmstdHlwZT5BcnRpY2xlPC93
b3JrLXR5cGU+PHVybHM+PHJlbGF0ZWQtdXJscz48dXJsPiZsdDtHbyB0byBJU0kmZ3Q7Oi8vV09T
OjAwMDI0ODgzNDQwMDAwMTwvdXJsPjwvcmVsYXRlZC11cmxzPjwvdXJscz48ZWxlY3Ryb25pYy1y
ZXNvdXJjZS1udW0+MTAuMTAwNy9zMDA0NjgtMDA3LTAxNDEtMzwvZWxlY3Ryb25pYy1yZXNvdXJj
ZS1udW0+PGxhbmd1YWdlPkVuZ2xpc2g8L2xhbmd1YWdlPjwvcmVjb3JkPjwvQ2l0ZT48L0VuZE5v
dGU+
</w:fldData>
        </w:fldChar>
      </w:r>
      <w:r>
        <w:instrText xml:space="preserve"> ADDIN EN.CITE </w:instrText>
      </w:r>
      <w:r>
        <w:fldChar w:fldCharType="begin">
          <w:fldData xml:space="preserve">PEVuZE5vdGU+PENpdGU+PEF1dGhvcj5OZ3V5ZW48L0F1dGhvcj48WWVhcj4yMDAzPC9ZZWFyPjxS
ZWNOdW0+NTUwPC9SZWNOdW0+PERpc3BsYXlUZXh0PihOZ3V5ZW4sIDIwMDM7IFNjYW5kZWxsYXJp
IGV0IGFsLiwgMjAwNyk8L0Rpc3BsYXlUZXh0PjxyZWNvcmQ+PHJlYy1udW1iZXI+NTUwPC9yZWMt
bnVtYmVyPjxmb3JlaWduLWtleXM+PGtleSBhcHA9IkVOIiBkYi1pZD0ic2FwZmE5dmF0OTJ3c3Rl
djAwM3Y5ZHNuYTlkc3g5emRyd3hkIiB0aW1lc3RhbXA9IjE2MDQwNTc5ODgiPjU1MDwva2V5Pjxr
ZXkgYXBwPSJFTldlYiIgZGItaWQ9IiI+MDwva2V5PjwvZm9yZWlnbi1rZXlzPjxyZWYtdHlwZSBu
YW1lPSJKb3VybmFsIEFydGljbGUiPjE3PC9yZWYtdHlwZT48Y29udHJpYnV0b3JzPjxhdXRob3Jz
PjxhdXRob3I+Tmd1eWVuLCBDaHJpc3RvcGhlPC9hdXRob3I+PC9hdXRob3JzPjwvY29udHJpYnV0
b3JzPjx0aXRsZXM+PHRpdGxlPlJoaXpvZGVwb3NpdGlvbiBvZiBvcmdhbmljIEMgYnkgcGxhbnRz
OiBtZWNoYW5pc21zIGFuZCBjb250cm9sczwvdGl0bGU+PHNlY29uZGFyeS10aXRsZT5BZ3Jvbm9t
aWU8L3NlY29uZGFyeS10aXRsZT48L3RpdGxlcz48cGVyaW9kaWNhbD48ZnVsbC10aXRsZT5BZ3Jv
bm9taWU8L2Z1bGwtdGl0bGU+PC9wZXJpb2RpY2FsPjxwYWdlcz4zNzUtMzk2PC9wYWdlcz48dm9s
dW1lPjIzPC92b2x1bWU+PG51bWJlcj41LTY8L251bWJlcj48c2VjdGlvbj4zNzU8L3NlY3Rpb24+
PGRhdGVzPjx5ZWFyPjIwMDM8L3llYXI+PC9kYXRlcz48aXNibj4wMjQ5LTU2MjcmI3hEOzEyOTct
OTY0MzwvaXNibj48dXJscz48L3VybHM+PGVsZWN0cm9uaWMtcmVzb3VyY2UtbnVtPjEwLjEwNTEv
YWdybzoyMDAzMDExPC9lbGVjdHJvbmljLXJlc291cmNlLW51bT48L3JlY29yZD48L0NpdGU+PENp
dGU+PEF1dGhvcj5TY2FuZGVsbGFyaTwvQXV0aG9yPjxZZWFyPjIwMDc8L1llYXI+PFJlY051bT41
NTE8L1JlY051bT48cmVjb3JkPjxyZWMtbnVtYmVyPjU1MTwvcmVjLW51bWJlcj48Zm9yZWlnbi1r
ZXlzPjxrZXkgYXBwPSJFTiIgZGItaWQ9InNhcGZhOXZhdDkyd3N0ZXYwMDN2OWRzbmE5ZHN4OXpk
cnd4ZCIgdGltZXN0YW1wPSIxNjA0MDU5MjM4Ij41NTE8L2tleT48L2ZvcmVpZ24ta2V5cz48cmVm
LXR5cGUgbmFtZT0iSm91cm5hbCBBcnRpY2xlIj4xNzwvcmVmLXR5cGU+PGNvbnRyaWJ1dG9ycz48
YXV0aG9ycz48YXV0aG9yPlNjYW5kZWxsYXJpLCBGLjwvYXV0aG9yPjxhdXRob3I+VG9ub24sIEcu
PC9hdXRob3I+PGF1dGhvcj5UaGFsaGVpbWVyLCBNLjwvYXV0aG9yPjxhdXRob3I+Q2VjY29uLCBD
LjwvYXV0aG9yPjxhdXRob3I+R2lvYWNjaGluaSwgUC48L2F1dGhvcj48YXV0aG9yPkFiZXIsIEou
IEQuPC9hdXRob3I+PGF1dGhvcj5UYWdsaWF2aW5pLCBNLjwvYXV0aG9yPjwvYXV0aG9ycz48L2Nv
bnRyaWJ1dG9ycz48YXV0aC1hZGRyZXNzPkFsbWEgTWF0ZXIgU3R1ZGlvcnVtIFVuaXYgQm9sb2du
YSwgRGVwdCBGcnVpdCBUcmVlICZhbXA7IFdvb2QgUGxhbnQgU2NpLCBCb2xvZ25hLCBJdGFseS4g
UmVzIEN0ciBBZ3IgJmFtcDsgRm9yZXN0cnksIExhaW1idXJnLCBCb3plbiwgSXRhbHkuIEZyZWUg
VW5pdiBCb3plbiBCb2x6YW5vLCBCb2x6YW5vLCBJdGFseS4gQWxtYSBNYXRlciBTdHVkaW9ydW0g
VW5pdiBCb2xvZ25hLCBEZXB0IEFncm9lbnZpcm9ubSBTY2kgJmFtcDsgdGVjaG5vbCwgQm9sb2du
YSwgSXRhbHkuIFVuaXYgTmV3IEhhbXBzaGlyZSwgQ29tcGxleCBTeXN0IFJlcyBDdHIsIER1cmhh
bSwgTkggMDM4MjQgVVNBLiYjeEQ7VGhhbGhlaW1lciwgTSAoY29ycmVzcG9uZGluZyBhdXRob3Ip
LCBBbG1hIE1hdGVyIFN0dWRpb3J1bSBVbml2IEJvbG9nbmEsIERlcHQgRnJ1aXQgVHJlZSAmYW1w
OyBXb29kIFBsYW50IFNjaSwgQm9sb2duYSwgSXRhbHkuJiN4RDttYXNzaW1vLnRhZ2xpYXZpbmlA
dW5pYm8uaXQ8L2F1dGgtYWRkcmVzcz48dGl0bGVzPjx0aXRsZT5Bc3Nlc3Npbmcgbml0cm9nZW4g
Zmx1eGVzIGZyb20gcm9vdHMgdG8gc29pbCBhc3NvY2lhdGVkIHRvIHJoaXpvZGVwb3NpdGlvbiBi
eSBhcHBsZSAoTWFsdXMgZG9tZXN0aWNhKSB0cmVlczwvdGl0bGU+PHNlY29uZGFyeS10aXRsZT5U
cmVlcy1TdHJ1Y3R1cmUgYW5kIEZ1bmN0aW9uPC9zZWNvbmRhcnktdGl0bGU+PGFsdC10aXRsZT5U
cmVlcy1TdHJ1Y3QuIEZ1bmN0LjwvYWx0LXRpdGxlPjwvdGl0bGVzPjxwZXJpb2RpY2FsPjxmdWxs
LXRpdGxlPlRyZWVzLVN0cnVjdHVyZSBhbmQgRnVuY3Rpb248L2Z1bGwtdGl0bGU+PGFiYnItMT5U
cmVlcy1TdHJ1Y3QuIEZ1bmN0LjwvYWJici0xPjwvcGVyaW9kaWNhbD48YWx0LXBlcmlvZGljYWw+
PGZ1bGwtdGl0bGU+VHJlZXMtU3RydWN0dXJlIGFuZCBGdW5jdGlvbjwvZnVsbC10aXRsZT48YWJi
ci0xPlRyZWVzLVN0cnVjdC4gRnVuY3QuPC9hYmJyLTE+PC9hbHQtcGVyaW9kaWNhbD48cGFnZXM+
NDk5LTUwNTwvcGFnZXM+PHZvbHVtZT4yMTwvdm9sdW1lPjxudW1iZXI+NTwvbnVtYmVyPjxrZXl3
b3Jkcz48a2V5d29yZD5hcHBsZTwva2V5d29yZD48a2V5d29yZD5uaXRyb2dlbiBmbHV4PC9rZXl3
b3JkPjxrZXl3b3JkPnNvaWwgb3JnYW5pYyBtYXR0ZXI8L2tleXdvcmQ+PGtleXdvcmQ+cmhpem9k
ZXBvc2l0aW9uPC9rZXl3b3JkPjxrZXl3b3JkPmlzb3RvcGljIGRpc2NyaW1pbmF0aW9uPC9rZXl3
b3JkPjxrZXl3b3JkPnN0YWJsZS1pc290b3Blczwva2V5d29yZD48a2V5d29yZD5wbGFudHM8L2tl
eXdvcmQ+PGtleXdvcmQ+ZGVjb21wb3NpdGlvbjwva2V5d29yZD48a2V5d29yZD5yaGl6b3NwaGVy
ZTwva2V5d29yZD48a2V5d29yZD5kZXBvc2l0aW9uPC9rZXl3b3JkPjxrZXl3b3JkPmRlbnNpdHk8
L2tleXdvcmQ+PGtleXdvcmQ+YmFybGV5PC9rZXl3b3JkPjxrZXl3b3JkPm1hdHRlcjwva2V5d29y
ZD48a2V5d29yZD53aGVhdDwva2V5d29yZD48a2V5d29yZD5Gb3Jlc3RyeTwva2V5d29yZD48L2tl
eXdvcmRzPjxkYXRlcz48eWVhcj4yMDA3PC95ZWFyPjxwdWItZGF0ZXM+PGRhdGU+U2VwPC9kYXRl
PjwvcHViLWRhdGVzPjwvZGF0ZXM+PGlzYm4+MDkzMS0xODkwPC9pc2JuPjxhY2Nlc3Npb24tbnVt
PldPUzowMDAyNDg4MzQ0MDAwMDE8L2FjY2Vzc2lvbi1udW0+PHdvcmstdHlwZT5BcnRpY2xlPC93
b3JrLXR5cGU+PHVybHM+PHJlbGF0ZWQtdXJscz48dXJsPiZsdDtHbyB0byBJU0kmZ3Q7Oi8vV09T
OjAwMDI0ODgzNDQwMDAwMTwvdXJsPjwvcmVsYXRlZC11cmxzPjwvdXJscz48ZWxlY3Ryb25pYy1y
ZXNvdXJjZS1udW0+MTAuMTAwNy9zMDA0NjgtMDA3LTAxNDEtMz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w:t>
      </w:r>
      <w:hyperlink w:anchor="_ENREF_54" w:tooltip="Nguyen, 2003 #550" w:history="1">
        <w:r>
          <w:rPr>
            <w:noProof/>
          </w:rPr>
          <w:t>Nguyen, 2003</w:t>
        </w:r>
      </w:hyperlink>
      <w:r>
        <w:rPr>
          <w:noProof/>
        </w:rPr>
        <w:t xml:space="preserve">; </w:t>
      </w:r>
      <w:hyperlink w:anchor="_ENREF_76" w:tooltip="Scandellari, 2007 #551" w:history="1">
        <w:r>
          <w:rPr>
            <w:noProof/>
          </w:rPr>
          <w:t>Scandellari et al., 2007</w:t>
        </w:r>
      </w:hyperlink>
      <w:r>
        <w:rPr>
          <w:noProof/>
        </w:rPr>
        <w:t>)</w:t>
      </w:r>
      <w:r>
        <w:fldChar w:fldCharType="end"/>
      </w:r>
      <w:r>
        <w:fldChar w:fldCharType="begin"/>
      </w:r>
      <w:r>
        <w:instrText>ADDIN EN.CITE</w:instrText>
      </w:r>
      <w:r>
        <w:fldChar w:fldCharType="end"/>
      </w:r>
      <w:r>
        <w:t xml:space="preserve">. This might have limited the growth of fungi and thereby their influence as binding agents for the formation of macroaggregates in the coarse-textured PS subsoil. However, PCA separated the rooted and unrooted PS subsoil samples clearly along PC 2 which correlated with fungal biomass (Figure 6). Yet, differences in e.g. nutrient availability among the individual soil materials could have caused different fungal species to thrive and since not all fungi are good soil aggregators, high fungal abundance may not always improve aggregation </w:t>
      </w:r>
      <w:r>
        <w:fldChar w:fldCharType="begin">
          <w:fldData xml:space="preserve">PEVuZE5vdGU+PENpdGU+PEF1dGhvcj5MZWhtYW5uPC9BdXRob3I+PFllYXI+MjAyMDwvWWVhcj48
UmVjTnVtPjU2MzwvUmVjTnVtPjxEaXNwbGF5VGV4dD4oUmlsbGlnIGV0IGFsLiwgMjAxNTsgTGVo
bWFubiBldCBhbC4sIDIwMjApPC9EaXNwbGF5VGV4dD48cmVjb3JkPjxyZWMtbnVtYmVyPjU2Mzwv
cmVjLW51bWJlcj48Zm9yZWlnbi1rZXlzPjxrZXkgYXBwPSJFTiIgZGItaWQ9InNhcGZhOXZhdDky
d3N0ZXYwMDN2OWRzbmE5ZHN4OXpkcnd4ZCIgdGltZXN0YW1wPSIxNjExMzIzMTM0Ij41NjM8L2tl
eT48a2V5IGFwcD0iRU5XZWIiIGRiLWlkPSIiPjA8L2tleT48L2ZvcmVpZ24ta2V5cz48cmVmLXR5
cGUgbmFtZT0iSm91cm5hbCBBcnRpY2xlIj4xNzwvcmVmLXR5cGU+PGNvbnRyaWJ1dG9ycz48YXV0
aG9ycz48YXV0aG9yPkxlaG1hbm4sIEEuPC9hdXRob3I+PGF1dGhvcj5aaGVuZywgVy48L2F1dGhv
cj48YXV0aG9yPlJ5bywgTS48L2F1dGhvcj48YXV0aG9yPlNvdXRzY2hlaywgSy48L2F1dGhvcj48
YXV0aG9yPlJveSwgSi48L2F1dGhvcj48YXV0aG9yPlJvbmdzdG9jaywgUi48L2F1dGhvcj48YXV0
aG9yPk1hYXNzLCBTLjwvYXV0aG9yPjxhdXRob3I+UmlsbGlnLCBNLiBDLjwvYXV0aG9yPjwvYXV0
aG9ycz48L2NvbnRyaWJ1dG9ycz48YXV0aC1hZGRyZXNzPkVjb2xvZ3kgb2YgUGxhbnRzLCBJbnN0
aXR1dCBmdXIgQmlvbG9naWUsIEZyZWllIFVuaXZlcnNpdGF0IEJlcmxpbiwgQmVybGluLCBHZXJt
YW55LiYjeEQ7QmVybGluLUJyYW5kZW5idXJnIEluc3RpdHV0ZSBvZiBBZHZhbmNlZCBCaW9kaXZl
cnNpdHkgUmVzZWFyY2gsIEJlcmxpbiwgR2VybWFueS4mI3hEO1BLVS1IS1VTVCBTaGVuemhlbi1I
b25nIEtvbmcgSW5zdGl0dXRpb24sIFNoZW56aGVuLCBDaGluYS4mI3hEO1BsYW50IEVjb2xvZ3kg
YW5kIE5hdHVyZSBDb25zZXJ2YXRpb24sIEluc3RpdHV0IGZ1ciBCaW9jaGVtaWUgdW5kIEJpb2xv
Z2llLCBVbml2ZXJzaXRhdCBQb3RzZGFtLCBQb3RzZGFtLCBHZXJtYW55LjwvYXV0aC1hZGRyZXNz
Pjx0aXRsZXM+PHRpdGxlPkZ1bmdhbCBUcmFpdHMgSW1wb3J0YW50IGZvciBTb2lsIEFnZ3JlZ2F0
aW9uPC90aXRsZT48c2Vjb25kYXJ5LXRpdGxlPkZyb250IE1pY3JvYmlvbDwvc2Vjb25kYXJ5LXRp
dGxlPjwvdGl0bGVzPjxwZXJpb2RpY2FsPjxmdWxsLXRpdGxlPkZyb250IE1pY3JvYmlvbDwvZnVs
bC10aXRsZT48L3BlcmlvZGljYWw+PHBhZ2VzPjI5MDQ8L3BhZ2VzPjx2b2x1bWU+MTA8L3ZvbHVt
ZT48ZWRpdGlvbj4yMDIwLzAxLzMxPC9lZGl0aW9uPjxrZXl3b3Jkcz48a2V5d29yZD5iaW9tYXNz
IGRlbnNpdHk8L2tleXdvcmQ+PGtleXdvcmQ+bGV1Y2luZSBhbWlubyBwZXB0aWRhc2VzPC9rZXl3
b3JkPjxrZXl3b3JkPnJhbmRvbSBmb3Jlc3Q8L2tleXdvcmQ+PGtleXdvcmQ+c2Fwcm9iaWMgZnVu
Z2k8L2tleXdvcmQ+PGtleXdvcmQ+c29pbCBhZ2dyZWdhdGlvbjwva2V5d29yZD48a2V5d29yZD50
cmFpdHM8L2tleXdvcmQ+PC9rZXl3b3Jkcz48ZGF0ZXM+PHllYXI+MjAyMDwveWVhcj48L2RhdGVz
Pjxpc2JuPjE2NjQtMzAyWCAoUHJpbnQpJiN4RDsxNjY0LTMwMlggKExpbmtpbmcpPC9pc2JuPjxh
Y2Nlc3Npb24tbnVtPjMxOTk4MjQ5PC9hY2Nlc3Npb24tbnVtPjx1cmxzPjxyZWxhdGVkLXVybHM+
PHVybD5odHRwczovL3d3dy5uY2JpLm5sbS5uaWguZ292L3B1Ym1lZC8zMTk5ODI0OTwvdXJsPjwv
cmVsYXRlZC11cmxzPjwvdXJscz48Y3VzdG9tMj5QTUM2OTYyMTMzPC9jdXN0b20yPjxlbGVjdHJv
bmljLXJlc291cmNlLW51bT4xMC4zMzg5L2ZtaWNiLjIwMTkuMDI5MDQ8L2VsZWN0cm9uaWMtcmVz
b3VyY2UtbnVtPjwvcmVjb3JkPjwvQ2l0ZT48Q2l0ZT48QXV0aG9yPlJpbGxpZzwvQXV0aG9yPjxZ
ZWFyPjIwMTU8L1llYXI+PFJlY051bT41NjQ8L1JlY051bT48cmVjb3JkPjxyZWMtbnVtYmVyPjU2
NDwvcmVjLW51bWJlcj48Zm9yZWlnbi1rZXlzPjxrZXkgYXBwPSJFTiIgZGItaWQ9InNhcGZhOXZh
dDkyd3N0ZXYwMDN2OWRzbmE5ZHN4OXpkcnd4ZCIgdGltZXN0YW1wPSIxNjExMzIzMTM5Ij41NjQ8
L2tleT48a2V5IGFwcD0iRU5XZWIiIGRiLWlkPSIiPjA8L2tleT48L2ZvcmVpZ24ta2V5cz48cmVm
LXR5cGUgbmFtZT0iSm91cm5hbCBBcnRpY2xlIj4xNzwvcmVmLXR5cGU+PGNvbnRyaWJ1dG9ycz48
YXV0aG9ycz48YXV0aG9yPlJpbGxpZywgTS4gQy48L2F1dGhvcj48YXV0aG9yPkFndWlsYXItVHJp
Z3Vlcm9zLCBDLiBBLjwvYXV0aG9yPjxhdXRob3I+QmVyZ21hbm4sIEouPC9hdXRob3I+PGF1dGhv
cj5WZXJicnVnZ2VuLCBFLjwvYXV0aG9yPjxhdXRob3I+VmVyZXNvZ2xvdSwgUy4gRC48L2F1dGhv
cj48YXV0aG9yPkxlaG1hbm4sIEEuPC9hdXRob3I+PC9hdXRob3JzPjwvY29udHJpYnV0b3JzPjxh
dXRoLWFkZHJlc3M+SW5zdGl0dXQgZnVyIEJpb2xvZ2llLCBQbGFudCBFY29sb2d5LCBGcmVpZSBV
bml2ZXJzaXRhdCBCZXJsaW4sIEFsdGVuc3RlaW5zdHIuIDYsIEQtMTQxOTUsIEJlcmxpbiwgR2Vy
bWFueTsgQmVybGluLUJyYW5kZW5idXJnIEluc3RpdHV0ZSBvZiBBZHZhbmNlZCBCaW9kaXZlcnNp
dHkgUmVzZWFyY2ggKEJCSUIpLCBELTE0MTk1LCBCZXJsaW4sIEdlcm1hbnkuPC9hdXRoLWFkZHJl
c3M+PHRpdGxlcz48dGl0bGU+UGxhbnQgcm9vdCBhbmQgbXljb3JyaGl6YWwgZnVuZ2FsIHRyYWl0
cyBmb3IgdW5kZXJzdGFuZGluZyBzb2lsIGFnZ3JlZ2F0aW9uPC90aXRsZT48c2Vjb25kYXJ5LXRp
dGxlPk5ldyBQaHl0b2w8L3NlY29uZGFyeS10aXRsZT48L3RpdGxlcz48cGVyaW9kaWNhbD48ZnVs
bC10aXRsZT5OZXcgUGh5dG9sPC9mdWxsLXRpdGxlPjwvcGVyaW9kaWNhbD48cGFnZXM+MTM4NS04
PC9wYWdlcz48dm9sdW1lPjIwNTwvdm9sdW1lPjxudW1iZXI+NDwvbnVtYmVyPjxlZGl0aW9uPjIw
MTQvMDkvMTk8L2VkaXRpb24+PGtleXdvcmRzPjxrZXl3b3JkPk15Y29ycmhpemFlLypwaHlzaW9s
b2d5PC9rZXl3b3JkPjxrZXl3b3JkPlBsYW50IFJvb3RzLyptaWNyb2Jpb2xvZ3k8L2tleXdvcmQ+
PGtleXdvcmQ+KlF1YW50aXRhdGl2ZSBUcmFpdCwgSGVyaXRhYmxlPC9rZXl3b3JkPjxrZXl3b3Jk
PipTb2lsIE1pY3JvYmlvbG9neTwva2V5d29yZD48a2V5d29yZD5jb21tdW5pdGllczwva2V5d29y
ZD48a2V5d29yZD5jb21wbGVtZW50YXJpdHk8L2tleXdvcmQ+PGtleXdvcmQ+ZGF0YWJhc2U8L2tl
eXdvcmQ+PGtleXdvcmQ+bXljb3JyaGl6YWwgdHJhaXRzPC9rZXl3b3JkPjxrZXl3b3JkPnJvb3Qg
dHJhaXRzPC9rZXl3b3JkPjxrZXl3b3JkPnNvaWwgYWdncmVnYXRpb248L2tleXdvcmQ+PC9rZXl3
b3Jkcz48ZGF0ZXM+PHllYXI+MjAxNTwveWVhcj48cHViLWRhdGVzPjxkYXRlPk1hcjwvZGF0ZT48
L3B1Yi1kYXRlcz48L2RhdGVzPjxpc2JuPjE0NjktODEzNyAoRWxlY3Ryb25pYykmI3hEOzAwMjgt
NjQ2WCAoTGlua2luZyk8L2lzYm4+PGFjY2Vzc2lvbi1udW0+MjUyMzExMTE8L2FjY2Vzc2lvbi1u
dW0+PHVybHM+PHJlbGF0ZWQtdXJscz48dXJsPmh0dHBzOi8vd3d3Lm5jYmkubmxtLm5paC5nb3Yv
cHVibWVkLzI1MjMxMTExPC91cmw+PC9yZWxhdGVkLXVybHM+PC91cmxzPjxlbGVjdHJvbmljLXJl
c291cmNlLW51bT4xMC4xMTExL25waC4xMzA0NTwvZWxlY3Ryb25pYy1yZXNvdXJjZS1udW0+PC9y
ZWNvcmQ+PC9DaXRlPjwvRW5kTm90ZT4A
</w:fldData>
        </w:fldChar>
      </w:r>
      <w:r>
        <w:instrText xml:space="preserve"> ADDIN EN.CITE </w:instrText>
      </w:r>
      <w:r>
        <w:fldChar w:fldCharType="begin">
          <w:fldData xml:space="preserve">PEVuZE5vdGU+PENpdGU+PEF1dGhvcj5MZWhtYW5uPC9BdXRob3I+PFllYXI+MjAyMDwvWWVhcj48
UmVjTnVtPjU2MzwvUmVjTnVtPjxEaXNwbGF5VGV4dD4oUmlsbGlnIGV0IGFsLiwgMjAxNTsgTGVo
bWFubiBldCBhbC4sIDIwMjApPC9EaXNwbGF5VGV4dD48cmVjb3JkPjxyZWMtbnVtYmVyPjU2Mzwv
cmVjLW51bWJlcj48Zm9yZWlnbi1rZXlzPjxrZXkgYXBwPSJFTiIgZGItaWQ9InNhcGZhOXZhdDky
d3N0ZXYwMDN2OWRzbmE5ZHN4OXpkcnd4ZCIgdGltZXN0YW1wPSIxNjExMzIzMTM0Ij41NjM8L2tl
eT48a2V5IGFwcD0iRU5XZWIiIGRiLWlkPSIiPjA8L2tleT48L2ZvcmVpZ24ta2V5cz48cmVmLXR5
cGUgbmFtZT0iSm91cm5hbCBBcnRpY2xlIj4xNzwvcmVmLXR5cGU+PGNvbnRyaWJ1dG9ycz48YXV0
aG9ycz48YXV0aG9yPkxlaG1hbm4sIEEuPC9hdXRob3I+PGF1dGhvcj5aaGVuZywgVy48L2F1dGhv
cj48YXV0aG9yPlJ5bywgTS48L2F1dGhvcj48YXV0aG9yPlNvdXRzY2hlaywgSy48L2F1dGhvcj48
YXV0aG9yPlJveSwgSi48L2F1dGhvcj48YXV0aG9yPlJvbmdzdG9jaywgUi48L2F1dGhvcj48YXV0
aG9yPk1hYXNzLCBTLjwvYXV0aG9yPjxhdXRob3I+UmlsbGlnLCBNLiBDLjwvYXV0aG9yPjwvYXV0
aG9ycz48L2NvbnRyaWJ1dG9ycz48YXV0aC1hZGRyZXNzPkVjb2xvZ3kgb2YgUGxhbnRzLCBJbnN0
aXR1dCBmdXIgQmlvbG9naWUsIEZyZWllIFVuaXZlcnNpdGF0IEJlcmxpbiwgQmVybGluLCBHZXJt
YW55LiYjeEQ7QmVybGluLUJyYW5kZW5idXJnIEluc3RpdHV0ZSBvZiBBZHZhbmNlZCBCaW9kaXZl
cnNpdHkgUmVzZWFyY2gsIEJlcmxpbiwgR2VybWFueS4mI3hEO1BLVS1IS1VTVCBTaGVuemhlbi1I
b25nIEtvbmcgSW5zdGl0dXRpb24sIFNoZW56aGVuLCBDaGluYS4mI3hEO1BsYW50IEVjb2xvZ3kg
YW5kIE5hdHVyZSBDb25zZXJ2YXRpb24sIEluc3RpdHV0IGZ1ciBCaW9jaGVtaWUgdW5kIEJpb2xv
Z2llLCBVbml2ZXJzaXRhdCBQb3RzZGFtLCBQb3RzZGFtLCBHZXJtYW55LjwvYXV0aC1hZGRyZXNz
Pjx0aXRsZXM+PHRpdGxlPkZ1bmdhbCBUcmFpdHMgSW1wb3J0YW50IGZvciBTb2lsIEFnZ3JlZ2F0
aW9uPC90aXRsZT48c2Vjb25kYXJ5LXRpdGxlPkZyb250IE1pY3JvYmlvbDwvc2Vjb25kYXJ5LXRp
dGxlPjwvdGl0bGVzPjxwZXJpb2RpY2FsPjxmdWxsLXRpdGxlPkZyb250IE1pY3JvYmlvbDwvZnVs
bC10aXRsZT48L3BlcmlvZGljYWw+PHBhZ2VzPjI5MDQ8L3BhZ2VzPjx2b2x1bWU+MTA8L3ZvbHVt
ZT48ZWRpdGlvbj4yMDIwLzAxLzMxPC9lZGl0aW9uPjxrZXl3b3Jkcz48a2V5d29yZD5iaW9tYXNz
IGRlbnNpdHk8L2tleXdvcmQ+PGtleXdvcmQ+bGV1Y2luZSBhbWlubyBwZXB0aWRhc2VzPC9rZXl3
b3JkPjxrZXl3b3JkPnJhbmRvbSBmb3Jlc3Q8L2tleXdvcmQ+PGtleXdvcmQ+c2Fwcm9iaWMgZnVu
Z2k8L2tleXdvcmQ+PGtleXdvcmQ+c29pbCBhZ2dyZWdhdGlvbjwva2V5d29yZD48a2V5d29yZD50
cmFpdHM8L2tleXdvcmQ+PC9rZXl3b3Jkcz48ZGF0ZXM+PHllYXI+MjAyMDwveWVhcj48L2RhdGVz
Pjxpc2JuPjE2NjQtMzAyWCAoUHJpbnQpJiN4RDsxNjY0LTMwMlggKExpbmtpbmcpPC9pc2JuPjxh
Y2Nlc3Npb24tbnVtPjMxOTk4MjQ5PC9hY2Nlc3Npb24tbnVtPjx1cmxzPjxyZWxhdGVkLXVybHM+
PHVybD5odHRwczovL3d3dy5uY2JpLm5sbS5uaWguZ292L3B1Ym1lZC8zMTk5ODI0OTwvdXJsPjwv
cmVsYXRlZC11cmxzPjwvdXJscz48Y3VzdG9tMj5QTUM2OTYyMTMzPC9jdXN0b20yPjxlbGVjdHJv
bmljLXJlc291cmNlLW51bT4xMC4zMzg5L2ZtaWNiLjIwMTkuMDI5MDQ8L2VsZWN0cm9uaWMtcmVz
b3VyY2UtbnVtPjwvcmVjb3JkPjwvQ2l0ZT48Q2l0ZT48QXV0aG9yPlJpbGxpZzwvQXV0aG9yPjxZ
ZWFyPjIwMTU8L1llYXI+PFJlY051bT41NjQ8L1JlY051bT48cmVjb3JkPjxyZWMtbnVtYmVyPjU2
NDwvcmVjLW51bWJlcj48Zm9yZWlnbi1rZXlzPjxrZXkgYXBwPSJFTiIgZGItaWQ9InNhcGZhOXZh
dDkyd3N0ZXYwMDN2OWRzbmE5ZHN4OXpkcnd4ZCIgdGltZXN0YW1wPSIxNjExMzIzMTM5Ij41NjQ8
L2tleT48a2V5IGFwcD0iRU5XZWIiIGRiLWlkPSIiPjA8L2tleT48L2ZvcmVpZ24ta2V5cz48cmVm
LXR5cGUgbmFtZT0iSm91cm5hbCBBcnRpY2xlIj4xNzwvcmVmLXR5cGU+PGNvbnRyaWJ1dG9ycz48
YXV0aG9ycz48YXV0aG9yPlJpbGxpZywgTS4gQy48L2F1dGhvcj48YXV0aG9yPkFndWlsYXItVHJp
Z3Vlcm9zLCBDLiBBLjwvYXV0aG9yPjxhdXRob3I+QmVyZ21hbm4sIEouPC9hdXRob3I+PGF1dGhv
cj5WZXJicnVnZ2VuLCBFLjwvYXV0aG9yPjxhdXRob3I+VmVyZXNvZ2xvdSwgUy4gRC48L2F1dGhv
cj48YXV0aG9yPkxlaG1hbm4sIEEuPC9hdXRob3I+PC9hdXRob3JzPjwvY29udHJpYnV0b3JzPjxh
dXRoLWFkZHJlc3M+SW5zdGl0dXQgZnVyIEJpb2xvZ2llLCBQbGFudCBFY29sb2d5LCBGcmVpZSBV
bml2ZXJzaXRhdCBCZXJsaW4sIEFsdGVuc3RlaW5zdHIuIDYsIEQtMTQxOTUsIEJlcmxpbiwgR2Vy
bWFueTsgQmVybGluLUJyYW5kZW5idXJnIEluc3RpdHV0ZSBvZiBBZHZhbmNlZCBCaW9kaXZlcnNp
dHkgUmVzZWFyY2ggKEJCSUIpLCBELTE0MTk1LCBCZXJsaW4sIEdlcm1hbnkuPC9hdXRoLWFkZHJl
c3M+PHRpdGxlcz48dGl0bGU+UGxhbnQgcm9vdCBhbmQgbXljb3JyaGl6YWwgZnVuZ2FsIHRyYWl0
cyBmb3IgdW5kZXJzdGFuZGluZyBzb2lsIGFnZ3JlZ2F0aW9uPC90aXRsZT48c2Vjb25kYXJ5LXRp
dGxlPk5ldyBQaHl0b2w8L3NlY29uZGFyeS10aXRsZT48L3RpdGxlcz48cGVyaW9kaWNhbD48ZnVs
bC10aXRsZT5OZXcgUGh5dG9sPC9mdWxsLXRpdGxlPjwvcGVyaW9kaWNhbD48cGFnZXM+MTM4NS04
PC9wYWdlcz48dm9sdW1lPjIwNTwvdm9sdW1lPjxudW1iZXI+NDwvbnVtYmVyPjxlZGl0aW9uPjIw
MTQvMDkvMTk8L2VkaXRpb24+PGtleXdvcmRzPjxrZXl3b3JkPk15Y29ycmhpemFlLypwaHlzaW9s
b2d5PC9rZXl3b3JkPjxrZXl3b3JkPlBsYW50IFJvb3RzLyptaWNyb2Jpb2xvZ3k8L2tleXdvcmQ+
PGtleXdvcmQ+KlF1YW50aXRhdGl2ZSBUcmFpdCwgSGVyaXRhYmxlPC9rZXl3b3JkPjxrZXl3b3Jk
PipTb2lsIE1pY3JvYmlvbG9neTwva2V5d29yZD48a2V5d29yZD5jb21tdW5pdGllczwva2V5d29y
ZD48a2V5d29yZD5jb21wbGVtZW50YXJpdHk8L2tleXdvcmQ+PGtleXdvcmQ+ZGF0YWJhc2U8L2tl
eXdvcmQ+PGtleXdvcmQ+bXljb3JyaGl6YWwgdHJhaXRzPC9rZXl3b3JkPjxrZXl3b3JkPnJvb3Qg
dHJhaXRzPC9rZXl3b3JkPjxrZXl3b3JkPnNvaWwgYWdncmVnYXRpb248L2tleXdvcmQ+PC9rZXl3
b3Jkcz48ZGF0ZXM+PHllYXI+MjAxNTwveWVhcj48cHViLWRhdGVzPjxkYXRlPk1hcjwvZGF0ZT48
L3B1Yi1kYXRlcz48L2RhdGVzPjxpc2JuPjE0NjktODEzNyAoRWxlY3Ryb25pYykmI3hEOzAwMjgt
NjQ2WCAoTGlua2luZyk8L2lzYm4+PGFjY2Vzc2lvbi1udW0+MjUyMzExMTE8L2FjY2Vzc2lvbi1u
dW0+PHVybHM+PHJlbGF0ZWQtdXJscz48dXJsPmh0dHBzOi8vd3d3Lm5jYmkubmxtLm5paC5nb3Yv
cHVibWVkLzI1MjMxMTExPC91cmw+PC9yZWxhdGVkLXVybHM+PC91cmxzPjxlbGVjdHJvbmljLXJl
c291cmNlLW51bT4xMC4xMTExL25waC4xMzA0NTwvZWxlY3Ryb25pYy1yZXNvdXJjZS1udW0+PC9y
ZWNvcmQ+PC9DaXRlPjwvRW5kTm90ZT4A
</w:fldData>
        </w:fldChar>
      </w:r>
      <w:r>
        <w:instrText xml:space="preserve"> ADDIN EN.CITE.DATA </w:instrText>
      </w:r>
      <w:r>
        <w:fldChar w:fldCharType="end"/>
      </w:r>
      <w:r>
        <w:fldChar w:fldCharType="separate"/>
      </w:r>
      <w:r>
        <w:rPr>
          <w:noProof/>
        </w:rPr>
        <w:t>(</w:t>
      </w:r>
      <w:hyperlink w:anchor="_ENREF_70" w:tooltip="Rillig, 2015 #564" w:history="1">
        <w:r>
          <w:rPr>
            <w:noProof/>
          </w:rPr>
          <w:t>Rillig et al., 2015</w:t>
        </w:r>
      </w:hyperlink>
      <w:r>
        <w:rPr>
          <w:noProof/>
        </w:rPr>
        <w:t xml:space="preserve">; </w:t>
      </w:r>
      <w:hyperlink w:anchor="_ENREF_44" w:tooltip="Lehmann, 2020 #563" w:history="1">
        <w:r>
          <w:rPr>
            <w:noProof/>
          </w:rPr>
          <w:t>Lehmann et al., 2020</w:t>
        </w:r>
      </w:hyperlink>
      <w:r>
        <w:rPr>
          <w:noProof/>
        </w:rPr>
        <w:t>)</w:t>
      </w:r>
      <w:r>
        <w:fldChar w:fldCharType="end"/>
      </w:r>
      <w:r>
        <w:t>.</w:t>
      </w:r>
    </w:p>
    <w:p>
      <w:pPr>
        <w:spacing w:line="480" w:lineRule="auto"/>
      </w:pPr>
      <w:r>
        <w:t xml:space="preserve">The distribution of water-stable aggregate size classes in the topsoils contradicted the effect in the subsoils and was also contrary to our hypothesis: Rooting generelly decreased rather than increased water-stable macroaggregates, being significant for the LO and RS topsoils (Figure 2). These were the soils highest in OC and microbial abundance (Table 6). Due to this high content of OM and the concomitant high biological activity, they already had undergone strong inherent structure formation which was evident due to high relative proportions of macroaggregates prior to the start of the experiment (75 and 64 % macroaggregates in the topsoil material from LO and RS sites, respectively (Table S1)). The negative effect of rooting on macroaggregation might thus be related to the high physical pressure exerted by the very dense root system which can lead to a fragmentation of inherent or newly built macroaggregates </w:t>
      </w:r>
      <w:r>
        <w:fldChar w:fldCharType="begin"/>
      </w:r>
      <w:r>
        <w:instrText xml:space="preserve"> ADDIN EN.CITE &lt;EndNote&gt;&lt;Cite&gt;&lt;Author&gt;Amézketa&lt;/Author&gt;&lt;Year&gt;1999&lt;/Year&gt;&lt;RecNum&gt;100&lt;/RecNum&gt;&lt;DisplayText&gt;(Amézketa, 1999)&lt;/DisplayText&gt;&lt;record&gt;&lt;rec-number&gt;100&lt;/rec-number&gt;&lt;foreign-keys&gt;&lt;key app="EN" db-id="sapfa9vat92wstev003v9dsna9dsx9zdrwxd" timestamp="1525709484"&gt;100&lt;/key&gt;&lt;key app="ENWeb" db-id=""&gt;0&lt;/key&gt;&lt;/foreign-keys&gt;&lt;ref-type name="Journal Article"&gt;17&lt;/ref-type&gt;&lt;contributors&gt;&lt;authors&gt;&lt;author&gt;Amézketa, E.&lt;/author&gt;&lt;/authors&gt;&lt;/contributors&gt;&lt;titles&gt;&lt;title&gt;Soil Aggregate Stability: A Review&lt;/title&gt;&lt;secondary-title&gt;Journal of Sustainable Agriculture&lt;/secondary-title&gt;&lt;/titles&gt;&lt;periodical&gt;&lt;full-title&gt;Journal of Sustainable Agriculture&lt;/full-title&gt;&lt;/periodical&gt;&lt;pages&gt;83-151&lt;/pages&gt;&lt;volume&gt;14&lt;/volume&gt;&lt;number&gt;2-3&lt;/number&gt;&lt;dates&gt;&lt;year&gt;1999&lt;/year&gt;&lt;/dates&gt;&lt;isbn&gt;1044-0046&amp;#xD;1540-7578&lt;/isbn&gt;&lt;urls&gt;&lt;/urls&gt;&lt;electronic-resource-num&gt;10.1300/J064v14n02_08&lt;/electronic-resource-num&gt;&lt;/record&gt;&lt;/Cite&gt;&lt;/EndNote&gt;</w:instrText>
      </w:r>
      <w:r>
        <w:fldChar w:fldCharType="separate"/>
      </w:r>
      <w:r>
        <w:rPr>
          <w:noProof/>
        </w:rPr>
        <w:t>(</w:t>
      </w:r>
      <w:hyperlink w:anchor="_ENREF_1" w:tooltip="Amézketa, 1999 #100" w:history="1">
        <w:r>
          <w:rPr>
            <w:noProof/>
          </w:rPr>
          <w:t>Amézketa, 1999</w:t>
        </w:r>
      </w:hyperlink>
      <w:r>
        <w:rPr>
          <w:noProof/>
        </w:rPr>
        <w:t>)</w:t>
      </w:r>
      <w:r>
        <w:fldChar w:fldCharType="end"/>
      </w:r>
      <w:r>
        <w:t xml:space="preserve">. A similar decline in macroaggregation caused by disintegration due to living roots was observed in samples that were densely planted with maize as compared to bare fallow samples by </w:t>
      </w:r>
      <w:hyperlink w:anchor="_ENREF_41" w:tooltip="Kumar, 2017 #178" w:history="1">
        <w:r>
          <w:fldChar w:fldCharType="begin"/>
        </w:r>
        <w:r>
          <w:instrText xml:space="preserve"> ADDIN EN.CITE &lt;EndNote&gt;&lt;Cite AuthorYear="1"&gt;&lt;Author&gt;Kumar&lt;/Author&gt;&lt;Year&gt;2017&lt;/Year&gt;&lt;RecNum&gt;178&lt;/RecNum&gt;&lt;DisplayText&gt;Kumar et al. (2017)&lt;/DisplayText&gt;&lt;record&gt;&lt;rec-number&gt;178&lt;/rec-number&gt;&lt;foreign-keys&gt;&lt;key app="EN" db-id="sapfa9vat92wstev003v9dsna9dsx9zdrwxd" timestamp="1525710007"&gt;178&lt;/key&gt;&lt;key app="ENWeb" db-id=""&gt;0&lt;/key&gt;&lt;/foreign-keys&gt;&lt;ref-type name="Journal Article"&gt;17&lt;/ref-type&gt;&lt;contributors&gt;&lt;authors&gt;&lt;author&gt;Kumar, Amit&lt;/author&gt;&lt;author&gt;Dorodnikov, Maxim&lt;/author&gt;&lt;author&gt;Splettstößer, Thomas&lt;/author&gt;&lt;author&gt;Kuzyakov, Yakov&lt;/author&gt;&lt;author&gt;Pausch, Johanna&lt;/author&gt;&lt;/authors&gt;&lt;/contributors&gt;&lt;titles&gt;&lt;title&gt;Effects of maize roots on aggregate stability and enzyme activities in soil&lt;/title&gt;&lt;secondary-title&gt;Geoderma&lt;/secondary-title&gt;&lt;/titles&gt;&lt;periodical&gt;&lt;full-title&gt;Geoderma&lt;/full-title&gt;&lt;/periodical&gt;&lt;pages&gt;50-57&lt;/pages&gt;&lt;volume&gt;306&lt;/volume&gt;&lt;dates&gt;&lt;year&gt;2017&lt;/year&gt;&lt;/dates&gt;&lt;isbn&gt;00167061&lt;/isbn&gt;&lt;urls&gt;&lt;/urls&gt;&lt;electronic-resource-num&gt;10.1016/j.geoderma.2017.07.007&lt;/electronic-resource-num&gt;&lt;/record&gt;&lt;/Cite&gt;&lt;/EndNote&gt;</w:instrText>
        </w:r>
        <w:r>
          <w:fldChar w:fldCharType="separate"/>
        </w:r>
        <w:r>
          <w:rPr>
            <w:noProof/>
          </w:rPr>
          <w:t>Kumar et al. (2017)</w:t>
        </w:r>
        <w:r>
          <w:fldChar w:fldCharType="end"/>
        </w:r>
      </w:hyperlink>
      <w:r>
        <w:t>.</w:t>
      </w:r>
    </w:p>
    <w:p>
      <w:pPr>
        <w:spacing w:line="480" w:lineRule="auto"/>
      </w:pPr>
      <w:r>
        <w:t xml:space="preserve">Compared to fungal abundance, EPS seem to have played a less important role in formation or stability of aggregates. The observed increase in EPS polysaccharides might have influenced the tendency towards higher contribution of intermediate microaggregates (53-20 µm) in the LO topsoil and subsoil (Figure 2a, 2f), as it is frequently reported that exopolysaccharides affect microaggregate formation </w:t>
      </w:r>
      <w:r>
        <w:fldChar w:fldCharType="begin">
          <w:fldData xml:space="preserve">PEVuZE5vdGU+PENpdGU+PEF1dGhvcj5QdWdldDwvQXV0aG9yPjxZZWFyPjE5OTk8L1llYXI+PFJl
Y051bT4zNDc8L1JlY051bT48RGlzcGxheVRleHQ+KFB1Z2V0IGV0IGFsLiwgMTk5OTsgU2l4IGV0
IGFsLiwgMjAwNDsgVmVyY2hvdCBldCBhbC4sIDIwMTE7IE5pY2hvbHMgYW5kIEhhbHZvcnNvbiwg
MjAxMyk8L0Rpc3BsYXlUZXh0PjxyZWNvcmQ+PHJlYy1udW1iZXI+MzQ3PC9yZWMtbnVtYmVyPjxm
b3JlaWduLWtleXM+PGtleSBhcHA9IkVOIiBkYi1pZD0ic2FwZmE5dmF0OTJ3c3RldjAwM3Y5ZHNu
YTlkc3g5emRyd3hkIiB0aW1lc3RhbXA9IjE1MzE4NDA0MjgiPjM0Nzwva2V5PjxrZXkgYXBwPSJF
TldlYiIgZGItaWQ9IiI+MDwva2V5PjwvZm9yZWlnbi1rZXlzPjxyZWYtdHlwZSBuYW1lPSJKb3Vy
bmFsIEFydGljbGUiPjE3PC9yZWYtdHlwZT48Y29udHJpYnV0b3JzPjxhdXRob3JzPjxhdXRob3I+
UHVnZXQsIFAuPC9hdXRob3I+PGF1dGhvcj5BbmdlcnMsIEQuIEEuPC9hdXRob3I+PGF1dGhvcj5D
aGVudSwgQy48L2F1dGhvcj48L2F1dGhvcnM+PC9jb250cmlidXRvcnM+PHRpdGxlcz48dGl0bGU+
TmF0dXJlIG9mIGNhcmJvaHlkcmF0ZXMgYXNzb2NpYXRlZCB3aXRoIHdhdGVyLXN0YWJsZSBhZ2dy
ZWdhdGVzIG9mIHR3byBjdWx0aXZhdGVkIHNvaWxzPC90aXRsZT48c2Vjb25kYXJ5LXRpdGxlPlNv
aWwgQmlvbG9neSBhbmQgQmlvY2hlbWlzdHJ5PC9zZWNvbmRhcnktdGl0bGU+PC90aXRsZXM+PHBl
cmlvZGljYWw+PGZ1bGwtdGl0bGU+U29pbCBCaW9sb2d5IGFuZCBCaW9jaGVtaXN0cnk8L2Z1bGwt
dGl0bGU+PC9wZXJpb2RpY2FsPjxwYWdlcz41NS02MzwvcGFnZXM+PHZvbHVtZT4zMTwvdm9sdW1l
PjxudW1iZXI+MTwvbnVtYmVyPjxzZWN0aW9uPjU1PC9zZWN0aW9uPjxkYXRlcz48eWVhcj4xOTk5
PC95ZWFyPjwvZGF0ZXM+PGlzYm4+MDAzODA3MTc8L2lzYm4+PHVybHM+PC91cmxzPjxlbGVjdHJv
bmljLXJlc291cmNlLW51bT4xMC4xMDE2L3MwMDM4LTA3MTcoOTgpMDAxMDMtNTwvZWxlY3Ryb25p
Yy1yZXNvdXJjZS1udW0+PC9yZWNvcmQ+PC9DaXRlPjxDaXRlPjxBdXRob3I+VmVyY2hvdDwvQXV0
aG9yPjxZZWFyPjIwMTE8L1llYXI+PFJlY051bT4xMDk8L1JlY051bT48cmVjb3JkPjxyZWMtbnVt
YmVyPjEwOTwvcmVjLW51bWJlcj48Zm9yZWlnbi1rZXlzPjxrZXkgYXBwPSJFTiIgZGItaWQ9InNh
cGZhOXZhdDkyd3N0ZXYwMDN2OWRzbmE5ZHN4OXpkcnd4ZCIgdGltZXN0YW1wPSIxNTI1NzA5NjM4
Ij4xMDk8L2tleT48a2V5IGFwcD0iRU5XZWIiIGRiLWlkPSIiPjA8L2tleT48L2ZvcmVpZ24ta2V5
cz48cmVmLXR5cGUgbmFtZT0iSm91cm5hbCBBcnRpY2xlIj4xNzwvcmVmLXR5cGU+PGNvbnRyaWJ1
dG9ycz48YXV0aG9ycz48YXV0aG9yPlZlcmNob3QsIExvdWlzIFYuPC9hdXRob3I+PGF1dGhvcj5E
dXRhdXIsIExhdXJlPC9hdXRob3I+PGF1dGhvcj5TaGVwaGVyZCwgS2VpdGggRC48L2F1dGhvcj48
YXV0aG9yPkFsYnJlY2h0LCBBbGFpbjwvYXV0aG9yPjwvYXV0aG9ycz48L2NvbnRyaWJ1dG9ycz48
dGl0bGVzPjx0aXRsZT5PcmdhbmljIG1hdHRlciBzdGFiaWxpemF0aW9uIGluIHNvaWwgYWdncmVn
YXRlczogVW5kZXJzdGFuZGluZyB0aGUgYmlvZ2VvY2hlbWljYWwgbWVjaGFuaXNtcyB0aGF0IGRl
dGVybWluZSB0aGUgZmF0ZSBvZiBjYXJib24gaW5wdXRzIGluIHNvaWxzPC90aXRsZT48c2Vjb25k
YXJ5LXRpdGxlPkdlb2Rlcm1hPC9zZWNvbmRhcnktdGl0bGU+PC90aXRsZXM+PHBlcmlvZGljYWw+
PGZ1bGwtdGl0bGU+R2VvZGVybWE8L2Z1bGwtdGl0bGU+PC9wZXJpb2RpY2FsPjxwYWdlcz4xODIt
MTkzPC9wYWdlcz48dm9sdW1lPjE2MTwvdm9sdW1lPjxudW1iZXI+My00PC9udW1iZXI+PGRhdGVz
Pjx5ZWFyPjIwMTE8L3llYXI+PC9kYXRlcz48aXNibj4wMDE2NzA2MTwvaXNibj48dXJscz48L3Vy
bHM+PGVsZWN0cm9uaWMtcmVzb3VyY2UtbnVtPjEwLjEwMTYvai5nZW9kZXJtYS4yMDEwLjEyLjAx
NzwvZWxlY3Ryb25pYy1yZXNvdXJjZS1udW0+PC9yZWNvcmQ+PC9DaXRlPjxDaXRlPjxBdXRob3I+
TmljaG9sczwvQXV0aG9yPjxZZWFyPjIwMTM8L1llYXI+PFJlY051bT40MzY8L1JlY051bT48cmVj
b3JkPjxyZWMtbnVtYmVyPjQzNjwvcmVjLW51bWJlcj48Zm9yZWlnbi1rZXlzPjxrZXkgYXBwPSJF
TiIgZGItaWQ9InNhcGZhOXZhdDkyd3N0ZXYwMDN2OWRzbmE5ZHN4OXpkcnd4ZCIgdGltZXN0YW1w
PSIxNTUxMDg2Njk5Ij40MzY8L2tleT48a2V5IGFwcD0iRU5XZWIiIGRiLWlkPSIiPjA8L2tleT48
L2ZvcmVpZ24ta2V5cz48cmVmLXR5cGUgbmFtZT0iSm91cm5hbCBBcnRpY2xlIj4xNzwvcmVmLXR5
cGU+PGNvbnRyaWJ1dG9ycz48YXV0aG9ycz48YXV0aG9yPk5pY2hvbHMsIEtyaXN0aW5lIEEuPC9h
dXRob3I+PGF1dGhvcj5IYWx2b3Jzb24sIEpvbmF0aGFuIEouPC9hdXRob3I+PC9hdXRob3JzPjwv
Y29udHJpYnV0b3JzPjx0aXRsZXM+PHRpdGxlPlJvbGVzIG9mIEJpb2xvZ3ksIENoZW1pc3RyeSwg
YW5kIFBoeXNpY3MgaW4gU29pbCBNYWNyb2FnZ3JlZ2F0ZSBGb3JtYXRpb24gYW5kIFN0YWJpbGl6
YXRpb248L3RpdGxlPjxzZWNvbmRhcnktdGl0bGU+VGhlIE9wZW4gQWdyaWN1bHR1cmUgSm91cm5h
bDwvc2Vjb25kYXJ5LXRpdGxlPjwvdGl0bGVzPjxwZXJpb2RpY2FsPjxmdWxsLXRpdGxlPlRoZSBP
cGVuIEFncmljdWx0dXJlIEpvdXJuYWw8L2Z1bGwtdGl0bGU+PC9wZXJpb2RpY2FsPjxwYWdlcz4x
MDctMTE3PC9wYWdlcz48dm9sdW1lPjc8L3ZvbHVtZT48bnVtYmVyPjE8L251bWJlcj48c2VjdGlv
bj4xMDc8L3NlY3Rpb24+PGRhdGVzPjx5ZWFyPjIwMTM8L3llYXI+PC9kYXRlcz48aXNibj4xODc0
LTMzMTU8L2lzYm4+PHVybHM+PC91cmxzPjxlbGVjdHJvbmljLXJlc291cmNlLW51bT4xMC4yMTc0
LzE4NzQzMzE1MjAxMzEwMTEwMDM8L2VsZWN0cm9uaWMtcmVzb3VyY2UtbnVtPjwvcmVjb3JkPjwv
Q2l0ZT48Q2l0ZT48QXV0aG9yPlNpeDwvQXV0aG9yPjxZZWFyPjIwMDQ8L1llYXI+PFJlY051bT4z
Njk8L1JlY051bT48cmVjb3JkPjxyZWMtbnVtYmVyPjM2OTwvcmVjLW51bWJlcj48Zm9yZWlnbi1r
ZXlzPjxrZXkgYXBwPSJFTiIgZGItaWQ9InNhcGZhOXZhdDkyd3N0ZXYwMDN2OWRzbmE5ZHN4OXpk
cnd4ZCIgdGltZXN0YW1wPSIxNTM1MDMxOTU1Ij4zNjk8L2tleT48L2ZvcmVpZ24ta2V5cz48cmVm
LXR5cGUgbmFtZT0iSm91cm5hbCBBcnRpY2xlIj4xNzwvcmVmLXR5cGU+PGNvbnRyaWJ1dG9ycz48
YXV0aG9ycz48YXV0aG9yPlNpeCwgSm9oYW48L2F1dGhvcj48YXV0aG9yPkJvc3N1eXQsIEhlbGVl
bjwvYXV0aG9yPjxhdXRob3I+RGVncnl6ZSwgU3RldmVuPC9hdXRob3I+PGF1dGhvcj5EZW5lZiwg
S2Fyb2xpZW48L2F1dGhvcj48L2F1dGhvcnM+PC9jb250cmlidXRvcnM+PHRpdGxlcz48dGl0bGU+
QSBoaXN0b3J5IG9mIHJlc2VhcmNoIG9uIHRoZSBsaW5rIGJldHdlZW4gKG1pY3JvKSBhZ2dyZWdh
dGVzLCBzb2lsIGJpb3RhLCBhbmQgc29pbCBvcmdhbmljIG1hdHRlciBkeW5hbWljczwvdGl0bGU+
PHNlY29uZGFyeS10aXRsZT5Tb2lsIGFuZCBUaWxsYWdlIFJlc2VhcmNoPC9zZWNvbmRhcnktdGl0
bGU+PC90aXRsZXM+PHBlcmlvZGljYWw+PGZ1bGwtdGl0bGU+U29pbCBhbmQgVGlsbGFnZSBSZXNl
YXJjaDwvZnVsbC10aXRsZT48L3BlcmlvZGljYWw+PHBhZ2VzPjctMzE8L3BhZ2VzPjx2b2x1bWU+
Nzk8L3ZvbHVtZT48bnVtYmVyPjE8L251bWJlcj48ZGF0ZXM+PHllYXI+MjAwNDwveWVhcj48L2Rh
dGVzPjx1cmxzPjwvdXJscz48L3JlY29yZD48L0NpdGU+PC9FbmROb3RlPgB=
</w:fldData>
        </w:fldChar>
      </w:r>
      <w:r>
        <w:instrText xml:space="preserve"> ADDIN EN.CITE </w:instrText>
      </w:r>
      <w:r>
        <w:fldChar w:fldCharType="begin">
          <w:fldData xml:space="preserve">PEVuZE5vdGU+PENpdGU+PEF1dGhvcj5QdWdldDwvQXV0aG9yPjxZZWFyPjE5OTk8L1llYXI+PFJl
Y051bT4zNDc8L1JlY051bT48RGlzcGxheVRleHQ+KFB1Z2V0IGV0IGFsLiwgMTk5OTsgU2l4IGV0
IGFsLiwgMjAwNDsgVmVyY2hvdCBldCBhbC4sIDIwMTE7IE5pY2hvbHMgYW5kIEhhbHZvcnNvbiwg
MjAxMyk8L0Rpc3BsYXlUZXh0PjxyZWNvcmQ+PHJlYy1udW1iZXI+MzQ3PC9yZWMtbnVtYmVyPjxm
b3JlaWduLWtleXM+PGtleSBhcHA9IkVOIiBkYi1pZD0ic2FwZmE5dmF0OTJ3c3RldjAwM3Y5ZHNu
YTlkc3g5emRyd3hkIiB0aW1lc3RhbXA9IjE1MzE4NDA0MjgiPjM0Nzwva2V5PjxrZXkgYXBwPSJF
TldlYiIgZGItaWQ9IiI+MDwva2V5PjwvZm9yZWlnbi1rZXlzPjxyZWYtdHlwZSBuYW1lPSJKb3Vy
bmFsIEFydGljbGUiPjE3PC9yZWYtdHlwZT48Y29udHJpYnV0b3JzPjxhdXRob3JzPjxhdXRob3I+
UHVnZXQsIFAuPC9hdXRob3I+PGF1dGhvcj5BbmdlcnMsIEQuIEEuPC9hdXRob3I+PGF1dGhvcj5D
aGVudSwgQy48L2F1dGhvcj48L2F1dGhvcnM+PC9jb250cmlidXRvcnM+PHRpdGxlcz48dGl0bGU+
TmF0dXJlIG9mIGNhcmJvaHlkcmF0ZXMgYXNzb2NpYXRlZCB3aXRoIHdhdGVyLXN0YWJsZSBhZ2dy
ZWdhdGVzIG9mIHR3byBjdWx0aXZhdGVkIHNvaWxzPC90aXRsZT48c2Vjb25kYXJ5LXRpdGxlPlNv
aWwgQmlvbG9neSBhbmQgQmlvY2hlbWlzdHJ5PC9zZWNvbmRhcnktdGl0bGU+PC90aXRsZXM+PHBl
cmlvZGljYWw+PGZ1bGwtdGl0bGU+U29pbCBCaW9sb2d5IGFuZCBCaW9jaGVtaXN0cnk8L2Z1bGwt
dGl0bGU+PC9wZXJpb2RpY2FsPjxwYWdlcz41NS02MzwvcGFnZXM+PHZvbHVtZT4zMTwvdm9sdW1l
PjxudW1iZXI+MTwvbnVtYmVyPjxzZWN0aW9uPjU1PC9zZWN0aW9uPjxkYXRlcz48eWVhcj4xOTk5
PC95ZWFyPjwvZGF0ZXM+PGlzYm4+MDAzODA3MTc8L2lzYm4+PHVybHM+PC91cmxzPjxlbGVjdHJv
bmljLXJlc291cmNlLW51bT4xMC4xMDE2L3MwMDM4LTA3MTcoOTgpMDAxMDMtNTwvZWxlY3Ryb25p
Yy1yZXNvdXJjZS1udW0+PC9yZWNvcmQ+PC9DaXRlPjxDaXRlPjxBdXRob3I+VmVyY2hvdDwvQXV0
aG9yPjxZZWFyPjIwMTE8L1llYXI+PFJlY051bT4xMDk8L1JlY051bT48cmVjb3JkPjxyZWMtbnVt
YmVyPjEwOTwvcmVjLW51bWJlcj48Zm9yZWlnbi1rZXlzPjxrZXkgYXBwPSJFTiIgZGItaWQ9InNh
cGZhOXZhdDkyd3N0ZXYwMDN2OWRzbmE5ZHN4OXpkcnd4ZCIgdGltZXN0YW1wPSIxNTI1NzA5NjM4
Ij4xMDk8L2tleT48a2V5IGFwcD0iRU5XZWIiIGRiLWlkPSIiPjA8L2tleT48L2ZvcmVpZ24ta2V5
cz48cmVmLXR5cGUgbmFtZT0iSm91cm5hbCBBcnRpY2xlIj4xNzwvcmVmLXR5cGU+PGNvbnRyaWJ1
dG9ycz48YXV0aG9ycz48YXV0aG9yPlZlcmNob3QsIExvdWlzIFYuPC9hdXRob3I+PGF1dGhvcj5E
dXRhdXIsIExhdXJlPC9hdXRob3I+PGF1dGhvcj5TaGVwaGVyZCwgS2VpdGggRC48L2F1dGhvcj48
YXV0aG9yPkFsYnJlY2h0LCBBbGFpbjwvYXV0aG9yPjwvYXV0aG9ycz48L2NvbnRyaWJ1dG9ycz48
dGl0bGVzPjx0aXRsZT5PcmdhbmljIG1hdHRlciBzdGFiaWxpemF0aW9uIGluIHNvaWwgYWdncmVn
YXRlczogVW5kZXJzdGFuZGluZyB0aGUgYmlvZ2VvY2hlbWljYWwgbWVjaGFuaXNtcyB0aGF0IGRl
dGVybWluZSB0aGUgZmF0ZSBvZiBjYXJib24gaW5wdXRzIGluIHNvaWxzPC90aXRsZT48c2Vjb25k
YXJ5LXRpdGxlPkdlb2Rlcm1hPC9zZWNvbmRhcnktdGl0bGU+PC90aXRsZXM+PHBlcmlvZGljYWw+
PGZ1bGwtdGl0bGU+R2VvZGVybWE8L2Z1bGwtdGl0bGU+PC9wZXJpb2RpY2FsPjxwYWdlcz4xODIt
MTkzPC9wYWdlcz48dm9sdW1lPjE2MTwvdm9sdW1lPjxudW1iZXI+My00PC9udW1iZXI+PGRhdGVz
Pjx5ZWFyPjIwMTE8L3llYXI+PC9kYXRlcz48aXNibj4wMDE2NzA2MTwvaXNibj48dXJscz48L3Vy
bHM+PGVsZWN0cm9uaWMtcmVzb3VyY2UtbnVtPjEwLjEwMTYvai5nZW9kZXJtYS4yMDEwLjEyLjAx
NzwvZWxlY3Ryb25pYy1yZXNvdXJjZS1udW0+PC9yZWNvcmQ+PC9DaXRlPjxDaXRlPjxBdXRob3I+
TmljaG9sczwvQXV0aG9yPjxZZWFyPjIwMTM8L1llYXI+PFJlY051bT40MzY8L1JlY051bT48cmVj
b3JkPjxyZWMtbnVtYmVyPjQzNjwvcmVjLW51bWJlcj48Zm9yZWlnbi1rZXlzPjxrZXkgYXBwPSJF
TiIgZGItaWQ9InNhcGZhOXZhdDkyd3N0ZXYwMDN2OWRzbmE5ZHN4OXpkcnd4ZCIgdGltZXN0YW1w
PSIxNTUxMDg2Njk5Ij40MzY8L2tleT48a2V5IGFwcD0iRU5XZWIiIGRiLWlkPSIiPjA8L2tleT48
L2ZvcmVpZ24ta2V5cz48cmVmLXR5cGUgbmFtZT0iSm91cm5hbCBBcnRpY2xlIj4xNzwvcmVmLXR5
cGU+PGNvbnRyaWJ1dG9ycz48YXV0aG9ycz48YXV0aG9yPk5pY2hvbHMsIEtyaXN0aW5lIEEuPC9h
dXRob3I+PGF1dGhvcj5IYWx2b3Jzb24sIEpvbmF0aGFuIEouPC9hdXRob3I+PC9hdXRob3JzPjwv
Y29udHJpYnV0b3JzPjx0aXRsZXM+PHRpdGxlPlJvbGVzIG9mIEJpb2xvZ3ksIENoZW1pc3RyeSwg
YW5kIFBoeXNpY3MgaW4gU29pbCBNYWNyb2FnZ3JlZ2F0ZSBGb3JtYXRpb24gYW5kIFN0YWJpbGl6
YXRpb248L3RpdGxlPjxzZWNvbmRhcnktdGl0bGU+VGhlIE9wZW4gQWdyaWN1bHR1cmUgSm91cm5h
bDwvc2Vjb25kYXJ5LXRpdGxlPjwvdGl0bGVzPjxwZXJpb2RpY2FsPjxmdWxsLXRpdGxlPlRoZSBP
cGVuIEFncmljdWx0dXJlIEpvdXJuYWw8L2Z1bGwtdGl0bGU+PC9wZXJpb2RpY2FsPjxwYWdlcz4x
MDctMTE3PC9wYWdlcz48dm9sdW1lPjc8L3ZvbHVtZT48bnVtYmVyPjE8L251bWJlcj48c2VjdGlv
bj4xMDc8L3NlY3Rpb24+PGRhdGVzPjx5ZWFyPjIwMTM8L3llYXI+PC9kYXRlcz48aXNibj4xODc0
LTMzMTU8L2lzYm4+PHVybHM+PC91cmxzPjxlbGVjdHJvbmljLXJlc291cmNlLW51bT4xMC4yMTc0
LzE4NzQzMzE1MjAxMzEwMTEwMDM8L2VsZWN0cm9uaWMtcmVzb3VyY2UtbnVtPjwvcmVjb3JkPjwv
Q2l0ZT48Q2l0ZT48QXV0aG9yPlNpeDwvQXV0aG9yPjxZZWFyPjIwMDQ8L1llYXI+PFJlY051bT4z
Njk8L1JlY051bT48cmVjb3JkPjxyZWMtbnVtYmVyPjM2OTwvcmVjLW51bWJlcj48Zm9yZWlnbi1r
ZXlzPjxrZXkgYXBwPSJFTiIgZGItaWQ9InNhcGZhOXZhdDkyd3N0ZXYwMDN2OWRzbmE5ZHN4OXpk
cnd4ZCIgdGltZXN0YW1wPSIxNTM1MDMxOTU1Ij4zNjk8L2tleT48L2ZvcmVpZ24ta2V5cz48cmVm
LXR5cGUgbmFtZT0iSm91cm5hbCBBcnRpY2xlIj4xNzwvcmVmLXR5cGU+PGNvbnRyaWJ1dG9ycz48
YXV0aG9ycz48YXV0aG9yPlNpeCwgSm9oYW48L2F1dGhvcj48YXV0aG9yPkJvc3N1eXQsIEhlbGVl
bjwvYXV0aG9yPjxhdXRob3I+RGVncnl6ZSwgU3RldmVuPC9hdXRob3I+PGF1dGhvcj5EZW5lZiwg
S2Fyb2xpZW48L2F1dGhvcj48L2F1dGhvcnM+PC9jb250cmlidXRvcnM+PHRpdGxlcz48dGl0bGU+
QSBoaXN0b3J5IG9mIHJlc2VhcmNoIG9uIHRoZSBsaW5rIGJldHdlZW4gKG1pY3JvKSBhZ2dyZWdh
dGVzLCBzb2lsIGJpb3RhLCBhbmQgc29pbCBvcmdhbmljIG1hdHRlciBkeW5hbWljczwvdGl0bGU+
PHNlY29uZGFyeS10aXRsZT5Tb2lsIGFuZCBUaWxsYWdlIFJlc2VhcmNoPC9zZWNvbmRhcnktdGl0
bGU+PC90aXRsZXM+PHBlcmlvZGljYWw+PGZ1bGwtdGl0bGU+U29pbCBhbmQgVGlsbGFnZSBSZXNl
YXJjaDwvZnVsbC10aXRsZT48L3BlcmlvZGljYWw+PHBhZ2VzPjctMzE8L3BhZ2VzPjx2b2x1bWU+
Nzk8L3ZvbHVtZT48bnVtYmVyPjE8L251bWJlcj48ZGF0ZXM+PHllYXI+MjAwNDwveWVhcj48L2Rh
dGVzPjx1cmxzPjwvdXJscz48L3JlY29yZD48L0NpdGU+PC9FbmROb3RlPgB=
</w:fldData>
        </w:fldChar>
      </w:r>
      <w:r>
        <w:instrText xml:space="preserve"> ADDIN EN.CITE.DATA </w:instrText>
      </w:r>
      <w:r>
        <w:fldChar w:fldCharType="end"/>
      </w:r>
      <w:r>
        <w:fldChar w:fldCharType="separate"/>
      </w:r>
      <w:r>
        <w:rPr>
          <w:noProof/>
        </w:rPr>
        <w:t>(</w:t>
      </w:r>
      <w:hyperlink w:anchor="_ENREF_65" w:tooltip="Puget, 1999 #347" w:history="1">
        <w:r>
          <w:rPr>
            <w:noProof/>
          </w:rPr>
          <w:t>Puget et al., 1999</w:t>
        </w:r>
      </w:hyperlink>
      <w:r>
        <w:rPr>
          <w:noProof/>
        </w:rPr>
        <w:t xml:space="preserve">; </w:t>
      </w:r>
      <w:hyperlink w:anchor="_ENREF_82" w:tooltip="Six, 2004 #369" w:history="1">
        <w:r>
          <w:rPr>
            <w:noProof/>
          </w:rPr>
          <w:t>Six et al., 2004</w:t>
        </w:r>
      </w:hyperlink>
      <w:r>
        <w:rPr>
          <w:noProof/>
        </w:rPr>
        <w:t xml:space="preserve">; </w:t>
      </w:r>
      <w:hyperlink w:anchor="_ENREF_90" w:tooltip="Verchot, 2011 #109" w:history="1">
        <w:r>
          <w:rPr>
            <w:noProof/>
          </w:rPr>
          <w:t>Verchot et al., 2011</w:t>
        </w:r>
      </w:hyperlink>
      <w:r>
        <w:rPr>
          <w:noProof/>
        </w:rPr>
        <w:t xml:space="preserve">; </w:t>
      </w:r>
      <w:hyperlink w:anchor="_ENREF_55" w:tooltip="Nichols, 2013 #436" w:history="1">
        <w:r>
          <w:rPr>
            <w:noProof/>
          </w:rPr>
          <w:t>Nichols and Halvorson, 2013</w:t>
        </w:r>
      </w:hyperlink>
      <w:r>
        <w:rPr>
          <w:noProof/>
        </w:rPr>
        <w:t>)</w:t>
      </w:r>
      <w:r>
        <w:fldChar w:fldCharType="end"/>
      </w:r>
      <w:r>
        <w:t xml:space="preserve">. Although most studies focus on the role of EPS saccharides on soil aggregation, structural EPS proteins are known to play a role in stabilizing and strengthening the EPS architecture and are therefore assumed to also influence soil aggregate stability </w:t>
      </w:r>
      <w:r>
        <w:fldChar w:fldCharType="begin"/>
      </w:r>
      <w:r>
        <w:instrText xml:space="preserve"> ADDIN EN.CITE &lt;EndNote&gt;&lt;Cite&gt;&lt;Author&gt;Fong&lt;/Author&gt;&lt;Year&gt;2015&lt;/Year&gt;&lt;RecNum&gt;552&lt;/RecNum&gt;&lt;DisplayText&gt;(Fong and Yildiz, 2015)&lt;/DisplayText&gt;&lt;record&gt;&lt;rec-number&gt;552&lt;/rec-number&gt;&lt;foreign-keys&gt;&lt;key app="EN" db-id="sapfa9vat92wstev003v9dsna9dsx9zdrwxd" timestamp="1604064085"&gt;552&lt;/key&gt;&lt;key app="ENWeb" db-id=""&gt;0&lt;/key&gt;&lt;/foreign-keys&gt;&lt;ref-type name="Journal Article"&gt;17&lt;/ref-type&gt;&lt;contributors&gt;&lt;authors&gt;&lt;author&gt;Fong, J. N. C.&lt;/author&gt;&lt;author&gt;Yildiz, F. H.&lt;/author&gt;&lt;/authors&gt;&lt;/contributors&gt;&lt;auth-address&gt;Department of Microbiology and Environmental Toxicology, University of California, Santa Cruz, Santa Cruz, CA 95064.&lt;/auth-address&gt;&lt;titles&gt;&lt;title&gt;Biofilm Matrix Proteins&lt;/title&gt;&lt;secondary-title&gt;Microbiol Spectr&lt;/secondary-title&gt;&lt;/titles&gt;&lt;periodical&gt;&lt;full-title&gt;Microbiol Spectr&lt;/full-title&gt;&lt;/periodical&gt;&lt;volume&gt;3&lt;/volume&gt;&lt;number&gt;2&lt;/number&gt;&lt;edition&gt;2015/06/25&lt;/edition&gt;&lt;keywords&gt;&lt;keyword&gt;Bacterial Proteins/*analysis&lt;/keyword&gt;&lt;keyword&gt;*Biofilms&lt;/keyword&gt;&lt;keyword&gt;Extracellular Matrix/*chemistry&lt;/keyword&gt;&lt;keyword&gt;Pseudomonas aeruginosa/chemistry/cytology/*physiology&lt;/keyword&gt;&lt;keyword&gt;Secretory Vesicles/metabolism&lt;/keyword&gt;&lt;keyword&gt;Vibrio cholerae/chemistry/cytology/*physiology&lt;/keyword&gt;&lt;/keywords&gt;&lt;dates&gt;&lt;year&gt;2015&lt;/year&gt;&lt;pub-dates&gt;&lt;date&gt;Apr&lt;/date&gt;&lt;/pub-dates&gt;&lt;/dates&gt;&lt;isbn&gt;2165-0497 (Electronic)&amp;#xD;2165-0497 (Linking)&lt;/isbn&gt;&lt;accession-num&gt;26104709&lt;/accession-num&gt;&lt;urls&gt;&lt;related-urls&gt;&lt;url&gt;https://www.ncbi.nlm.nih.gov/pubmed/26104709&lt;/url&gt;&lt;/related-urls&gt;&lt;/urls&gt;&lt;custom2&gt;PMC4480581&lt;/custom2&gt;&lt;electronic-resource-num&gt;10.1128/microbiolspec.MB-0004-2014&lt;/electronic-resource-num&gt;&lt;/record&gt;&lt;/Cite&gt;&lt;/EndNote&gt;</w:instrText>
      </w:r>
      <w:r>
        <w:fldChar w:fldCharType="separate"/>
      </w:r>
      <w:r>
        <w:rPr>
          <w:noProof/>
        </w:rPr>
        <w:t>(</w:t>
      </w:r>
      <w:hyperlink w:anchor="_ENREF_23" w:tooltip="Fong, 2015 #552" w:history="1">
        <w:r>
          <w:rPr>
            <w:noProof/>
          </w:rPr>
          <w:t>Fong and Yildiz, 2015</w:t>
        </w:r>
      </w:hyperlink>
      <w:r>
        <w:rPr>
          <w:noProof/>
        </w:rPr>
        <w:t>)</w:t>
      </w:r>
      <w:r>
        <w:fldChar w:fldCharType="end"/>
      </w:r>
      <w:r>
        <w:t>. This could explain the increased contribution of large microaggregates (250-53 µm) in the rooted topsoil materials (Figure 2).</w:t>
      </w:r>
    </w:p>
    <w:p>
      <w:pPr>
        <w:spacing w:line="480" w:lineRule="auto"/>
      </w:pPr>
      <w:r>
        <w:t>Potential enzyme activities (Figure S4) did not show very pronounced differences between topsoils and subsoils. The PCA shows that C-, N- and P-acquiring enzymes seem to correlate well with each other as well as with other microbial parameters (Figure 6). Rhizosphere development generally increased enzyme activities.</w:t>
      </w:r>
    </w:p>
    <w:p>
      <w:pPr>
        <w:spacing w:line="480" w:lineRule="auto"/>
      </w:pPr>
      <w:commentRangeStart w:id="13"/>
      <w:r>
        <w:t xml:space="preserve">Our study adds further evidence to the growing comprehension that processes involved in SOC dynamics can not be translated 1:1 from top- to subsoils but may differ substantially between the two soil depth compartments. Apparently, rhizosphere development, which is a major input source of OM to soils, has diverging effects in top- and subsoils: In subsoils, plant roots lead to a boost in fungal abundance which in turn can strongly enhance macroaggregate formation and thereby OM occlusion. In contrast, dense rooting of topsoil material appears to lower the contribution of macroaggregates compared to unrooted topsoil material. </w:t>
      </w:r>
      <w:commentRangeEnd w:id="13"/>
      <w:r>
        <w:rPr>
          <w:rStyle w:val="Kommentarzeichen"/>
        </w:rPr>
        <w:commentReference w:id="13"/>
      </w:r>
    </w:p>
    <w:p>
      <w:pPr>
        <w:pStyle w:val="berschrift2"/>
        <w:spacing w:line="480" w:lineRule="auto"/>
      </w:pPr>
      <w:r>
        <w:t>The Potential of root-derived OM Input to SOC-Poor Soils Regarding Aggregate Formation and C Storage</w:t>
      </w:r>
    </w:p>
    <w:p>
      <w:pPr>
        <w:spacing w:line="480" w:lineRule="auto"/>
      </w:pPr>
      <w:r>
        <w:t xml:space="preserve">A previous experiment using artificial roots (i.e. without mycorrhizal interaction), carried out with soil from the LO site, demonstrated the same phenomena in the subsoil: exudate-induced macroaggregation in conjunction with increased F:B ratio. However, this was only the case after the addition of experimentally high doses of artificial root exudates </w:t>
      </w:r>
      <w:r>
        <w:fldChar w:fldCharType="begin"/>
      </w:r>
      <w:r>
        <w:instrText xml:space="preserve"> ADDIN EN.CITE &lt;EndNote&gt;&lt;Cite&gt;&lt;Author&gt;Baumert&lt;/Author&gt;&lt;Year&gt;2018&lt;/Year&gt;&lt;RecNum&gt;413&lt;/RecNum&gt;&lt;DisplayText&gt;(Baumert et al., 2018)&lt;/DisplayText&gt;&lt;record&gt;&lt;rec-number&gt;413&lt;/rec-number&gt;&lt;foreign-keys&gt;&lt;key app="EN" db-id="sapfa9vat92wstev003v9dsna9dsx9zdrwxd" timestamp="1544434773"&gt;413&lt;/key&gt;&lt;/foreign-keys&gt;&lt;ref-type name="Journal Article"&gt;17&lt;/ref-type&gt;&lt;contributors&gt;&lt;authors&gt;&lt;author&gt;Baumert,Vera L.&lt;/author&gt;&lt;author&gt;Vasilyeva,Nadezda A.&lt;/author&gt;&lt;author&gt;Vladimirov,Artem A.&lt;/author&gt;&lt;author&gt;Meier,Ina C.&lt;/author&gt;&lt;author&gt;Kögel-Knabner,Ingrid&lt;/author&gt;&lt;author&gt;Mueller,Carsten W.&lt;/author&gt;&lt;/authors&gt;&lt;/contributors&gt;&lt;titles&gt;&lt;title&gt;Root Exudates Induce Soil Macroaggregation Facilitated by Fungi in Subsoil&lt;/title&gt;&lt;secondary-title&gt;Frontiers in Environmental Science&lt;/secondary-title&gt;&lt;short-title&gt;Aggregation in Subsoil Rhizosphere&lt;/short-title&gt;&lt;/titles&gt;&lt;periodical&gt;&lt;full-title&gt;Frontiers in Environmental Science&lt;/full-title&gt;&lt;/periodical&gt;&lt;volume&gt;6&lt;/volume&gt;&lt;number&gt;140&lt;/number&gt;&lt;keywords&gt;&lt;keyword&gt;soil depth,rhizosphere,Aggregate fractionation,artificial roots,microbial community composition,Aggregation model,Soil Organic Carbon&lt;/keyword&gt;&lt;/keywords&gt;&lt;dates&gt;&lt;year&gt;2018&lt;/year&gt;&lt;pub-dates&gt;&lt;date&gt;2018-November-27&lt;/date&gt;&lt;/pub-dates&gt;&lt;/dates&gt;&lt;isbn&gt;2296-665X&lt;/isbn&gt;&lt;work-type&gt;Original Research&lt;/work-type&gt;&lt;urls&gt;&lt;related-urls&gt;&lt;url&gt;https://www.frontiersin.org/article/10.3389/fenvs.2018.00140&lt;/url&gt;&lt;/related-urls&gt;&lt;/urls&gt;&lt;electronic-resource-num&gt;10.3389/fenvs.2018.00140&lt;/electronic-resource-num&gt;&lt;language&gt;English&lt;/language&gt;&lt;/record&gt;&lt;/Cite&gt;&lt;/EndNote&gt;</w:instrText>
      </w:r>
      <w:r>
        <w:fldChar w:fldCharType="separate"/>
      </w:r>
      <w:r>
        <w:rPr>
          <w:noProof/>
        </w:rPr>
        <w:t>(</w:t>
      </w:r>
      <w:hyperlink w:anchor="_ENREF_6" w:tooltip="Baumert, 2018 #413" w:history="1">
        <w:r>
          <w:rPr>
            <w:noProof/>
          </w:rPr>
          <w:t>Baumert et al., 2018</w:t>
        </w:r>
      </w:hyperlink>
      <w:r>
        <w:rPr>
          <w:noProof/>
        </w:rPr>
        <w:t>)</w:t>
      </w:r>
      <w:r>
        <w:fldChar w:fldCharType="end"/>
      </w:r>
      <w:r>
        <w:t xml:space="preserve">. In the present experiment, we can show that root-induced macroaggretaion in subsoils driven by fungi also happened in a much more natural system and for differently textured soils. The influence of plant roots (i.e. natural rates of exudation, full diversity of rhizodeposits, mycorrhization) triggers shifts in microbial community composition towards fungi and thereby fosters macroaggregation in subsoils. Our results show that rhizosphere development has an overall stronger effect in subsoils than in topsoils. This can be attributed to the lower amount of OM as compared to OM-rich topsoils. In soils with low OM contents, such as subsoils, root influence can favour the physico-chemical protection of OC by either direct sorption to mineral surfaces or occlusion of coarse OM within aggregates </w:t>
      </w:r>
      <w:r>
        <w:fldChar w:fldCharType="begin"/>
      </w:r>
      <w:r>
        <w:instrText xml:space="preserve"> ADDIN EN.CITE &lt;EndNote&gt;&lt;Cite&gt;&lt;Author&gt;Rasse&lt;/Author&gt;&lt;Year&gt;2005&lt;/Year&gt;&lt;RecNum&gt;251&lt;/RecNum&gt;&lt;DisplayText&gt;(Rasse et al., 2005; Poirier et al., 2014)&lt;/DisplayText&gt;&lt;record&gt;&lt;rec-number&gt;251&lt;/rec-number&gt;&lt;foreign-keys&gt;&lt;key app="EN" db-id="sapfa9vat92wstev003v9dsna9dsx9zdrwxd" timestamp="1525856005"&gt;251&lt;/key&gt;&lt;key app="ENWeb" db-id=""&gt;0&lt;/key&gt;&lt;/foreign-keys&gt;&lt;ref-type name="Journal Article"&gt;17&lt;/ref-type&gt;&lt;contributors&gt;&lt;authors&gt;&lt;author&gt;Rasse, Daniel P.&lt;/author&gt;&lt;author&gt;Rumpel, Cornelia&lt;/author&gt;&lt;author&gt;Dignac, Marie-France&lt;/author&gt;&lt;/authors&gt;&lt;/contributors&gt;&lt;titles&gt;&lt;title&gt;Is soil carbon mostly root carbon? Mechanisms for a specific stabilisation&lt;/title&gt;&lt;secondary-title&gt;Plant and Soil&lt;/secondary-title&gt;&lt;/titles&gt;&lt;periodical&gt;&lt;full-title&gt;Plant and Soil&lt;/full-title&gt;&lt;/periodical&gt;&lt;pages&gt;341-356&lt;/pages&gt;&lt;volume&gt;269&lt;/volume&gt;&lt;number&gt;1-2&lt;/number&gt;&lt;dates&gt;&lt;year&gt;2005&lt;/year&gt;&lt;/dates&gt;&lt;isbn&gt;0032-079X&amp;#xD;1573-5036&lt;/isbn&gt;&lt;urls&gt;&lt;/urls&gt;&lt;electronic-resource-num&gt;10.1007/s11104-004-0907-y&lt;/electronic-resource-num&gt;&lt;/record&gt;&lt;/Cite&gt;&lt;Cite&gt;&lt;Author&gt;Poirier&lt;/Author&gt;&lt;Year&gt;2014&lt;/Year&gt;&lt;RecNum&gt;477&lt;/RecNum&gt;&lt;record&gt;&lt;rec-number&gt;477&lt;/rec-number&gt;&lt;foreign-keys&gt;&lt;key app="EN" db-id="sapfa9vat92wstev003v9dsna9dsx9zdrwxd" timestamp="1563384720"&gt;477&lt;/key&gt;&lt;key app="ENWeb" db-id=""&gt;0&lt;/key&gt;&lt;/foreign-keys&gt;&lt;ref-type name="Journal Article"&gt;17&lt;/ref-type&gt;&lt;contributors&gt;&lt;authors&gt;&lt;author&gt;Poirier, Vincent&lt;/author&gt;&lt;author&gt;Angers, Denis A.&lt;/author&gt;&lt;author&gt;Whalen, Joann K.&lt;/author&gt;&lt;/authors&gt;&lt;/contributors&gt;&lt;titles&gt;&lt;title&gt;Formation of millimetric-scale aggregates and associated retention of 13C–15N-labelled residues are greater in subsoil than topsoil&lt;/title&gt;&lt;secondary-title&gt;Soil Biology and Biochemistry&lt;/secondary-title&gt;&lt;/titles&gt;&lt;periodical&gt;&lt;full-title&gt;Soil Biology and Biochemistry&lt;/full-title&gt;&lt;/periodical&gt;&lt;pages&gt;45-53&lt;/pages&gt;&lt;volume&gt;75&lt;/volume&gt;&lt;section&gt;45&lt;/section&gt;&lt;dates&gt;&lt;year&gt;2014&lt;/year&gt;&lt;/dates&gt;&lt;isbn&gt;00380717&lt;/isbn&gt;&lt;urls&gt;&lt;/urls&gt;&lt;electronic-resource-num&gt;10.1016/j.soilbio.2014.03.020&lt;/electronic-resource-num&gt;&lt;/record&gt;&lt;/Cite&gt;&lt;/EndNote&gt;</w:instrText>
      </w:r>
      <w:r>
        <w:fldChar w:fldCharType="separate"/>
      </w:r>
      <w:r>
        <w:rPr>
          <w:noProof/>
        </w:rPr>
        <w:t>(</w:t>
      </w:r>
      <w:hyperlink w:anchor="_ENREF_68" w:tooltip="Rasse, 2005 #251" w:history="1">
        <w:r>
          <w:rPr>
            <w:noProof/>
          </w:rPr>
          <w:t>Rasse et al., 2005</w:t>
        </w:r>
      </w:hyperlink>
      <w:r>
        <w:rPr>
          <w:noProof/>
        </w:rPr>
        <w:t xml:space="preserve">; </w:t>
      </w:r>
      <w:hyperlink w:anchor="_ENREF_63" w:tooltip="Poirier, 2014 #477" w:history="1">
        <w:r>
          <w:rPr>
            <w:noProof/>
          </w:rPr>
          <w:t>Poirier et al., 2014</w:t>
        </w:r>
      </w:hyperlink>
      <w:r>
        <w:rPr>
          <w:noProof/>
        </w:rPr>
        <w:t>)</w:t>
      </w:r>
      <w:r>
        <w:fldChar w:fldCharType="end"/>
      </w:r>
      <w:r>
        <w:rPr>
          <w:lang w:val="da-DK"/>
        </w:rPr>
        <w:t xml:space="preserve">. Accordingly , </w:t>
      </w:r>
      <w:hyperlink w:anchor="_ENREF_63" w:tooltip="Poirier, 2014 #477" w:history="1">
        <w:r>
          <w:rPr>
            <w:lang w:val="da-DK"/>
          </w:rPr>
          <w:fldChar w:fldCharType="begin"/>
        </w:r>
        <w:r>
          <w:rPr>
            <w:lang w:val="da-DK"/>
          </w:rPr>
          <w:instrText xml:space="preserve"> ADDIN EN.CITE &lt;EndNote&gt;&lt;Cite AuthorYear="1"&gt;&lt;Author&gt;Poirier&lt;/Author&gt;&lt;Year&gt;2014&lt;/Year&gt;&lt;RecNum&gt;477&lt;/RecNum&gt;&lt;DisplayText&gt;Poirier et al. (2014)&lt;/DisplayText&gt;&lt;record&gt;&lt;rec-number&gt;477&lt;/rec-number&gt;&lt;foreign-keys&gt;&lt;key app="EN" db-id="sapfa9vat92wstev003v9dsna9dsx9zdrwxd" timestamp="1563384720"&gt;477&lt;/key&gt;&lt;key app="ENWeb" db-id=""&gt;0&lt;/key&gt;&lt;/foreign-keys&gt;&lt;ref-type name="Journal Article"&gt;17&lt;/ref-type&gt;&lt;contributors&gt;&lt;authors&gt;&lt;author&gt;Poirier, Vincent&lt;/author&gt;&lt;author&gt;Angers, Denis A.&lt;/author&gt;&lt;author&gt;Whalen, Joann K.&lt;/author&gt;&lt;/authors&gt;&lt;/contributors&gt;&lt;titles&gt;&lt;title&gt;Formation of millimetric-scale aggregates and associated retention of 13C–15N-labelled residues are greater in subsoil than topsoil&lt;/title&gt;&lt;secondary-title&gt;Soil Biology and Biochemistry&lt;/secondary-title&gt;&lt;/titles&gt;&lt;periodical&gt;&lt;full-title&gt;Soil Biology and Biochemistry&lt;/full-title&gt;&lt;/periodical&gt;&lt;pages&gt;45-53&lt;/pages&gt;&lt;volume&gt;75&lt;/volume&gt;&lt;section&gt;45&lt;/section&gt;&lt;dates&gt;&lt;year&gt;2014&lt;/year&gt;&lt;/dates&gt;&lt;isbn&gt;00380717&lt;/isbn&gt;&lt;urls&gt;&lt;/urls&gt;&lt;electronic-resource-num&gt;10.1016/j.soilbio.2014.03.020&lt;/electronic-resource-num&gt;&lt;/record&gt;&lt;/Cite&gt;&lt;/EndNote&gt;</w:instrText>
        </w:r>
        <w:r>
          <w:rPr>
            <w:lang w:val="da-DK"/>
          </w:rPr>
          <w:fldChar w:fldCharType="separate"/>
        </w:r>
        <w:r>
          <w:rPr>
            <w:noProof/>
            <w:lang w:val="da-DK"/>
          </w:rPr>
          <w:t>Poirier et al. (2014)</w:t>
        </w:r>
        <w:r>
          <w:rPr>
            <w:lang w:val="da-DK"/>
          </w:rPr>
          <w:fldChar w:fldCharType="end"/>
        </w:r>
      </w:hyperlink>
      <w:r>
        <w:rPr>
          <w:lang w:val="da-DK"/>
        </w:rPr>
        <w:t xml:space="preserve"> </w:t>
      </w:r>
      <w:r>
        <w:t xml:space="preserve">observed a greater effect of plant residue addition on the formation of water-stable macroaggregates in subsoil than in topsoil in an incubation study. </w:t>
      </w:r>
      <w:hyperlink w:anchor="_ENREF_37" w:tooltip="Keidel, 2018 #329" w:history="1">
        <w:r>
          <w:fldChar w:fldCharType="begin"/>
        </w:r>
        <w:r>
          <w:instrText xml:space="preserve"> ADDIN EN.CITE &lt;EndNote&gt;&lt;Cite AuthorYear="1"&gt;&lt;Author&gt;Keidel&lt;/Author&gt;&lt;Year&gt;2018&lt;/Year&gt;&lt;RecNum&gt;329&lt;/RecNum&gt;&lt;DisplayText&gt;Keidel et al. (2018)&lt;/DisplayText&gt;&lt;record&gt;&lt;rec-number&gt;329&lt;/rec-number&gt;&lt;foreign-keys&gt;&lt;key app="EN" db-id="sapfa9vat92wstev003v9dsna9dsx9zdrwxd" timestamp="1530713383"&gt;329&lt;/key&gt;&lt;key app="ENWeb" db-id=""&gt;0&lt;/key&gt;&lt;/foreign-keys&gt;&lt;ref-type name="Journal Article"&gt;17&lt;/ref-type&gt;&lt;contributors&gt;&lt;authors&gt;&lt;author&gt;Keidel, L.&lt;/author&gt;&lt;author&gt;Lenhart, K.&lt;/author&gt;&lt;author&gt;Moser, G.&lt;/author&gt;&lt;author&gt;Müller, C.&lt;/author&gt;&lt;/authors&gt;&lt;/contributors&gt;&lt;titles&gt;&lt;title&gt;Depth-dependent response of soil aggregates and soil organic carbon content to long-term elevated CO 2 in a temperate grassland soil&lt;/title&gt;&lt;secondary-title&gt;Soil Biology and Biochemistry&lt;/secondary-title&gt;&lt;/titles&gt;&lt;periodical&gt;&lt;full-title&gt;Soil Biology and Biochemistry&lt;/full-title&gt;&lt;/periodical&gt;&lt;pages&gt;145-154&lt;/pages&gt;&lt;volume&gt;123&lt;/volume&gt;&lt;section&gt;145&lt;/section&gt;&lt;dates&gt;&lt;year&gt;2018&lt;/year&gt;&lt;/dates&gt;&lt;isbn&gt;00380717&lt;/isbn&gt;&lt;urls&gt;&lt;/urls&gt;&lt;electronic-resource-num&gt;10.1016/j.soilbio.2018.05.005&lt;/electronic-resource-num&gt;&lt;/record&gt;&lt;/Cite&gt;&lt;/EndNote&gt;</w:instrText>
        </w:r>
        <w:r>
          <w:fldChar w:fldCharType="separate"/>
        </w:r>
        <w:r>
          <w:rPr>
            <w:noProof/>
          </w:rPr>
          <w:t>Keidel et al. (2018)</w:t>
        </w:r>
        <w:r>
          <w:fldChar w:fldCharType="end"/>
        </w:r>
      </w:hyperlink>
      <w:r>
        <w:t xml:space="preserve"> found an increase of macroaggregates only in the subsoil due to supposedly higher rhizodeposition after long-term elevated atmospheric CO</w:t>
      </w:r>
      <w:r>
        <w:rPr>
          <w:vertAlign w:val="subscript"/>
        </w:rPr>
        <w:t>2</w:t>
      </w:r>
      <w:r>
        <w:t xml:space="preserve"> concentrations. Also in artificial soils that were incubated with either particulate or dissolved OM, rapid macroaggregate formation within one month of incubation was observed </w:t>
      </w:r>
      <w:r>
        <w:fldChar w:fldCharType="begin"/>
      </w:r>
      <w:r>
        <w:instrText xml:space="preserve"> ADDIN EN.CITE &lt;EndNote&gt;&lt;Cite&gt;&lt;Author&gt;Bucka&lt;/Author&gt;&lt;Year&gt;2019&lt;/Year&gt;&lt;RecNum&gt;489&lt;/RecNum&gt;&lt;DisplayText&gt;(Bucka et al., 2019)&lt;/DisplayText&gt;&lt;record&gt;&lt;rec-number&gt;489&lt;/rec-number&gt;&lt;foreign-keys&gt;&lt;key app="EN" db-id="sapfa9vat92wstev003v9dsna9dsx9zdrwxd" timestamp="1564567570"&gt;489&lt;/key&gt;&lt;key app="ENWeb" db-id=""&gt;0&lt;/key&gt;&lt;/foreign-keys&gt;&lt;ref-type name="Journal Article"&gt;17&lt;/ref-type&gt;&lt;contributors&gt;&lt;authors&gt;&lt;author&gt;Bucka, Franziska B.&lt;/author&gt;&lt;author&gt;Kölbl, Angelika&lt;/author&gt;&lt;author&gt;Uteau, Daniel&lt;/author&gt;&lt;author&gt;Peth, Stephan&lt;/author&gt;&lt;author&gt;Kögel-Knabner, Ingrid&lt;/author&gt;&lt;/authors&gt;&lt;/contributors&gt;&lt;titles&gt;&lt;title&gt;Organic matter input determines structure development and aggregate formation in artificial soils&lt;/title&gt;&lt;secondary-title&gt;Geoderma&lt;/secondary-title&gt;&lt;/titles&gt;&lt;periodical&gt;&lt;full-title&gt;Geoderma&lt;/full-title&gt;&lt;/periodical&gt;&lt;volume&gt;354&lt;/volume&gt;&lt;section&gt;113881&lt;/section&gt;&lt;dates&gt;&lt;year&gt;2019&lt;/year&gt;&lt;/dates&gt;&lt;isbn&gt;00167061&lt;/isbn&gt;&lt;urls&gt;&lt;/urls&gt;&lt;electronic-resource-num&gt;10.1016/j.geoderma.2019.113881&lt;/electronic-resource-num&gt;&lt;/record&gt;&lt;/Cite&gt;&lt;/EndNote&gt;</w:instrText>
      </w:r>
      <w:r>
        <w:fldChar w:fldCharType="separate"/>
      </w:r>
      <w:r>
        <w:rPr>
          <w:noProof/>
        </w:rPr>
        <w:t>(</w:t>
      </w:r>
      <w:hyperlink w:anchor="_ENREF_10" w:tooltip="Bucka, 2019 #489" w:history="1">
        <w:r>
          <w:rPr>
            <w:noProof/>
          </w:rPr>
          <w:t>Bucka et al., 2019</w:t>
        </w:r>
      </w:hyperlink>
      <w:r>
        <w:rPr>
          <w:noProof/>
        </w:rPr>
        <w:t>)</w:t>
      </w:r>
      <w:r>
        <w:fldChar w:fldCharType="end"/>
      </w:r>
      <w:r>
        <w:t xml:space="preserve">. Thus, </w:t>
      </w:r>
      <w:commentRangeStart w:id="14"/>
      <w:commentRangeStart w:id="15"/>
      <w:ins w:id="16" w:author="Stefan Forstner" w:date="2020-12-10T20:27:00Z">
        <w:r>
          <w:t>water</w:t>
        </w:r>
        <w:commentRangeEnd w:id="14"/>
        <w:r>
          <w:commentReference w:id="14"/>
        </w:r>
      </w:ins>
      <w:commentRangeEnd w:id="15"/>
      <w:r>
        <w:rPr>
          <w:rStyle w:val="Kommentarzeichen"/>
        </w:rPr>
        <w:commentReference w:id="15"/>
      </w:r>
      <w:ins w:id="17" w:author="Stefan Forstner" w:date="2020-12-10T20:27:00Z">
        <w:r>
          <w:t>-</w:t>
        </w:r>
      </w:ins>
      <w:r>
        <w:t xml:space="preserve">unsaturated soils low in OC tend to react with rapid macroaggregate formation following input of fresh OM </w:t>
      </w:r>
      <w:r>
        <w:fldChar w:fldCharType="begin"/>
      </w:r>
      <w:r>
        <w:instrText xml:space="preserve"> ADDIN EN.CITE &lt;EndNote&gt;&lt;Cite&gt;&lt;Author&gt;Poirier&lt;/Author&gt;&lt;Year&gt;2014&lt;/Year&gt;&lt;RecNum&gt;477&lt;/RecNum&gt;&lt;DisplayText&gt;(Poirier et al., 2014)&lt;/DisplayText&gt;&lt;record&gt;&lt;rec-number&gt;477&lt;/rec-number&gt;&lt;foreign-keys&gt;&lt;key app="EN" db-id="sapfa9vat92wstev003v9dsna9dsx9zdrwxd" timestamp="1563384720"&gt;477&lt;/key&gt;&lt;key app="ENWeb" db-id=""&gt;0&lt;/key&gt;&lt;/foreign-keys&gt;&lt;ref-type name="Journal Article"&gt;17&lt;/ref-type&gt;&lt;contributors&gt;&lt;authors&gt;&lt;author&gt;Poirier, Vincent&lt;/author&gt;&lt;author&gt;Angers, Denis A.&lt;/author&gt;&lt;author&gt;Whalen, Joann K.&lt;/author&gt;&lt;/authors&gt;&lt;/contributors&gt;&lt;titles&gt;&lt;title&gt;Formation of millimetric-scale aggregates and associated retention of 13C–15N-labelled residues are greater in subsoil than topsoil&lt;/title&gt;&lt;secondary-title&gt;Soil Biology and Biochemistry&lt;/secondary-title&gt;&lt;/titles&gt;&lt;periodical&gt;&lt;full-title&gt;Soil Biology and Biochemistry&lt;/full-title&gt;&lt;/periodical&gt;&lt;pages&gt;45-53&lt;/pages&gt;&lt;volume&gt;75&lt;/volume&gt;&lt;section&gt;45&lt;/section&gt;&lt;dates&gt;&lt;year&gt;2014&lt;/year&gt;&lt;/dates&gt;&lt;isbn&gt;00380717&lt;/isbn&gt;&lt;urls&gt;&lt;/urls&gt;&lt;electronic-resource-num&gt;10.1016/j.soilbio.2014.03.020&lt;/electronic-resource-num&gt;&lt;/record&gt;&lt;/Cite&gt;&lt;/EndNote&gt;</w:instrText>
      </w:r>
      <w:r>
        <w:fldChar w:fldCharType="separate"/>
      </w:r>
      <w:r>
        <w:rPr>
          <w:noProof/>
        </w:rPr>
        <w:t>(</w:t>
      </w:r>
      <w:hyperlink w:anchor="_ENREF_63" w:tooltip="Poirier, 2014 #477" w:history="1">
        <w:r>
          <w:rPr>
            <w:noProof/>
          </w:rPr>
          <w:t>Poirier et al., 2014</w:t>
        </w:r>
      </w:hyperlink>
      <w:r>
        <w:rPr>
          <w:noProof/>
        </w:rPr>
        <w:t>)</w:t>
      </w:r>
      <w:r>
        <w:fldChar w:fldCharType="end"/>
      </w:r>
      <w:r>
        <w:t>.</w:t>
      </w:r>
    </w:p>
    <w:p>
      <w:pPr>
        <w:spacing w:line="480" w:lineRule="auto"/>
      </w:pPr>
      <w:commentRangeStart w:id="18"/>
      <w:r>
        <w:t>Clearly, the present experimental setup did not account for the entire set of subsoil characteristics that differ from surface-near topsoil horizons with respect to e.g. temperature, pressure, and aeration regimes. Also the higher root density in our approach might lead to more pronounced effects compared to in-situ subsoils.</w:t>
      </w:r>
      <w:commentRangeEnd w:id="18"/>
      <w:r>
        <w:rPr>
          <w:rStyle w:val="Kommentarzeichen"/>
        </w:rPr>
        <w:commentReference w:id="18"/>
      </w:r>
    </w:p>
    <w:p>
      <w:pPr>
        <w:spacing w:line="480" w:lineRule="auto"/>
      </w:pPr>
      <w:r>
        <w:t xml:space="preserve">Occlusion of SOM within soil aggregates has long been considered less important for OC stabilization in deep soil horizons than sorption to the mineral phase </w:t>
      </w:r>
      <w:r>
        <w:fldChar w:fldCharType="begin">
          <w:fldData xml:space="preserve">PEVuZE5vdGU+PENpdGU+PEF1dGhvcj5Mb3Jlbno8L0F1dGhvcj48WWVhcj4yMDA1PC9ZZWFyPjxS
ZWNOdW0+MjI3PC9SZWNOdW0+PERpc3BsYXlUZXh0PihMb3JlbnogYW5kIExhbCwgMjAwNTsgdm9u
IEzDvHR6b3cgZXQgYWwuLCAyMDA2KTwvRGlzcGxheVRleHQ+PHJlY29yZD48cmVjLW51bWJlcj4y
Mjc8L3JlYy1udW1iZXI+PGZvcmVpZ24ta2V5cz48a2V5IGFwcD0iRU4iIGRiLWlkPSJzYXBmYTl2
YXQ5MndzdGV2MDAzdjlkc25hOWRzeDl6ZHJ3eGQiIHRpbWVzdGFtcD0iMTUyNTg1NTgwMiI+MjI3
PC9rZXk+PGtleSBhcHA9IkVOV2ViIiBkYi1pZD0iIj4wPC9rZXk+PC9mb3JlaWduLWtleXM+PHJl
Zi10eXBlIG5hbWU9IkpvdXJuYWwgQXJ0aWNsZSI+MTc8L3JlZi10eXBlPjxjb250cmlidXRvcnM+
PGF1dGhvcnM+PGF1dGhvcj5Mb3JlbnosIEtsYXVzPC9hdXRob3I+PGF1dGhvcj5MYWwsIFJhdHRh
bjwvYXV0aG9yPjwvYXV0aG9ycz48L2NvbnRyaWJ1dG9ycz48dGl0bGVzPjx0aXRsZT5UaGUgRGVw
dGggRGlzdHJpYnV0aW9uIG9mIFNvaWwgT3JnYW5pYyBDYXJib24gaW4gUmVsYXRpb24gdG8gTGFu
ZCBVc2UgYW5kIE1hbmFnZW1lbnQgYW5kIHRoZSBQb3RlbnRpYWwgb2YgQ2FyYm9uIFNlcXVlc3Ry
YXRpb24gaW4gU3Vic29pbCBIb3Jpem9uczwvdGl0bGU+PHNlY29uZGFyeS10aXRsZT5BZHZhbmNl
cyBpbiBBZ3Jvbm9teTwvc2Vjb25kYXJ5LXRpdGxlPjwvdGl0bGVzPjxwZXJpb2RpY2FsPjxmdWxs
LXRpdGxlPkFkdmFuY2VzIGluIEFncm9ub215PC9mdWxsLXRpdGxlPjwvcGVyaW9kaWNhbD48cGFn
ZXM+MzUtNjY8L3BhZ2VzPjx2b2x1bWU+ODg8L3ZvbHVtZT48ZGF0ZXM+PHllYXI+MjAwNTwveWVh
cj48L2RhdGVzPjxpc2JuPjAwNjUyMTEzPC9pc2JuPjx1cmxzPjwvdXJscz48ZWxlY3Ryb25pYy1y
ZXNvdXJjZS1udW0+MTAuMTAxNi9zMDA2NS0yMTEzKDA1KTg4MDAyLTI8L2VsZWN0cm9uaWMtcmVz
b3VyY2UtbnVtPjwvcmVjb3JkPjwvQ2l0ZT48Q2l0ZT48QXV0aG9yPnZvbiBMw7x0em93PC9BdXRo
b3I+PFllYXI+MjAwNjwvWWVhcj48UmVjTnVtPjI4NDwvUmVjTnVtPjxyZWNvcmQ+PHJlYy1udW1i
ZXI+Mjg0PC9yZWMtbnVtYmVyPjxmb3JlaWduLWtleXM+PGtleSBhcHA9IkVOIiBkYi1pZD0ic2Fw
ZmE5dmF0OTJ3c3RldjAwM3Y5ZHNuYTlkc3g5emRyd3hkIiB0aW1lc3RhbXA9IjE1MjY0NjE1OTMi
PjI4NDwva2V5PjxrZXkgYXBwPSJFTldlYiIgZGItaWQ9IiI+MDwva2V5PjwvZm9yZWlnbi1rZXlz
PjxyZWYtdHlwZSBuYW1lPSJKb3VybmFsIEFydGljbGUiPjE3PC9yZWYtdHlwZT48Y29udHJpYnV0
b3JzPjxhdXRob3JzPjxhdXRob3I+dm9uIEzDvHR6b3csIE0uPC9hdXRob3I+PGF1dGhvcj5Lb2dl
bC1LbmFibmVyLCBJLjwvYXV0aG9yPjxhdXRob3I+RWtzY2htaXR0LCBLLjwvYXV0aG9yPjxhdXRo
b3I+TWF0em5lciwgRS48L2F1dGhvcj48YXV0aG9yPkd1Z2dlbmJlcmdlciwgRy48L2F1dGhvcj48
YXV0aG9yPk1hcnNjaG5lciwgQi48L2F1dGhvcj48YXV0aG9yPkZsZXNzYSwgSC48L2F1dGhvcj48
L2F1dGhvcnM+PC9jb250cmlidXRvcnM+PHRpdGxlcz48dGl0bGU+U3RhYmlsaXphdGlvbiBvZiBv
cmdhbmljIG1hdHRlciBpbiB0ZW1wZXJhdGUgc29pbHM6IG1lY2hhbmlzbXMgYW5kIHRoZWlyIHJl
bGV2YW5jZSB1bmRlciBkaWZmZXJlbnQgc29pbCBjb25kaXRpb25zIC0gYSByZXZpZXc8L3RpdGxl
PjxzZWNvbmRhcnktdGl0bGU+RXVyb3BlYW4gSm91cm5hbCBvZiBTb2lsIFNjaWVuY2U8L3NlY29u
ZGFyeS10aXRsZT48L3RpdGxlcz48cGVyaW9kaWNhbD48ZnVsbC10aXRsZT5FdXJvcGVhbiBKb3Vy
bmFsIG9mIFNvaWwgU2NpZW5jZTwvZnVsbC10aXRsZT48L3BlcmlvZGljYWw+PHBhZ2VzPjQyNi00
NDU8L3BhZ2VzPjx2b2x1bWU+NTc8L3ZvbHVtZT48bnVtYmVyPjQ8L251bWJlcj48c2VjdGlvbj40
MjY8L3NlY3Rpb24+PGRhdGVzPjx5ZWFyPjIwMDY8L3llYXI+PC9kYXRlcz48aXNibj4xMzUxLTA3
NTQmI3hEOzEzNjUtMjM4OTwvaXNibj48dXJscz48L3VybHM+PGVsZWN0cm9uaWMtcmVzb3VyY2Ut
bnVtPjEwLjExMTEvai4xMzY1LTIzODkuMjAwNi4wMDgwOS54PC9lbGVjdHJvbmljLXJlc291cmNl
LW51bT48L3JlY29yZD48L0NpdGU+PC9FbmROb3RlPn==
</w:fldData>
        </w:fldChar>
      </w:r>
      <w:r>
        <w:instrText xml:space="preserve"> ADDIN EN.CITE </w:instrText>
      </w:r>
      <w:r>
        <w:fldChar w:fldCharType="begin">
          <w:fldData xml:space="preserve">PEVuZE5vdGU+PENpdGU+PEF1dGhvcj5Mb3Jlbno8L0F1dGhvcj48WWVhcj4yMDA1PC9ZZWFyPjxS
ZWNOdW0+MjI3PC9SZWNOdW0+PERpc3BsYXlUZXh0PihMb3JlbnogYW5kIExhbCwgMjAwNTsgdm9u
IEzDvHR6b3cgZXQgYWwuLCAyMDA2KTwvRGlzcGxheVRleHQ+PHJlY29yZD48cmVjLW51bWJlcj4y
Mjc8L3JlYy1udW1iZXI+PGZvcmVpZ24ta2V5cz48a2V5IGFwcD0iRU4iIGRiLWlkPSJzYXBmYTl2
YXQ5MndzdGV2MDAzdjlkc25hOWRzeDl6ZHJ3eGQiIHRpbWVzdGFtcD0iMTUyNTg1NTgwMiI+MjI3
PC9rZXk+PGtleSBhcHA9IkVOV2ViIiBkYi1pZD0iIj4wPC9rZXk+PC9mb3JlaWduLWtleXM+PHJl
Zi10eXBlIG5hbWU9IkpvdXJuYWwgQXJ0aWNsZSI+MTc8L3JlZi10eXBlPjxjb250cmlidXRvcnM+
PGF1dGhvcnM+PGF1dGhvcj5Mb3JlbnosIEtsYXVzPC9hdXRob3I+PGF1dGhvcj5MYWwsIFJhdHRh
bjwvYXV0aG9yPjwvYXV0aG9ycz48L2NvbnRyaWJ1dG9ycz48dGl0bGVzPjx0aXRsZT5UaGUgRGVw
dGggRGlzdHJpYnV0aW9uIG9mIFNvaWwgT3JnYW5pYyBDYXJib24gaW4gUmVsYXRpb24gdG8gTGFu
ZCBVc2UgYW5kIE1hbmFnZW1lbnQgYW5kIHRoZSBQb3RlbnRpYWwgb2YgQ2FyYm9uIFNlcXVlc3Ry
YXRpb24gaW4gU3Vic29pbCBIb3Jpem9uczwvdGl0bGU+PHNlY29uZGFyeS10aXRsZT5BZHZhbmNl
cyBpbiBBZ3Jvbm9teTwvc2Vjb25kYXJ5LXRpdGxlPjwvdGl0bGVzPjxwZXJpb2RpY2FsPjxmdWxs
LXRpdGxlPkFkdmFuY2VzIGluIEFncm9ub215PC9mdWxsLXRpdGxlPjwvcGVyaW9kaWNhbD48cGFn
ZXM+MzUtNjY8L3BhZ2VzPjx2b2x1bWU+ODg8L3ZvbHVtZT48ZGF0ZXM+PHllYXI+MjAwNTwveWVh
cj48L2RhdGVzPjxpc2JuPjAwNjUyMTEzPC9pc2JuPjx1cmxzPjwvdXJscz48ZWxlY3Ryb25pYy1y
ZXNvdXJjZS1udW0+MTAuMTAxNi9zMDA2NS0yMTEzKDA1KTg4MDAyLTI8L2VsZWN0cm9uaWMtcmVz
b3VyY2UtbnVtPjwvcmVjb3JkPjwvQ2l0ZT48Q2l0ZT48QXV0aG9yPnZvbiBMw7x0em93PC9BdXRo
b3I+PFllYXI+MjAwNjwvWWVhcj48UmVjTnVtPjI4NDwvUmVjTnVtPjxyZWNvcmQ+PHJlYy1udW1i
ZXI+Mjg0PC9yZWMtbnVtYmVyPjxmb3JlaWduLWtleXM+PGtleSBhcHA9IkVOIiBkYi1pZD0ic2Fw
ZmE5dmF0OTJ3c3RldjAwM3Y5ZHNuYTlkc3g5emRyd3hkIiB0aW1lc3RhbXA9IjE1MjY0NjE1OTMi
PjI4NDwva2V5PjxrZXkgYXBwPSJFTldlYiIgZGItaWQ9IiI+MDwva2V5PjwvZm9yZWlnbi1rZXlz
PjxyZWYtdHlwZSBuYW1lPSJKb3VybmFsIEFydGljbGUiPjE3PC9yZWYtdHlwZT48Y29udHJpYnV0
b3JzPjxhdXRob3JzPjxhdXRob3I+dm9uIEzDvHR6b3csIE0uPC9hdXRob3I+PGF1dGhvcj5Lb2dl
bC1LbmFibmVyLCBJLjwvYXV0aG9yPjxhdXRob3I+RWtzY2htaXR0LCBLLjwvYXV0aG9yPjxhdXRo
b3I+TWF0em5lciwgRS48L2F1dGhvcj48YXV0aG9yPkd1Z2dlbmJlcmdlciwgRy48L2F1dGhvcj48
YXV0aG9yPk1hcnNjaG5lciwgQi48L2F1dGhvcj48YXV0aG9yPkZsZXNzYSwgSC48L2F1dGhvcj48
L2F1dGhvcnM+PC9jb250cmlidXRvcnM+PHRpdGxlcz48dGl0bGU+U3RhYmlsaXphdGlvbiBvZiBv
cmdhbmljIG1hdHRlciBpbiB0ZW1wZXJhdGUgc29pbHM6IG1lY2hhbmlzbXMgYW5kIHRoZWlyIHJl
bGV2YW5jZSB1bmRlciBkaWZmZXJlbnQgc29pbCBjb25kaXRpb25zIC0gYSByZXZpZXc8L3RpdGxl
PjxzZWNvbmRhcnktdGl0bGU+RXVyb3BlYW4gSm91cm5hbCBvZiBTb2lsIFNjaWVuY2U8L3NlY29u
ZGFyeS10aXRsZT48L3RpdGxlcz48cGVyaW9kaWNhbD48ZnVsbC10aXRsZT5FdXJvcGVhbiBKb3Vy
bmFsIG9mIFNvaWwgU2NpZW5jZTwvZnVsbC10aXRsZT48L3BlcmlvZGljYWw+PHBhZ2VzPjQyNi00
NDU8L3BhZ2VzPjx2b2x1bWU+NTc8L3ZvbHVtZT48bnVtYmVyPjQ8L251bWJlcj48c2VjdGlvbj40
MjY8L3NlY3Rpb24+PGRhdGVzPjx5ZWFyPjIwMDY8L3llYXI+PC9kYXRlcz48aXNibj4xMzUxLTA3
NTQmI3hEOzEzNjUtMjM4OTwvaXNibj48dXJscz48L3VybHM+PGVsZWN0cm9uaWMtcmVzb3VyY2Ut
bnVtPjEwLjExMTEvai4xMzY1LTIzODkuMjAwNi4wMDgwOS54PC9lbGVjdHJvbmljLXJlc291cmNl
LW51bT48L3JlY29yZD48L0NpdGU+PC9FbmROb3RlPn==
</w:fldData>
        </w:fldChar>
      </w:r>
      <w:r>
        <w:instrText xml:space="preserve"> ADDIN EN.CITE.DATA </w:instrText>
      </w:r>
      <w:r>
        <w:fldChar w:fldCharType="end"/>
      </w:r>
      <w:r>
        <w:fldChar w:fldCharType="separate"/>
      </w:r>
      <w:r>
        <w:rPr>
          <w:noProof/>
        </w:rPr>
        <w:t>(</w:t>
      </w:r>
      <w:hyperlink w:anchor="_ENREF_46" w:tooltip="Lorenz, 2005 #227" w:history="1">
        <w:r>
          <w:rPr>
            <w:noProof/>
          </w:rPr>
          <w:t>Lorenz and Lal, 2005</w:t>
        </w:r>
      </w:hyperlink>
      <w:r>
        <w:rPr>
          <w:noProof/>
        </w:rPr>
        <w:t xml:space="preserve">; </w:t>
      </w:r>
      <w:hyperlink w:anchor="_ENREF_92" w:tooltip="von Lützow, 2006 #284" w:history="1">
        <w:r>
          <w:rPr>
            <w:noProof/>
          </w:rPr>
          <w:t>von Lützow et al., 2006</w:t>
        </w:r>
      </w:hyperlink>
      <w:r>
        <w:rPr>
          <w:noProof/>
        </w:rPr>
        <w:t>)</w:t>
      </w:r>
      <w:r>
        <w:fldChar w:fldCharType="end"/>
      </w:r>
      <w:r>
        <w:t xml:space="preserve">. However, evidence is growing that aggregation plays a crucial role for SOM stabilization also in subsoils </w:t>
      </w:r>
      <w:r>
        <w:fldChar w:fldCharType="begin">
          <w:fldData xml:space="preserve">PEVuZE5vdGU+PENpdGU+PEF1dGhvcj5SYXNtdXNzZW48L0F1dGhvcj48WWVhcj4yMDA1PC9ZZWFy
PjxSZWNOdW0+Mjg1PC9SZWNOdW0+PERpc3BsYXlUZXh0PihSYXNtdXNzZW4gZXQgYWwuLCAyMDA1
OyBNb25pIGV0IGFsLiwgMjAxMDsgU2Fsb23DqSBldCBhbC4sIDIwMTA7IFNhbmF1bGxhaCBldCBh
bC4sIDIwMTA7IFNjaHJ1bXBmIGV0IGFsLiwgMjAxMzsgQmF1bWVydCBldCBhbC4sIDIwMTgpPC9E
aXNwbGF5VGV4dD48cmVjb3JkPjxyZWMtbnVtYmVyPjI4NTwvcmVjLW51bWJlcj48Zm9yZWlnbi1r
ZXlzPjxrZXkgYXBwPSJFTiIgZGItaWQ9InNhcGZhOXZhdDkyd3N0ZXYwMDN2OWRzbmE5ZHN4OXpk
cnd4ZCIgdGltZXN0YW1wPSIxNTI2NDYxNjA0Ij4yODU8L2tleT48a2V5IGFwcD0iRU5XZWIiIGRi
LWlkPSIiPjA8L2tleT48L2ZvcmVpZ24ta2V5cz48cmVmLXR5cGUgbmFtZT0iSm91cm5hbCBBcnRp
Y2xlIj4xNzwvcmVmLXR5cGU+PGNvbnRyaWJ1dG9ycz48YXV0aG9ycz48YXV0aG9yPlJhc211c3Nl
biwgQ3JhaWc8L2F1dGhvcj48YXV0aG9yPlRvcm4sIE1hcmdhcmV0IFMuPC9hdXRob3I+PGF1dGhv
cj5Tb3V0aGFyZCwgUmFuZGFsIEouPC9hdXRob3I+PC9hdXRob3JzPjwvY29udHJpYnV0b3JzPjx0
aXRsZXM+PHRpdGxlPk1pbmVyYWwgQXNzZW1ibGFnZSBhbmQgQWdncmVnYXRlcyBDb250cm9sIENh
cmJvbiBEeW5hbWljcyBpbiBhIENhbGlmb3JuaWEgQ29uaWZlciBGb3Jlc3Q8L3RpdGxlPjxzZWNv
bmRhcnktdGl0bGU+U29pbCBTY2llbmNlIFNvY2lldHkgb2YgQW1lcmljYSBKb3VybmFsPC9zZWNv
bmRhcnktdGl0bGU+PC90aXRsZXM+PHBlcmlvZGljYWw+PGZ1bGwtdGl0bGU+U29pbCBTY2llbmNl
IFNvY2lldHkgb2YgQW1lcmljYSBKb3VybmFsPC9mdWxsLXRpdGxlPjxhYmJyLTE+U29pbCBTY2ku
IFNvYy4gQW0uIEouPC9hYmJyLTE+PC9wZXJpb2RpY2FsPjx2b2x1bWU+Njk8L3ZvbHVtZT48bnVt
YmVyPjY8L251bWJlcj48c2VjdGlvbj4xNzExPC9zZWN0aW9uPjxkYXRlcz48eWVhcj4yMDA1PC95
ZWFyPjwvZGF0ZXM+PGlzYm4+MTQzNS0wNjYxPC9pc2JuPjx1cmxzPjwvdXJscz48ZWxlY3Ryb25p
Yy1yZXNvdXJjZS1udW0+MTAuMjEzNi9zc3NhajIwMDUuMDA0MDwvZWxlY3Ryb25pYy1yZXNvdXJj
ZS1udW0+PC9yZWNvcmQ+PC9DaXRlPjxDaXRlPjxBdXRob3I+TW9uaTwvQXV0aG9yPjxZZWFyPjIw
MTA8L1llYXI+PFJlY051bT4yNzI8L1JlY051bT48cmVjb3JkPjxyZWMtbnVtYmVyPjI3MjwvcmVj
LW51bWJlcj48Zm9yZWlnbi1rZXlzPjxrZXkgYXBwPSJFTiIgZGItaWQ9InNhcGZhOXZhdDkyd3N0
ZXYwMDN2OWRzbmE5ZHN4OXpkcnd4ZCIgdGltZXN0YW1wPSIxNTI2MzAzMTU0Ij4yNzI8L2tleT48
a2V5IGFwcD0iRU5XZWIiIGRiLWlkPSIiPjA8L2tleT48L2ZvcmVpZ24ta2V5cz48cmVmLXR5cGUg
bmFtZT0iSm91cm5hbCBBcnRpY2xlIj4xNzwvcmVmLXR5cGU+PGNvbnRyaWJ1dG9ycz48YXV0aG9y
cz48YXV0aG9yPk1vbmksIEMuPC9hdXRob3I+PGF1dGhvcj5SdW1wZWwsIEMuPC9hdXRob3I+PGF1
dGhvcj5WaXJ0bywgSS48L2F1dGhvcj48YXV0aG9yPkNoYWJiaSwgQS48L2F1dGhvcj48YXV0aG9y
PkNoZW51LCBDLjwvYXV0aG9yPjwvYXV0aG9ycz48L2NvbnRyaWJ1dG9ycz48dGl0bGVzPjx0aXRs
ZT5SZWxhdGl2ZSBpbXBvcnRhbmNlIG9mIHNvcnB0aW9uIHZlcnN1cyBhZ2dyZWdhdGlvbiBmb3Ig
b3JnYW5pYyBtYXR0ZXIgc3RvcmFnZSBpbiBzdWJzb2lsIGhvcml6b25zIG9mIHR3byBjb250cmFz
dGluZyBzb2lsczwvdGl0bGU+PHNlY29uZGFyeS10aXRsZT5FdXJvcGVhbiBKb3VybmFsIG9mIFNv
aWwgU2NpZW5jZTwvc2Vjb25kYXJ5LXRpdGxlPjwvdGl0bGVzPjxwZXJpb2RpY2FsPjxmdWxsLXRp
dGxlPkV1cm9wZWFuIEpvdXJuYWwgb2YgU29pbCBTY2llbmNlPC9mdWxsLXRpdGxlPjwvcGVyaW9k
aWNhbD48cGFnZXM+OTU4LTk2OTwvcGFnZXM+PHZvbHVtZT42MTwvdm9sdW1lPjxudW1iZXI+Njwv
bnVtYmVyPjxzZWN0aW9uPjk1ODwvc2VjdGlvbj48ZGF0ZXM+PHllYXI+MjAxMDwveWVhcj48L2Rh
dGVzPjxpc2JuPjEzNTEwNzU0PC9pc2JuPjx1cmxzPjwvdXJscz48ZWxlY3Ryb25pYy1yZXNvdXJj
ZS1udW0+MTAuMTExMS9qLjEzNjUtMjM4OS4yMDEwLjAxMzA3Lng8L2VsZWN0cm9uaWMtcmVzb3Vy
Y2UtbnVtPjwvcmVjb3JkPjwvQ2l0ZT48Q2l0ZT48QXV0aG9yPlNhbmF1bGxhaDwvQXV0aG9yPjxZ
ZWFyPjIwMTA8L1llYXI+PFJlY051bT4yODI8L1JlY051bT48cmVjb3JkPjxyZWMtbnVtYmVyPjI4
MjwvcmVjLW51bWJlcj48Zm9yZWlnbi1rZXlzPjxrZXkgYXBwPSJFTiIgZGItaWQ9InNhcGZhOXZh
dDkyd3N0ZXYwMDN2OWRzbmE5ZHN4OXpkcnd4ZCIgdGltZXN0YW1wPSIxNTI2NDYxNTgwIj4yODI8
L2tleT48a2V5IGFwcD0iRU5XZWIiIGRiLWlkPSIiPjA8L2tleT48L2ZvcmVpZ24ta2V5cz48cmVm
LXR5cGUgbmFtZT0iSm91cm5hbCBBcnRpY2xlIj4xNzwvcmVmLXR5cGU+PGNvbnRyaWJ1dG9ycz48
YXV0aG9ycz48YXV0aG9yPlNhbmF1bGxhaCwgTXVoYW1tYWQ8L2F1dGhvcj48YXV0aG9yPkNoYWJi
aSwgQWJhZDwvYXV0aG9yPjxhdXRob3I+TGVpZmVsZCwgSmVuczwvYXV0aG9yPjxhdXRob3I+QmFy
ZG91eCwgR2VyYXJkPC9hdXRob3I+PGF1dGhvcj5CaWxsb3UsIERhbmllbDwvYXV0aG9yPjxhdXRo
b3I+UnVtcGVsLCBDb3JuZWxpYTwvYXV0aG9yPjwvYXV0aG9ycz48L2NvbnRyaWJ1dG9ycz48dGl0
bGVzPjx0aXRsZT5EZWNvbXBvc2l0aW9uIGFuZCBzdGFiaWxpemF0aW9uIG9mIHJvb3QgbGl0dGVy
IGluIHRvcC0gYW5kIHN1YnNvaWwgaG9yaXpvbnM6IHdoYXQgaXMgdGhlIGRpZmZlcmVuY2U/PC90
aXRsZT48c2Vjb25kYXJ5LXRpdGxlPlBsYW50IGFuZCBTb2lsPC9zZWNvbmRhcnktdGl0bGU+PC90
aXRsZXM+PHBlcmlvZGljYWw+PGZ1bGwtdGl0bGU+UGxhbnQgYW5kIFNvaWw8L2Z1bGwtdGl0bGU+
PC9wZXJpb2RpY2FsPjxwYWdlcz4xMjctMTQxPC9wYWdlcz48dm9sdW1lPjMzODwvdm9sdW1lPjxu
dW1iZXI+MS0yPC9udW1iZXI+PHNlY3Rpb24+MTI3PC9zZWN0aW9uPjxkYXRlcz48eWVhcj4yMDEw
PC95ZWFyPjwvZGF0ZXM+PGlzYm4+MDAzMi0wNzlYJiN4RDsxNTczLTUwMzY8L2lzYm4+PHVybHM+
PC91cmxzPjxlbGVjdHJvbmljLXJlc291cmNlLW51bT4xMC4xMDA3L3MxMTEwNC0wMTAtMDU1NC00
PC9lbGVjdHJvbmljLXJlc291cmNlLW51bT48L3JlY29yZD48L0NpdGU+PENpdGU+PEF1dGhvcj5T
YWxvbcOpPC9BdXRob3I+PFllYXI+MjAxMDwvWWVhcj48UmVjTnVtPjIyNjwvUmVjTnVtPjxyZWNv
cmQ+PHJlYy1udW1iZXI+MjI2PC9yZWMtbnVtYmVyPjxmb3JlaWduLWtleXM+PGtleSBhcHA9IkVO
IiBkYi1pZD0ic2FwZmE5dmF0OTJ3c3RldjAwM3Y5ZHNuYTlkc3g5emRyd3hkIiB0aW1lc3RhbXA9
IjE1MjU4NTU3OTgiPjIyNjwva2V5PjxrZXkgYXBwPSJFTldlYiIgZGItaWQ9IiI+MDwva2V5Pjwv
Zm9yZWlnbi1rZXlzPjxyZWYtdHlwZSBuYW1lPSJKb3VybmFsIEFydGljbGUiPjE3PC9yZWYtdHlw
ZT48Y29udHJpYnV0b3JzPjxhdXRob3JzPjxhdXRob3I+U2Fsb23DqSwgQ2zDqW1lbmNlPC9hdXRo
b3I+PGF1dGhvcj5OdW5hbiwgTmFvaXNlPC9hdXRob3I+PGF1dGhvcj5Qb3V0ZWF1LCBWYWzDqXJp
ZTwvYXV0aG9yPjxhdXRob3I+TGVyY2gsIFRob21hcyBaLjwvYXV0aG9yPjxhdXRob3I+Q2hlbnUs
IENsYWlyZTwvYXV0aG9yPjwvYXV0aG9ycz48L2NvbnRyaWJ1dG9ycz48dGl0bGVzPjx0aXRsZT5D
YXJib24gZHluYW1pY3MgaW4gdG9wc29pbCBhbmQgaW4gc3Vic29pbCBtYXkgYmUgY29udHJvbGxl
ZCBieSBkaWZmZXJlbnQgcmVndWxhdG9yeSBtZWNoYW5pc21zPC90aXRsZT48c2Vjb25kYXJ5LXRp
dGxlPkdsb2JhbCBDaGFuZ2UgQmlvbG9neTwvc2Vjb25kYXJ5LXRpdGxlPjwvdGl0bGVzPjxwZXJp
b2RpY2FsPjxmdWxsLXRpdGxlPkdsb2JhbCBDaGFuZ2UgQmlvbG9neTwvZnVsbC10aXRsZT48YWJi
ci0xPkdsb2IuIENoYW5nZSBCaW9sLjwvYWJici0xPjwvcGVyaW9kaWNhbD48cGFnZXM+NDE2LTQy
NjwvcGFnZXM+PHZvbHVtZT4xNjwvdm9sdW1lPjxudW1iZXI+MTwvbnVtYmVyPjxkYXRlcz48eWVh
cj4yMDEwPC95ZWFyPjwvZGF0ZXM+PGlzYm4+MTM1NDEwMTMmI3hEOzEzNjUyNDg2PC9pc2JuPjx1
cmxzPjwvdXJscz48ZWxlY3Ryb25pYy1yZXNvdXJjZS1udW0+MTAuMTExMS9qLjEzNjUtMjQ4Ni4y
MDA5LjAxODg0Lng8L2VsZWN0cm9uaWMtcmVzb3VyY2UtbnVtPjwvcmVjb3JkPjwvQ2l0ZT48Q2l0
ZT48QXV0aG9yPlNjaHJ1bXBmPC9BdXRob3I+PFllYXI+MjAxMzwvWWVhcj48UmVjTnVtPjI3MTwv
UmVjTnVtPjxyZWNvcmQ+PHJlYy1udW1iZXI+MjcxPC9yZWMtbnVtYmVyPjxmb3JlaWduLWtleXM+
PGtleSBhcHA9IkVOIiBkYi1pZD0ic2FwZmE5dmF0OTJ3c3RldjAwM3Y5ZHNuYTlkc3g5emRyd3hk
IiB0aW1lc3RhbXA9IjE1MjYzMDMxNDgiPjI3MTwva2V5PjxrZXkgYXBwPSJFTldlYiIgZGItaWQ9
IiI+MDwva2V5PjwvZm9yZWlnbi1rZXlzPjxyZWYtdHlwZSBuYW1lPSJKb3VybmFsIEFydGljbGUi
PjE3PC9yZWYtdHlwZT48Y29udHJpYnV0b3JzPjxhdXRob3JzPjxhdXRob3I+U2NocnVtcGYsIE0u
PC9hdXRob3I+PGF1dGhvcj5LYWlzZXIsIEsuPC9hdXRob3I+PGF1dGhvcj5HdWdnZW5iZXJnZXIs
IEcuPC9hdXRob3I+PGF1dGhvcj5QZXJzc29uLCBULjwvYXV0aG9yPjxhdXRob3I+S8O2Z2VsLUtu
YWJuZXIsIEkuPC9hdXRob3I+PGF1dGhvcj5TY2h1bHplLCBFLiBELjwvYXV0aG9yPjwvYXV0aG9y
cz48L2NvbnRyaWJ1dG9ycz48dGl0bGVzPjx0aXRsZT5TdG9yYWdlIGFuZCBzdGFiaWxpdHkgb2Yg
b3JnYW5pYyBjYXJib24gaW4gc29pbHMgYXMgcmVsYXRlZCB0byBkZXB0aCwgb2NjbHVzaW9uIHdp
dGhpbiBhZ2dyZWdhdGVzLCBhbmQgYXR0YWNobWVudCB0byBtaW5lcmFsczwvdGl0bGU+PHNlY29u
ZGFyeS10aXRsZT5CaW9nZW9zY2llbmNlczwvc2Vjb25kYXJ5LXRpdGxlPjwvdGl0bGVzPjxwZXJp
b2RpY2FsPjxmdWxsLXRpdGxlPkJpb2dlb3NjaWVuY2VzPC9mdWxsLXRpdGxlPjwvcGVyaW9kaWNh
bD48cGFnZXM+MTY3NS0xNjkxPC9wYWdlcz48dm9sdW1lPjEwPC92b2x1bWU+PG51bWJlcj4zPC9u
dW1iZXI+PHNlY3Rpb24+MTY3NTwvc2VjdGlvbj48ZGF0ZXM+PHllYXI+MjAxMzwveWVhcj48L2Rh
dGVzPjxpc2JuPjE3MjYtNDE4OTwvaXNibj48dXJscz48L3VybHM+PGVsZWN0cm9uaWMtcmVzb3Vy
Y2UtbnVtPjEwLjUxOTQvYmctMTAtMTY3NS0yMDEzPC9lbGVjdHJvbmljLXJlc291cmNlLW51bT48
L3JlY29yZD48L0NpdGU+PENpdGU+PEF1dGhvcj5CYXVtZXJ0PC9BdXRob3I+PFllYXI+MjAxODwv
WWVhcj48UmVjTnVtPjQxMzwvUmVjTnVtPjxyZWNvcmQ+PHJlYy1udW1iZXI+NDEzPC9yZWMtbnVt
YmVyPjxmb3JlaWduLWtleXM+PGtleSBhcHA9IkVOIiBkYi1pZD0ic2FwZmE5dmF0OTJ3c3RldjAw
M3Y5ZHNuYTlkc3g5emRyd3hkIiB0aW1lc3RhbXA9IjE1NDQ0MzQ3NzMiPjQxMzwva2V5PjwvZm9y
ZWlnbi1rZXlzPjxyZWYtdHlwZSBuYW1lPSJKb3VybmFsIEFydGljbGUiPjE3PC9yZWYtdHlwZT48
Y29udHJpYnV0b3JzPjxhdXRob3JzPjxhdXRob3I+QmF1bWVydCxWZXJhIEwuPC9hdXRob3I+PGF1
dGhvcj5WYXNpbHlldmEsTmFkZXpkYSBBLjwvYXV0aG9yPjxhdXRob3I+VmxhZGltaXJvdixBcnRl
bSBBLjwvYXV0aG9yPjxhdXRob3I+TWVpZXIsSW5hIEMuPC9hdXRob3I+PGF1dGhvcj5Lw7ZnZWwt
S25hYm5lcixJbmdyaWQ8L2F1dGhvcj48YXV0aG9yPk11ZWxsZXIsQ2Fyc3RlbiBXLjwvYXV0aG9y
PjwvYXV0aG9ycz48L2NvbnRyaWJ1dG9ycz48dGl0bGVzPjx0aXRsZT5Sb290IEV4dWRhdGVzIElu
ZHVjZSBTb2lsIE1hY3JvYWdncmVnYXRpb24gRmFjaWxpdGF0ZWQgYnkgRnVuZ2kgaW4gU3Vic29p
bDwvdGl0bGU+PHNlY29uZGFyeS10aXRsZT5Gcm9udGllcnMgaW4gRW52aXJvbm1lbnRhbCBTY2ll
bmNlPC9zZWNvbmRhcnktdGl0bGU+PHNob3J0LXRpdGxlPkFnZ3JlZ2F0aW9uIGluIFN1YnNvaWwg
Umhpem9zcGhlcmU8L3Nob3J0LXRpdGxlPjwvdGl0bGVzPjxwZXJpb2RpY2FsPjxmdWxsLXRpdGxl
PkZyb250aWVycyBpbiBFbnZpcm9ubWVudGFsIFNjaWVuY2U8L2Z1bGwtdGl0bGU+PC9wZXJpb2Rp
Y2FsPjx2b2x1bWU+Njwvdm9sdW1lPjxudW1iZXI+MTQwPC9udW1iZXI+PGtleXdvcmRzPjxrZXl3
b3JkPnNvaWwgZGVwdGgscmhpem9zcGhlcmUsQWdncmVnYXRlIGZyYWN0aW9uYXRpb24sYXJ0aWZp
Y2lhbCByb290cyxtaWNyb2JpYWwgY29tbXVuaXR5IGNvbXBvc2l0aW9uLEFnZ3JlZ2F0aW9uIG1v
ZGVsLFNvaWwgT3JnYW5pYyBDYXJib248L2tleXdvcmQ+PC9rZXl3b3Jkcz48ZGF0ZXM+PHllYXI+
MjAxODwveWVhcj48cHViLWRhdGVzPjxkYXRlPjIwMTgtTm92ZW1iZXItMjc8L2RhdGU+PC9wdWIt
ZGF0ZXM+PC9kYXRlcz48aXNibj4yMjk2LTY2NVg8L2lzYm4+PHdvcmstdHlwZT5PcmlnaW5hbCBS
ZXNlYXJjaDwvd29yay10eXBlPjx1cmxzPjxyZWxhdGVkLXVybHM+PHVybD5odHRwczovL3d3dy5m
cm9udGllcnNpbi5vcmcvYXJ0aWNsZS8xMC4zMzg5L2ZlbnZzLjIwMTguMDAxNDA8L3VybD48L3Jl
bGF0ZWQtdXJscz48L3VybHM+PGVsZWN0cm9uaWMtcmVzb3VyY2UtbnVtPjEwLjMzODkvZmVudnMu
MjAxOC4wMDE0MDwvZWxlY3Ryb25pYy1yZXNvdXJjZS1udW0+PGxhbmd1YWdlPkVuZ2xpc2g8L2xh
bmd1YWdlPjwvcmVjb3JkPjwvQ2l0ZT48L0VuZE5vdGU+AG==
</w:fldData>
        </w:fldChar>
      </w:r>
      <w:r>
        <w:instrText xml:space="preserve"> ADDIN EN.CITE </w:instrText>
      </w:r>
      <w:r>
        <w:fldChar w:fldCharType="begin">
          <w:fldData xml:space="preserve">PEVuZE5vdGU+PENpdGU+PEF1dGhvcj5SYXNtdXNzZW48L0F1dGhvcj48WWVhcj4yMDA1PC9ZZWFy
PjxSZWNOdW0+Mjg1PC9SZWNOdW0+PERpc3BsYXlUZXh0PihSYXNtdXNzZW4gZXQgYWwuLCAyMDA1
OyBNb25pIGV0IGFsLiwgMjAxMDsgU2Fsb23DqSBldCBhbC4sIDIwMTA7IFNhbmF1bGxhaCBldCBh
bC4sIDIwMTA7IFNjaHJ1bXBmIGV0IGFsLiwgMjAxMzsgQmF1bWVydCBldCBhbC4sIDIwMTgpPC9E
aXNwbGF5VGV4dD48cmVjb3JkPjxyZWMtbnVtYmVyPjI4NTwvcmVjLW51bWJlcj48Zm9yZWlnbi1r
ZXlzPjxrZXkgYXBwPSJFTiIgZGItaWQ9InNhcGZhOXZhdDkyd3N0ZXYwMDN2OWRzbmE5ZHN4OXpk
cnd4ZCIgdGltZXN0YW1wPSIxNTI2NDYxNjA0Ij4yODU8L2tleT48a2V5IGFwcD0iRU5XZWIiIGRi
LWlkPSIiPjA8L2tleT48L2ZvcmVpZ24ta2V5cz48cmVmLXR5cGUgbmFtZT0iSm91cm5hbCBBcnRp
Y2xlIj4xNzwvcmVmLXR5cGU+PGNvbnRyaWJ1dG9ycz48YXV0aG9ycz48YXV0aG9yPlJhc211c3Nl
biwgQ3JhaWc8L2F1dGhvcj48YXV0aG9yPlRvcm4sIE1hcmdhcmV0IFMuPC9hdXRob3I+PGF1dGhv
cj5Tb3V0aGFyZCwgUmFuZGFsIEouPC9hdXRob3I+PC9hdXRob3JzPjwvY29udHJpYnV0b3JzPjx0
aXRsZXM+PHRpdGxlPk1pbmVyYWwgQXNzZW1ibGFnZSBhbmQgQWdncmVnYXRlcyBDb250cm9sIENh
cmJvbiBEeW5hbWljcyBpbiBhIENhbGlmb3JuaWEgQ29uaWZlciBGb3Jlc3Q8L3RpdGxlPjxzZWNv
bmRhcnktdGl0bGU+U29pbCBTY2llbmNlIFNvY2lldHkgb2YgQW1lcmljYSBKb3VybmFsPC9zZWNv
bmRhcnktdGl0bGU+PC90aXRsZXM+PHBlcmlvZGljYWw+PGZ1bGwtdGl0bGU+U29pbCBTY2llbmNl
IFNvY2lldHkgb2YgQW1lcmljYSBKb3VybmFsPC9mdWxsLXRpdGxlPjxhYmJyLTE+U29pbCBTY2ku
IFNvYy4gQW0uIEouPC9hYmJyLTE+PC9wZXJpb2RpY2FsPjx2b2x1bWU+Njk8L3ZvbHVtZT48bnVt
YmVyPjY8L251bWJlcj48c2VjdGlvbj4xNzExPC9zZWN0aW9uPjxkYXRlcz48eWVhcj4yMDA1PC95
ZWFyPjwvZGF0ZXM+PGlzYm4+MTQzNS0wNjYxPC9pc2JuPjx1cmxzPjwvdXJscz48ZWxlY3Ryb25p
Yy1yZXNvdXJjZS1udW0+MTAuMjEzNi9zc3NhajIwMDUuMDA0MDwvZWxlY3Ryb25pYy1yZXNvdXJj
ZS1udW0+PC9yZWNvcmQ+PC9DaXRlPjxDaXRlPjxBdXRob3I+TW9uaTwvQXV0aG9yPjxZZWFyPjIw
MTA8L1llYXI+PFJlY051bT4yNzI8L1JlY051bT48cmVjb3JkPjxyZWMtbnVtYmVyPjI3MjwvcmVj
LW51bWJlcj48Zm9yZWlnbi1rZXlzPjxrZXkgYXBwPSJFTiIgZGItaWQ9InNhcGZhOXZhdDkyd3N0
ZXYwMDN2OWRzbmE5ZHN4OXpkcnd4ZCIgdGltZXN0YW1wPSIxNTI2MzAzMTU0Ij4yNzI8L2tleT48
a2V5IGFwcD0iRU5XZWIiIGRiLWlkPSIiPjA8L2tleT48L2ZvcmVpZ24ta2V5cz48cmVmLXR5cGUg
bmFtZT0iSm91cm5hbCBBcnRpY2xlIj4xNzwvcmVmLXR5cGU+PGNvbnRyaWJ1dG9ycz48YXV0aG9y
cz48YXV0aG9yPk1vbmksIEMuPC9hdXRob3I+PGF1dGhvcj5SdW1wZWwsIEMuPC9hdXRob3I+PGF1
dGhvcj5WaXJ0bywgSS48L2F1dGhvcj48YXV0aG9yPkNoYWJiaSwgQS48L2F1dGhvcj48YXV0aG9y
PkNoZW51LCBDLjwvYXV0aG9yPjwvYXV0aG9ycz48L2NvbnRyaWJ1dG9ycz48dGl0bGVzPjx0aXRs
ZT5SZWxhdGl2ZSBpbXBvcnRhbmNlIG9mIHNvcnB0aW9uIHZlcnN1cyBhZ2dyZWdhdGlvbiBmb3Ig
b3JnYW5pYyBtYXR0ZXIgc3RvcmFnZSBpbiBzdWJzb2lsIGhvcml6b25zIG9mIHR3byBjb250cmFz
dGluZyBzb2lsczwvdGl0bGU+PHNlY29uZGFyeS10aXRsZT5FdXJvcGVhbiBKb3VybmFsIG9mIFNv
aWwgU2NpZW5jZTwvc2Vjb25kYXJ5LXRpdGxlPjwvdGl0bGVzPjxwZXJpb2RpY2FsPjxmdWxsLXRp
dGxlPkV1cm9wZWFuIEpvdXJuYWwgb2YgU29pbCBTY2llbmNlPC9mdWxsLXRpdGxlPjwvcGVyaW9k
aWNhbD48cGFnZXM+OTU4LTk2OTwvcGFnZXM+PHZvbHVtZT42MTwvdm9sdW1lPjxudW1iZXI+Njwv
bnVtYmVyPjxzZWN0aW9uPjk1ODwvc2VjdGlvbj48ZGF0ZXM+PHllYXI+MjAxMDwveWVhcj48L2Rh
dGVzPjxpc2JuPjEzNTEwNzU0PC9pc2JuPjx1cmxzPjwvdXJscz48ZWxlY3Ryb25pYy1yZXNvdXJj
ZS1udW0+MTAuMTExMS9qLjEzNjUtMjM4OS4yMDEwLjAxMzA3Lng8L2VsZWN0cm9uaWMtcmVzb3Vy
Y2UtbnVtPjwvcmVjb3JkPjwvQ2l0ZT48Q2l0ZT48QXV0aG9yPlNhbmF1bGxhaDwvQXV0aG9yPjxZ
ZWFyPjIwMTA8L1llYXI+PFJlY051bT4yODI8L1JlY051bT48cmVjb3JkPjxyZWMtbnVtYmVyPjI4
MjwvcmVjLW51bWJlcj48Zm9yZWlnbi1rZXlzPjxrZXkgYXBwPSJFTiIgZGItaWQ9InNhcGZhOXZh
dDkyd3N0ZXYwMDN2OWRzbmE5ZHN4OXpkcnd4ZCIgdGltZXN0YW1wPSIxNTI2NDYxNTgwIj4yODI8
L2tleT48a2V5IGFwcD0iRU5XZWIiIGRiLWlkPSIiPjA8L2tleT48L2ZvcmVpZ24ta2V5cz48cmVm
LXR5cGUgbmFtZT0iSm91cm5hbCBBcnRpY2xlIj4xNzwvcmVmLXR5cGU+PGNvbnRyaWJ1dG9ycz48
YXV0aG9ycz48YXV0aG9yPlNhbmF1bGxhaCwgTXVoYW1tYWQ8L2F1dGhvcj48YXV0aG9yPkNoYWJi
aSwgQWJhZDwvYXV0aG9yPjxhdXRob3I+TGVpZmVsZCwgSmVuczwvYXV0aG9yPjxhdXRob3I+QmFy
ZG91eCwgR2VyYXJkPC9hdXRob3I+PGF1dGhvcj5CaWxsb3UsIERhbmllbDwvYXV0aG9yPjxhdXRo
b3I+UnVtcGVsLCBDb3JuZWxpYTwvYXV0aG9yPjwvYXV0aG9ycz48L2NvbnRyaWJ1dG9ycz48dGl0
bGVzPjx0aXRsZT5EZWNvbXBvc2l0aW9uIGFuZCBzdGFiaWxpemF0aW9uIG9mIHJvb3QgbGl0dGVy
IGluIHRvcC0gYW5kIHN1YnNvaWwgaG9yaXpvbnM6IHdoYXQgaXMgdGhlIGRpZmZlcmVuY2U/PC90
aXRsZT48c2Vjb25kYXJ5LXRpdGxlPlBsYW50IGFuZCBTb2lsPC9zZWNvbmRhcnktdGl0bGU+PC90
aXRsZXM+PHBlcmlvZGljYWw+PGZ1bGwtdGl0bGU+UGxhbnQgYW5kIFNvaWw8L2Z1bGwtdGl0bGU+
PC9wZXJpb2RpY2FsPjxwYWdlcz4xMjctMTQxPC9wYWdlcz48dm9sdW1lPjMzODwvdm9sdW1lPjxu
dW1iZXI+MS0yPC9udW1iZXI+PHNlY3Rpb24+MTI3PC9zZWN0aW9uPjxkYXRlcz48eWVhcj4yMDEw
PC95ZWFyPjwvZGF0ZXM+PGlzYm4+MDAzMi0wNzlYJiN4RDsxNTczLTUwMzY8L2lzYm4+PHVybHM+
PC91cmxzPjxlbGVjdHJvbmljLXJlc291cmNlLW51bT4xMC4xMDA3L3MxMTEwNC0wMTAtMDU1NC00
PC9lbGVjdHJvbmljLXJlc291cmNlLW51bT48L3JlY29yZD48L0NpdGU+PENpdGU+PEF1dGhvcj5T
YWxvbcOpPC9BdXRob3I+PFllYXI+MjAxMDwvWWVhcj48UmVjTnVtPjIyNjwvUmVjTnVtPjxyZWNv
cmQ+PHJlYy1udW1iZXI+MjI2PC9yZWMtbnVtYmVyPjxmb3JlaWduLWtleXM+PGtleSBhcHA9IkVO
IiBkYi1pZD0ic2FwZmE5dmF0OTJ3c3RldjAwM3Y5ZHNuYTlkc3g5emRyd3hkIiB0aW1lc3RhbXA9
IjE1MjU4NTU3OTgiPjIyNjwva2V5PjxrZXkgYXBwPSJFTldlYiIgZGItaWQ9IiI+MDwva2V5Pjwv
Zm9yZWlnbi1rZXlzPjxyZWYtdHlwZSBuYW1lPSJKb3VybmFsIEFydGljbGUiPjE3PC9yZWYtdHlw
ZT48Y29udHJpYnV0b3JzPjxhdXRob3JzPjxhdXRob3I+U2Fsb23DqSwgQ2zDqW1lbmNlPC9hdXRo
b3I+PGF1dGhvcj5OdW5hbiwgTmFvaXNlPC9hdXRob3I+PGF1dGhvcj5Qb3V0ZWF1LCBWYWzDqXJp
ZTwvYXV0aG9yPjxhdXRob3I+TGVyY2gsIFRob21hcyBaLjwvYXV0aG9yPjxhdXRob3I+Q2hlbnUs
IENsYWlyZTwvYXV0aG9yPjwvYXV0aG9ycz48L2NvbnRyaWJ1dG9ycz48dGl0bGVzPjx0aXRsZT5D
YXJib24gZHluYW1pY3MgaW4gdG9wc29pbCBhbmQgaW4gc3Vic29pbCBtYXkgYmUgY29udHJvbGxl
ZCBieSBkaWZmZXJlbnQgcmVndWxhdG9yeSBtZWNoYW5pc21zPC90aXRsZT48c2Vjb25kYXJ5LXRp
dGxlPkdsb2JhbCBDaGFuZ2UgQmlvbG9neTwvc2Vjb25kYXJ5LXRpdGxlPjwvdGl0bGVzPjxwZXJp
b2RpY2FsPjxmdWxsLXRpdGxlPkdsb2JhbCBDaGFuZ2UgQmlvbG9neTwvZnVsbC10aXRsZT48YWJi
ci0xPkdsb2IuIENoYW5nZSBCaW9sLjwvYWJici0xPjwvcGVyaW9kaWNhbD48cGFnZXM+NDE2LTQy
NjwvcGFnZXM+PHZvbHVtZT4xNjwvdm9sdW1lPjxudW1iZXI+MTwvbnVtYmVyPjxkYXRlcz48eWVh
cj4yMDEwPC95ZWFyPjwvZGF0ZXM+PGlzYm4+MTM1NDEwMTMmI3hEOzEzNjUyNDg2PC9pc2JuPjx1
cmxzPjwvdXJscz48ZWxlY3Ryb25pYy1yZXNvdXJjZS1udW0+MTAuMTExMS9qLjEzNjUtMjQ4Ni4y
MDA5LjAxODg0Lng8L2VsZWN0cm9uaWMtcmVzb3VyY2UtbnVtPjwvcmVjb3JkPjwvQ2l0ZT48Q2l0
ZT48QXV0aG9yPlNjaHJ1bXBmPC9BdXRob3I+PFllYXI+MjAxMzwvWWVhcj48UmVjTnVtPjI3MTwv
UmVjTnVtPjxyZWNvcmQ+PHJlYy1udW1iZXI+MjcxPC9yZWMtbnVtYmVyPjxmb3JlaWduLWtleXM+
PGtleSBhcHA9IkVOIiBkYi1pZD0ic2FwZmE5dmF0OTJ3c3RldjAwM3Y5ZHNuYTlkc3g5emRyd3hk
IiB0aW1lc3RhbXA9IjE1MjYzMDMxNDgiPjI3MTwva2V5PjxrZXkgYXBwPSJFTldlYiIgZGItaWQ9
IiI+MDwva2V5PjwvZm9yZWlnbi1rZXlzPjxyZWYtdHlwZSBuYW1lPSJKb3VybmFsIEFydGljbGUi
PjE3PC9yZWYtdHlwZT48Y29udHJpYnV0b3JzPjxhdXRob3JzPjxhdXRob3I+U2NocnVtcGYsIE0u
PC9hdXRob3I+PGF1dGhvcj5LYWlzZXIsIEsuPC9hdXRob3I+PGF1dGhvcj5HdWdnZW5iZXJnZXIs
IEcuPC9hdXRob3I+PGF1dGhvcj5QZXJzc29uLCBULjwvYXV0aG9yPjxhdXRob3I+S8O2Z2VsLUtu
YWJuZXIsIEkuPC9hdXRob3I+PGF1dGhvcj5TY2h1bHplLCBFLiBELjwvYXV0aG9yPjwvYXV0aG9y
cz48L2NvbnRyaWJ1dG9ycz48dGl0bGVzPjx0aXRsZT5TdG9yYWdlIGFuZCBzdGFiaWxpdHkgb2Yg
b3JnYW5pYyBjYXJib24gaW4gc29pbHMgYXMgcmVsYXRlZCB0byBkZXB0aCwgb2NjbHVzaW9uIHdp
dGhpbiBhZ2dyZWdhdGVzLCBhbmQgYXR0YWNobWVudCB0byBtaW5lcmFsczwvdGl0bGU+PHNlY29u
ZGFyeS10aXRsZT5CaW9nZW9zY2llbmNlczwvc2Vjb25kYXJ5LXRpdGxlPjwvdGl0bGVzPjxwZXJp
b2RpY2FsPjxmdWxsLXRpdGxlPkJpb2dlb3NjaWVuY2VzPC9mdWxsLXRpdGxlPjwvcGVyaW9kaWNh
bD48cGFnZXM+MTY3NS0xNjkxPC9wYWdlcz48dm9sdW1lPjEwPC92b2x1bWU+PG51bWJlcj4zPC9u
dW1iZXI+PHNlY3Rpb24+MTY3NTwvc2VjdGlvbj48ZGF0ZXM+PHllYXI+MjAxMzwveWVhcj48L2Rh
dGVzPjxpc2JuPjE3MjYtNDE4OTwvaXNibj48dXJscz48L3VybHM+PGVsZWN0cm9uaWMtcmVzb3Vy
Y2UtbnVtPjEwLjUxOTQvYmctMTAtMTY3NS0yMDEzPC9lbGVjdHJvbmljLXJlc291cmNlLW51bT48
L3JlY29yZD48L0NpdGU+PENpdGU+PEF1dGhvcj5CYXVtZXJ0PC9BdXRob3I+PFllYXI+MjAxODwv
WWVhcj48UmVjTnVtPjQxMzwvUmVjTnVtPjxyZWNvcmQ+PHJlYy1udW1iZXI+NDEzPC9yZWMtbnVt
YmVyPjxmb3JlaWduLWtleXM+PGtleSBhcHA9IkVOIiBkYi1pZD0ic2FwZmE5dmF0OTJ3c3RldjAw
M3Y5ZHNuYTlkc3g5emRyd3hkIiB0aW1lc3RhbXA9IjE1NDQ0MzQ3NzMiPjQxMzwva2V5PjwvZm9y
ZWlnbi1rZXlzPjxyZWYtdHlwZSBuYW1lPSJKb3VybmFsIEFydGljbGUiPjE3PC9yZWYtdHlwZT48
Y29udHJpYnV0b3JzPjxhdXRob3JzPjxhdXRob3I+QmF1bWVydCxWZXJhIEwuPC9hdXRob3I+PGF1
dGhvcj5WYXNpbHlldmEsTmFkZXpkYSBBLjwvYXV0aG9yPjxhdXRob3I+VmxhZGltaXJvdixBcnRl
bSBBLjwvYXV0aG9yPjxhdXRob3I+TWVpZXIsSW5hIEMuPC9hdXRob3I+PGF1dGhvcj5Lw7ZnZWwt
S25hYm5lcixJbmdyaWQ8L2F1dGhvcj48YXV0aG9yPk11ZWxsZXIsQ2Fyc3RlbiBXLjwvYXV0aG9y
PjwvYXV0aG9ycz48L2NvbnRyaWJ1dG9ycz48dGl0bGVzPjx0aXRsZT5Sb290IEV4dWRhdGVzIElu
ZHVjZSBTb2lsIE1hY3JvYWdncmVnYXRpb24gRmFjaWxpdGF0ZWQgYnkgRnVuZ2kgaW4gU3Vic29p
bDwvdGl0bGU+PHNlY29uZGFyeS10aXRsZT5Gcm9udGllcnMgaW4gRW52aXJvbm1lbnRhbCBTY2ll
bmNlPC9zZWNvbmRhcnktdGl0bGU+PHNob3J0LXRpdGxlPkFnZ3JlZ2F0aW9uIGluIFN1YnNvaWwg
Umhpem9zcGhlcmU8L3Nob3J0LXRpdGxlPjwvdGl0bGVzPjxwZXJpb2RpY2FsPjxmdWxsLXRpdGxl
PkZyb250aWVycyBpbiBFbnZpcm9ubWVudGFsIFNjaWVuY2U8L2Z1bGwtdGl0bGU+PC9wZXJpb2Rp
Y2FsPjx2b2x1bWU+Njwvdm9sdW1lPjxudW1iZXI+MTQwPC9udW1iZXI+PGtleXdvcmRzPjxrZXl3
b3JkPnNvaWwgZGVwdGgscmhpem9zcGhlcmUsQWdncmVnYXRlIGZyYWN0aW9uYXRpb24sYXJ0aWZp
Y2lhbCByb290cyxtaWNyb2JpYWwgY29tbXVuaXR5IGNvbXBvc2l0aW9uLEFnZ3JlZ2F0aW9uIG1v
ZGVsLFNvaWwgT3JnYW5pYyBDYXJib248L2tleXdvcmQ+PC9rZXl3b3Jkcz48ZGF0ZXM+PHllYXI+
MjAxODwveWVhcj48cHViLWRhdGVzPjxkYXRlPjIwMTgtTm92ZW1iZXItMjc8L2RhdGU+PC9wdWIt
ZGF0ZXM+PC9kYXRlcz48aXNibj4yMjk2LTY2NVg8L2lzYm4+PHdvcmstdHlwZT5PcmlnaW5hbCBS
ZXNlYXJjaDwvd29yay10eXBlPjx1cmxzPjxyZWxhdGVkLXVybHM+PHVybD5odHRwczovL3d3dy5m
cm9udGllcnNpbi5vcmcvYXJ0aWNsZS8xMC4zMzg5L2ZlbnZzLjIwMTguMDAxNDA8L3VybD48L3Jl
bGF0ZWQtdXJscz48L3VybHM+PGVsZWN0cm9uaWMtcmVzb3VyY2UtbnVtPjEwLjMzODkvZmVudnMu
MjAxOC4wMDE0MDwvZWxlY3Ryb25pYy1yZXNvdXJjZS1udW0+PGxhbmd1YWdlPkVuZ2xpc2g8L2xh
bmd1YWdlPjwvcmVjb3JkPjwvQ2l0ZT48L0VuZE5vdGU+AG==
</w:fldData>
        </w:fldChar>
      </w:r>
      <w:r>
        <w:instrText xml:space="preserve"> ADDIN EN.CITE.DATA </w:instrText>
      </w:r>
      <w:r>
        <w:fldChar w:fldCharType="end"/>
      </w:r>
      <w:r>
        <w:fldChar w:fldCharType="separate"/>
      </w:r>
      <w:r>
        <w:rPr>
          <w:noProof/>
        </w:rPr>
        <w:t>(</w:t>
      </w:r>
      <w:hyperlink w:anchor="_ENREF_67" w:tooltip="Rasmussen, 2005 #285" w:history="1">
        <w:r>
          <w:rPr>
            <w:noProof/>
          </w:rPr>
          <w:t>Rasmussen et al., 2005</w:t>
        </w:r>
      </w:hyperlink>
      <w:r>
        <w:rPr>
          <w:noProof/>
        </w:rPr>
        <w:t xml:space="preserve">; </w:t>
      </w:r>
      <w:hyperlink w:anchor="_ENREF_53" w:tooltip="Moni, 2010 #272" w:history="1">
        <w:r>
          <w:rPr>
            <w:noProof/>
          </w:rPr>
          <w:t>Moni et al., 2010</w:t>
        </w:r>
      </w:hyperlink>
      <w:r>
        <w:rPr>
          <w:noProof/>
        </w:rPr>
        <w:t xml:space="preserve">; </w:t>
      </w:r>
      <w:hyperlink w:anchor="_ENREF_74" w:tooltip="Salomé, 2010 #226" w:history="1">
        <w:r>
          <w:rPr>
            <w:noProof/>
          </w:rPr>
          <w:t>Salomé et al., 2010</w:t>
        </w:r>
      </w:hyperlink>
      <w:r>
        <w:rPr>
          <w:noProof/>
        </w:rPr>
        <w:t xml:space="preserve">; </w:t>
      </w:r>
      <w:hyperlink w:anchor="_ENREF_75" w:tooltip="Sanaullah, 2010 #282" w:history="1">
        <w:r>
          <w:rPr>
            <w:noProof/>
          </w:rPr>
          <w:t>Sanaullah et al., 2010</w:t>
        </w:r>
      </w:hyperlink>
      <w:r>
        <w:rPr>
          <w:noProof/>
        </w:rPr>
        <w:t xml:space="preserve">; </w:t>
      </w:r>
      <w:hyperlink w:anchor="_ENREF_77" w:tooltip="Schrumpf, 2013 #271" w:history="1">
        <w:r>
          <w:rPr>
            <w:noProof/>
          </w:rPr>
          <w:t>Schrumpf et al., 2013</w:t>
        </w:r>
      </w:hyperlink>
      <w:r>
        <w:rPr>
          <w:noProof/>
        </w:rPr>
        <w:t xml:space="preserve">; </w:t>
      </w:r>
      <w:hyperlink w:anchor="_ENREF_6" w:tooltip="Baumert, 2018 #413" w:history="1">
        <w:r>
          <w:rPr>
            <w:noProof/>
          </w:rPr>
          <w:t>Baumert et al., 2018</w:t>
        </w:r>
      </w:hyperlink>
      <w:r>
        <w:rPr>
          <w:noProof/>
        </w:rPr>
        <w:t>)</w:t>
      </w:r>
      <w:r>
        <w:fldChar w:fldCharType="end"/>
      </w:r>
      <w:r>
        <w:t xml:space="preserve">. Although macroaggregates are typically characterised by faster turnover rates than microaggregates and therefore contribute less to the long-term persistence of OM </w:t>
      </w:r>
      <w:r>
        <w:fldChar w:fldCharType="begin">
          <w:fldData xml:space="preserve">PEVuZE5vdGU+PENpdGU+PEF1dGhvcj5TaXg8L0F1dGhvcj48WWVhcj4yMDAyPC9ZZWFyPjxSZWNO
dW0+NTAyPC9SZWNOdW0+PERpc3BsYXlUZXh0PihTaXggYW5kIEphc3Ryb3csIDIwMDI7IERlIEdy
eXplIGV0IGFsLiwgMjAwNjsgU2Vnb2xpIGV0IGFsLiwgMjAxMyk8L0Rpc3BsYXlUZXh0PjxyZWNv
cmQ+PHJlYy1udW1iZXI+NTAyPC9yZWMtbnVtYmVyPjxmb3JlaWduLWtleXM+PGtleSBhcHA9IkVO
IiBkYi1pZD0ic2FwZmE5dmF0OTJ3c3RldjAwM3Y5ZHNuYTlkc3g5emRyd3hkIiB0aW1lc3RhbXA9
IjE1NjYyMDU4OTMiPjUwMjwva2V5PjxrZXkgYXBwPSJFTldlYiIgZGItaWQ9IiI+MDwva2V5Pjwv
Zm9yZWlnbi1rZXlzPjxyZWYtdHlwZSBuYW1lPSJCb29rIFNlY3Rpb24iPjU8L3JlZi10eXBlPjxj
b250cmlidXRvcnM+PGF1dGhvcnM+PGF1dGhvcj5TaXgsIEouPC9hdXRob3I+PGF1dGhvcj5KYXN0
cm93LCBKLkQuPC9hdXRob3I+PC9hdXRob3JzPjxzZWNvbmRhcnktYXV0aG9ycz48YXV0aG9yPlIu
IExhbDwvYXV0aG9yPjwvc2Vjb25kYXJ5LWF1dGhvcnM+PC9jb250cmlidXRvcnM+PHRpdGxlcz48
dGl0bGU+T3JnYW5pYyBNYXR0ZXIgVHVybm92ZXI8L3RpdGxlPjxzZWNvbmRhcnktdGl0bGU+RW5j
eWNsb3BlZGlhIG9mIFNvaWwgU2NpZW5jZTwvc2Vjb25kYXJ5LXRpdGxlPjwvdGl0bGVzPjxwYWdl
cz45MzYtOTQyPC9wYWdlcz48ZGF0ZXM+PHllYXI+MjAwMjwveWVhcj48L2RhdGVzPjxwdWItbG9j
YXRpb24+TmV3IFlvcms8L3B1Yi1sb2NhdGlvbj48cHVibGlzaGVyPk1hcmNlbCBEZWtrZXI8L3B1
Ymxpc2hlcj48dXJscz48L3VybHM+PC9yZWNvcmQ+PC9DaXRlPjxDaXRlPjxBdXRob3I+RGUgR3J5
emU8L0F1dGhvcj48WWVhcj4yMDA2PC9ZZWFyPjxSZWNOdW0+NTY2PC9SZWNOdW0+PHJlY29yZD48
cmVjLW51bWJlcj41NjY8L3JlYy1udW1iZXI+PGZvcmVpZ24ta2V5cz48a2V5IGFwcD0iRU4iIGRi
LWlkPSJzYXBmYTl2YXQ5MndzdGV2MDAzdjlkc25hOWRzeDl6ZHJ3eGQiIHRpbWVzdGFtcD0iMTYx
MTMyNDEzMiI+NTY2PC9rZXk+PGtleSBhcHA9IkVOV2ViIiBkYi1pZD0iIj4wPC9rZXk+PC9mb3Jl
aWduLWtleXM+PHJlZi10eXBlIG5hbWU9IkpvdXJuYWwgQXJ0aWNsZSI+MTc8L3JlZi10eXBlPjxj
b250cmlidXRvcnM+PGF1dGhvcnM+PGF1dGhvcj5EZSBHcnl6ZSwgUy48L2F1dGhvcj48YXV0aG9y
PlNpeCwgSi48L2F1dGhvcj48YXV0aG9yPk1lcmNreCwgUi48L2F1dGhvcj48L2F1dGhvcnM+PC9j
b250cmlidXRvcnM+PHRpdGxlcz48dGl0bGU+UXVhbnRpZnlpbmcgd2F0ZXItc3RhYmxlIHNvaWwg
YWdncmVnYXRlIHR1cm5vdmVyIGFuZCBpdHMgaW1wbGljYXRpb24gZm9yIHNvaWwgb3JnYW5pYyBt
YXR0ZXIgZHluYW1pY3MgaW4gYSBtb2RlbCBzdHVkeTwvdGl0bGU+PHNlY29uZGFyeS10aXRsZT5F
dXJvcGVhbiBKb3VybmFsIG9mIFNvaWwgU2NpZW5jZTwvc2Vjb25kYXJ5LXRpdGxlPjwvdGl0bGVz
PjxwZXJpb2RpY2FsPjxmdWxsLXRpdGxlPkV1cm9wZWFuIEpvdXJuYWwgb2YgU29pbCBTY2llbmNl
PC9mdWxsLXRpdGxlPjwvcGVyaW9kaWNhbD48cGFnZXM+NjkzLTcwNzwvcGFnZXM+PHZvbHVtZT41
Nzwvdm9sdW1lPjxudW1iZXI+NTwvbnVtYmVyPjxzZWN0aW9uPjY5Mzwvc2VjdGlvbj48ZGF0ZXM+
PHllYXI+MjAwNjwveWVhcj48L2RhdGVzPjxpc2JuPjEzNTEwNzU0PC9pc2JuPjx1cmxzPjwvdXJs
cz48ZWxlY3Ryb25pYy1yZXNvdXJjZS1udW0+MTAuMTExMS9qLjEzNjUtMjM4OS4yMDA1LjAwNzYw
Lng8L2VsZWN0cm9uaWMtcmVzb3VyY2UtbnVtPjwvcmVjb3JkPjwvQ2l0ZT48Q2l0ZT48QXV0aG9y
PlNlZ29saTwvQXV0aG9yPjxZZWFyPjIwMTM8L1llYXI+PFJlY051bT4zNjg8L1JlY051bT48cmVj
b3JkPjxyZWMtbnVtYmVyPjM2ODwvcmVjLW51bWJlcj48Zm9yZWlnbi1rZXlzPjxrZXkgYXBwPSJF
TiIgZGItaWQ9InNhcGZhOXZhdDkyd3N0ZXYwMDN2OWRzbmE5ZHN4OXpkcnd4ZCIgdGltZXN0YW1w
PSIxNTM1MDMxOTU1Ij4zNjg8L2tleT48L2ZvcmVpZ24ta2V5cz48cmVmLXR5cGUgbmFtZT0iSm91
cm5hbCBBcnRpY2xlIj4xNzwvcmVmLXR5cGU+PGNvbnRyaWJ1dG9ycz48YXV0aG9ycz48YXV0aG9y
PlNlZ29saSwgTS48L2F1dGhvcj48YXV0aG9yPkdyeXplLCBTLiBEZTwvYXV0aG9yPjxhdXRob3I+
RG91LCBGLjwvYXV0aG9yPjxhdXRob3I+TGVlLCBKLjwvYXV0aG9yPjxhdXRob3I+UG9zdCwgVy4g
TS48L2F1dGhvcj48YXV0aG9yPkRlbmVmLCBLLjwvYXV0aG9yPjxhdXRob3I+U2l4LCBKLjwvYXV0
aG9yPjwvYXV0aG9ycz48L2NvbnRyaWJ1dG9ycz48dGl0bGVzPjx0aXRsZT5BZ2dNb2RlbDogQSBz
b2lsIG9yZ2FuaWMgbWF0dGVyIG1vZGVsIHdpdGggbWVhc3VyYWJsZSBwb29scyBmb3IgdXNlIGlu
IGluY3ViYXRpb24gc3R1ZGllczwvdGl0bGU+PHNlY29uZGFyeS10aXRsZT5FY29sb2dpY2FsIE1v
ZGVsbGluZzwvc2Vjb25kYXJ5LXRpdGxlPjwvdGl0bGVzPjxwZXJpb2RpY2FsPjxmdWxsLXRpdGxl
PkVjb2xvZ2ljYWwgTW9kZWxsaW5nPC9mdWxsLXRpdGxlPjwvcGVyaW9kaWNhbD48cGFnZXM+MS05
PC9wYWdlcz48dm9sdW1lPjI2Mzwvdm9sdW1lPjxrZXl3b3Jkcz48a2V5d29yZD5NYWNyb2FnZ3Jl
Z2F0ZXM8L2tleXdvcmQ+PGtleXdvcmQ+TWVhc3VyYWJsZSBTT00gcG9vbHM8L2tleXdvcmQ+PGtl
eXdvcmQ+TWljcm9hZ2dyZWdhdGVzPC9rZXl3b3JkPjxrZXl3b3JkPlNvaWwgYWdncmVnYXRlczwv
a2V5d29yZD48a2V5d29yZD5TT00gdHVybm92ZXI8L2tleXdvcmQ+PC9rZXl3b3Jkcz48ZGF0ZXM+
PHllYXI+MjAxMzwveWVhcj48L2RhdGVzPjx3b3JrLXR5cGU+aHR0cHM6Ly9kb2kub3JnLzEwLjEw
MTYvai5lY29sbW9kZWwuMjAxMy4wNC4wMTA8L3dvcmstdHlwZT48dXJscz48cmVsYXRlZC11cmxz
Pjx1cmw+aHR0cDovL3d3dy5zY2llbmNlZGlyZWN0LmNvbS9zY2llbmNlL2FydGljbGUvcGlpL1Mw
MzA0MzgwMDEzMDAyMTQ3PC91cmw+PC9yZWxhdGVkLXVybHM+PC91cmxzPjwvcmVjb3JkPjwvQ2l0
ZT48L0VuZE5vdGU+AG==
</w:fldData>
        </w:fldChar>
      </w:r>
      <w:r>
        <w:instrText xml:space="preserve"> ADDIN EN.CITE </w:instrText>
      </w:r>
      <w:r>
        <w:fldChar w:fldCharType="begin">
          <w:fldData xml:space="preserve">PEVuZE5vdGU+PENpdGU+PEF1dGhvcj5TaXg8L0F1dGhvcj48WWVhcj4yMDAyPC9ZZWFyPjxSZWNO
dW0+NTAyPC9SZWNOdW0+PERpc3BsYXlUZXh0PihTaXggYW5kIEphc3Ryb3csIDIwMDI7IERlIEdy
eXplIGV0IGFsLiwgMjAwNjsgU2Vnb2xpIGV0IGFsLiwgMjAxMyk8L0Rpc3BsYXlUZXh0PjxyZWNv
cmQ+PHJlYy1udW1iZXI+NTAyPC9yZWMtbnVtYmVyPjxmb3JlaWduLWtleXM+PGtleSBhcHA9IkVO
IiBkYi1pZD0ic2FwZmE5dmF0OTJ3c3RldjAwM3Y5ZHNuYTlkc3g5emRyd3hkIiB0aW1lc3RhbXA9
IjE1NjYyMDU4OTMiPjUwMjwva2V5PjxrZXkgYXBwPSJFTldlYiIgZGItaWQ9IiI+MDwva2V5Pjwv
Zm9yZWlnbi1rZXlzPjxyZWYtdHlwZSBuYW1lPSJCb29rIFNlY3Rpb24iPjU8L3JlZi10eXBlPjxj
b250cmlidXRvcnM+PGF1dGhvcnM+PGF1dGhvcj5TaXgsIEouPC9hdXRob3I+PGF1dGhvcj5KYXN0
cm93LCBKLkQuPC9hdXRob3I+PC9hdXRob3JzPjxzZWNvbmRhcnktYXV0aG9ycz48YXV0aG9yPlIu
IExhbDwvYXV0aG9yPjwvc2Vjb25kYXJ5LWF1dGhvcnM+PC9jb250cmlidXRvcnM+PHRpdGxlcz48
dGl0bGU+T3JnYW5pYyBNYXR0ZXIgVHVybm92ZXI8L3RpdGxlPjxzZWNvbmRhcnktdGl0bGU+RW5j
eWNsb3BlZGlhIG9mIFNvaWwgU2NpZW5jZTwvc2Vjb25kYXJ5LXRpdGxlPjwvdGl0bGVzPjxwYWdl
cz45MzYtOTQyPC9wYWdlcz48ZGF0ZXM+PHllYXI+MjAwMjwveWVhcj48L2RhdGVzPjxwdWItbG9j
YXRpb24+TmV3IFlvcms8L3B1Yi1sb2NhdGlvbj48cHVibGlzaGVyPk1hcmNlbCBEZWtrZXI8L3B1
Ymxpc2hlcj48dXJscz48L3VybHM+PC9yZWNvcmQ+PC9DaXRlPjxDaXRlPjxBdXRob3I+RGUgR3J5
emU8L0F1dGhvcj48WWVhcj4yMDA2PC9ZZWFyPjxSZWNOdW0+NTY2PC9SZWNOdW0+PHJlY29yZD48
cmVjLW51bWJlcj41NjY8L3JlYy1udW1iZXI+PGZvcmVpZ24ta2V5cz48a2V5IGFwcD0iRU4iIGRi
LWlkPSJzYXBmYTl2YXQ5MndzdGV2MDAzdjlkc25hOWRzeDl6ZHJ3eGQiIHRpbWVzdGFtcD0iMTYx
MTMyNDEzMiI+NTY2PC9rZXk+PGtleSBhcHA9IkVOV2ViIiBkYi1pZD0iIj4wPC9rZXk+PC9mb3Jl
aWduLWtleXM+PHJlZi10eXBlIG5hbWU9IkpvdXJuYWwgQXJ0aWNsZSI+MTc8L3JlZi10eXBlPjxj
b250cmlidXRvcnM+PGF1dGhvcnM+PGF1dGhvcj5EZSBHcnl6ZSwgUy48L2F1dGhvcj48YXV0aG9y
PlNpeCwgSi48L2F1dGhvcj48YXV0aG9yPk1lcmNreCwgUi48L2F1dGhvcj48L2F1dGhvcnM+PC9j
b250cmlidXRvcnM+PHRpdGxlcz48dGl0bGU+UXVhbnRpZnlpbmcgd2F0ZXItc3RhYmxlIHNvaWwg
YWdncmVnYXRlIHR1cm5vdmVyIGFuZCBpdHMgaW1wbGljYXRpb24gZm9yIHNvaWwgb3JnYW5pYyBt
YXR0ZXIgZHluYW1pY3MgaW4gYSBtb2RlbCBzdHVkeTwvdGl0bGU+PHNlY29uZGFyeS10aXRsZT5F
dXJvcGVhbiBKb3VybmFsIG9mIFNvaWwgU2NpZW5jZTwvc2Vjb25kYXJ5LXRpdGxlPjwvdGl0bGVz
PjxwZXJpb2RpY2FsPjxmdWxsLXRpdGxlPkV1cm9wZWFuIEpvdXJuYWwgb2YgU29pbCBTY2llbmNl
PC9mdWxsLXRpdGxlPjwvcGVyaW9kaWNhbD48cGFnZXM+NjkzLTcwNzwvcGFnZXM+PHZvbHVtZT41
Nzwvdm9sdW1lPjxudW1iZXI+NTwvbnVtYmVyPjxzZWN0aW9uPjY5Mzwvc2VjdGlvbj48ZGF0ZXM+
PHllYXI+MjAwNjwveWVhcj48L2RhdGVzPjxpc2JuPjEzNTEwNzU0PC9pc2JuPjx1cmxzPjwvdXJs
cz48ZWxlY3Ryb25pYy1yZXNvdXJjZS1udW0+MTAuMTExMS9qLjEzNjUtMjM4OS4yMDA1LjAwNzYw
Lng8L2VsZWN0cm9uaWMtcmVzb3VyY2UtbnVtPjwvcmVjb3JkPjwvQ2l0ZT48Q2l0ZT48QXV0aG9y
PlNlZ29saTwvQXV0aG9yPjxZZWFyPjIwMTM8L1llYXI+PFJlY051bT4zNjg8L1JlY051bT48cmVj
b3JkPjxyZWMtbnVtYmVyPjM2ODwvcmVjLW51bWJlcj48Zm9yZWlnbi1rZXlzPjxrZXkgYXBwPSJF
TiIgZGItaWQ9InNhcGZhOXZhdDkyd3N0ZXYwMDN2OWRzbmE5ZHN4OXpkcnd4ZCIgdGltZXN0YW1w
PSIxNTM1MDMxOTU1Ij4zNjg8L2tleT48L2ZvcmVpZ24ta2V5cz48cmVmLXR5cGUgbmFtZT0iSm91
cm5hbCBBcnRpY2xlIj4xNzwvcmVmLXR5cGU+PGNvbnRyaWJ1dG9ycz48YXV0aG9ycz48YXV0aG9y
PlNlZ29saSwgTS48L2F1dGhvcj48YXV0aG9yPkdyeXplLCBTLiBEZTwvYXV0aG9yPjxhdXRob3I+
RG91LCBGLjwvYXV0aG9yPjxhdXRob3I+TGVlLCBKLjwvYXV0aG9yPjxhdXRob3I+UG9zdCwgVy4g
TS48L2F1dGhvcj48YXV0aG9yPkRlbmVmLCBLLjwvYXV0aG9yPjxhdXRob3I+U2l4LCBKLjwvYXV0
aG9yPjwvYXV0aG9ycz48L2NvbnRyaWJ1dG9ycz48dGl0bGVzPjx0aXRsZT5BZ2dNb2RlbDogQSBz
b2lsIG9yZ2FuaWMgbWF0dGVyIG1vZGVsIHdpdGggbWVhc3VyYWJsZSBwb29scyBmb3IgdXNlIGlu
IGluY3ViYXRpb24gc3R1ZGllczwvdGl0bGU+PHNlY29uZGFyeS10aXRsZT5FY29sb2dpY2FsIE1v
ZGVsbGluZzwvc2Vjb25kYXJ5LXRpdGxlPjwvdGl0bGVzPjxwZXJpb2RpY2FsPjxmdWxsLXRpdGxl
PkVjb2xvZ2ljYWwgTW9kZWxsaW5nPC9mdWxsLXRpdGxlPjwvcGVyaW9kaWNhbD48cGFnZXM+MS05
PC9wYWdlcz48dm9sdW1lPjI2Mzwvdm9sdW1lPjxrZXl3b3Jkcz48a2V5d29yZD5NYWNyb2FnZ3Jl
Z2F0ZXM8L2tleXdvcmQ+PGtleXdvcmQ+TWVhc3VyYWJsZSBTT00gcG9vbHM8L2tleXdvcmQ+PGtl
eXdvcmQ+TWljcm9hZ2dyZWdhdGVzPC9rZXl3b3JkPjxrZXl3b3JkPlNvaWwgYWdncmVnYXRlczwv
a2V5d29yZD48a2V5d29yZD5TT00gdHVybm92ZXI8L2tleXdvcmQ+PC9rZXl3b3Jkcz48ZGF0ZXM+
PHllYXI+MjAxMzwveWVhcj48L2RhdGVzPjx3b3JrLXR5cGU+aHR0cHM6Ly9kb2kub3JnLzEwLjEw
MTYvai5lY29sbW9kZWwuMjAxMy4wNC4wMTA8L3dvcmstdHlwZT48dXJscz48cmVsYXRlZC11cmxz
Pjx1cmw+aHR0cDovL3d3dy5zY2llbmNlZGlyZWN0LmNvbS9zY2llbmNlL2FydGljbGUvcGlpL1Mw
MzA0MzgwMDEzMDAyMTQ3PC91cmw+PC9yZWxhdGVkLXVybHM+PC91cmxzPjwvcmVjb3JkPjwvQ2l0
ZT48L0VuZE5vdGU+AG==
</w:fldData>
        </w:fldChar>
      </w:r>
      <w:r>
        <w:instrText xml:space="preserve"> ADDIN EN.CITE.DATA </w:instrText>
      </w:r>
      <w:r>
        <w:fldChar w:fldCharType="end"/>
      </w:r>
      <w:r>
        <w:fldChar w:fldCharType="separate"/>
      </w:r>
      <w:r>
        <w:rPr>
          <w:noProof/>
        </w:rPr>
        <w:t>(</w:t>
      </w:r>
      <w:hyperlink w:anchor="_ENREF_83" w:tooltip="Six, 2002 #502" w:history="1">
        <w:r>
          <w:rPr>
            <w:noProof/>
          </w:rPr>
          <w:t>Six and Jastrow, 2002</w:t>
        </w:r>
      </w:hyperlink>
      <w:r>
        <w:rPr>
          <w:noProof/>
        </w:rPr>
        <w:t xml:space="preserve">; </w:t>
      </w:r>
      <w:hyperlink w:anchor="_ENREF_16" w:tooltip="De Gryze, 2006 #566" w:history="1">
        <w:r>
          <w:rPr>
            <w:noProof/>
          </w:rPr>
          <w:t>De Gryze et al., 2006</w:t>
        </w:r>
      </w:hyperlink>
      <w:r>
        <w:rPr>
          <w:noProof/>
        </w:rPr>
        <w:t xml:space="preserve">; </w:t>
      </w:r>
      <w:hyperlink w:anchor="_ENREF_78" w:tooltip="Segoli, 2013 #368" w:history="1">
        <w:r>
          <w:rPr>
            <w:noProof/>
          </w:rPr>
          <w:t>Segoli et al., 2013</w:t>
        </w:r>
      </w:hyperlink>
      <w:r>
        <w:rPr>
          <w:noProof/>
        </w:rPr>
        <w:t>)</w:t>
      </w:r>
      <w:r>
        <w:fldChar w:fldCharType="end"/>
      </w:r>
      <w:r>
        <w:rPr>
          <w:rStyle w:val="Kommentarzeichen"/>
        </w:rPr>
        <w:t>,</w:t>
      </w:r>
      <w:r>
        <w:rPr>
          <w:rStyle w:val="Kommentarzeichen"/>
          <w:sz w:val="24"/>
          <w:szCs w:val="24"/>
        </w:rPr>
        <w:t xml:space="preserve"> their formation</w:t>
      </w:r>
      <w:r>
        <w:t xml:space="preserve"> can be the first and crucial step towards longer-term stabilisation of OM </w:t>
      </w:r>
      <w:r>
        <w:fldChar w:fldCharType="begin"/>
      </w:r>
      <w:r>
        <w:instrText xml:space="preserve"> ADDIN EN.CITE &lt;EndNote&gt;&lt;Cite&gt;&lt;Author&gt;Six&lt;/Author&gt;&lt;Year&gt;2004&lt;/Year&gt;&lt;RecNum&gt;369&lt;/RecNum&gt;&lt;DisplayText&gt;(Six et al., 2004; Poirier et al., 2014)&lt;/DisplayText&gt;&lt;record&gt;&lt;rec-number&gt;369&lt;/rec-number&gt;&lt;foreign-keys&gt;&lt;key app="EN" db-id="sapfa9vat92wstev003v9dsna9dsx9zdrwxd" timestamp="1535031955"&gt;369&lt;/key&gt;&lt;/foreign-keys&gt;&lt;ref-type name="Journal Article"&gt;17&lt;/ref-type&gt;&lt;contributors&gt;&lt;authors&gt;&lt;author&gt;Six, Johan&lt;/author&gt;&lt;author&gt;Bossuyt, Heleen&lt;/author&gt;&lt;author&gt;Degryze, Steven&lt;/author&gt;&lt;author&gt;Denef, Karolien&lt;/author&gt;&lt;/authors&gt;&lt;/contributors&gt;&lt;titles&gt;&lt;title&gt;A history of research on the link between (micro) aggregates, soil biota, and soil organic matter dynamics&lt;/title&gt;&lt;secondary-title&gt;Soil and Tillage Research&lt;/secondary-title&gt;&lt;/titles&gt;&lt;periodical&gt;&lt;full-title&gt;Soil and Tillage Research&lt;/full-title&gt;&lt;/periodical&gt;&lt;pages&gt;7-31&lt;/pages&gt;&lt;volume&gt;79&lt;/volume&gt;&lt;number&gt;1&lt;/number&gt;&lt;dates&gt;&lt;year&gt;2004&lt;/year&gt;&lt;/dates&gt;&lt;urls&gt;&lt;/urls&gt;&lt;/record&gt;&lt;/Cite&gt;&lt;Cite&gt;&lt;Author&gt;Poirier&lt;/Author&gt;&lt;Year&gt;2014&lt;/Year&gt;&lt;RecNum&gt;477&lt;/RecNum&gt;&lt;record&gt;&lt;rec-number&gt;477&lt;/rec-number&gt;&lt;foreign-keys&gt;&lt;key app="EN" db-id="sapfa9vat92wstev003v9dsna9dsx9zdrwxd" timestamp="1563384720"&gt;477&lt;/key&gt;&lt;key app="ENWeb" db-id=""&gt;0&lt;/key&gt;&lt;/foreign-keys&gt;&lt;ref-type name="Journal Article"&gt;17&lt;/ref-type&gt;&lt;contributors&gt;&lt;authors&gt;&lt;author&gt;Poirier, Vincent&lt;/author&gt;&lt;author&gt;Angers, Denis A.&lt;/author&gt;&lt;author&gt;Whalen, Joann K.&lt;/author&gt;&lt;/authors&gt;&lt;/contributors&gt;&lt;titles&gt;&lt;title&gt;Formation of millimetric-scale aggregates and associated retention of 13C–15N-labelled residues are greater in subsoil than topsoil&lt;/title&gt;&lt;secondary-title&gt;Soil Biology and Biochemistry&lt;/secondary-title&gt;&lt;/titles&gt;&lt;periodical&gt;&lt;full-title&gt;Soil Biology and Biochemistry&lt;/full-title&gt;&lt;/periodical&gt;&lt;pages&gt;45-53&lt;/pages&gt;&lt;volume&gt;75&lt;/volume&gt;&lt;section&gt;45&lt;/section&gt;&lt;dates&gt;&lt;year&gt;2014&lt;/year&gt;&lt;/dates&gt;&lt;isbn&gt;00380717&lt;/isbn&gt;&lt;urls&gt;&lt;/urls&gt;&lt;electronic-resource-num&gt;10.1016/j.soilbio.2014.03.020&lt;/electronic-resource-num&gt;&lt;/record&gt;&lt;/Cite&gt;&lt;/EndNote&gt;</w:instrText>
      </w:r>
      <w:r>
        <w:fldChar w:fldCharType="separate"/>
      </w:r>
      <w:r>
        <w:rPr>
          <w:noProof/>
        </w:rPr>
        <w:t>(</w:t>
      </w:r>
      <w:hyperlink w:anchor="_ENREF_82" w:tooltip="Six, 2004 #369" w:history="1">
        <w:r>
          <w:rPr>
            <w:noProof/>
          </w:rPr>
          <w:t>Six et al., 2004</w:t>
        </w:r>
      </w:hyperlink>
      <w:r>
        <w:rPr>
          <w:noProof/>
        </w:rPr>
        <w:t xml:space="preserve">; </w:t>
      </w:r>
      <w:hyperlink w:anchor="_ENREF_63" w:tooltip="Poirier, 2014 #477" w:history="1">
        <w:r>
          <w:rPr>
            <w:noProof/>
          </w:rPr>
          <w:t>Poirier et al., 2014</w:t>
        </w:r>
      </w:hyperlink>
      <w:r>
        <w:rPr>
          <w:noProof/>
        </w:rPr>
        <w:t>)</w:t>
      </w:r>
      <w:r>
        <w:fldChar w:fldCharType="end"/>
      </w:r>
      <w:r>
        <w:t xml:space="preserve">, since new microaggregates might be formed within macroaggregates </w:t>
      </w:r>
      <w:r>
        <w:fldChar w:fldCharType="begin"/>
      </w:r>
      <w:r>
        <w:instrText xml:space="preserve"> ADDIN EN.CITE &lt;EndNote&gt;&lt;Cite&gt;&lt;Author&gt;Oades&lt;/Author&gt;&lt;Year&gt;1984&lt;/Year&gt;&lt;RecNum&gt;348&lt;/RecNum&gt;&lt;DisplayText&gt;(Oades, 1984; Oades and Waters, 1991)&lt;/DisplayText&gt;&lt;record&gt;&lt;rec-number&gt;348&lt;/rec-number&gt;&lt;foreign-keys&gt;&lt;key app="EN" db-id="sapfa9vat92wstev003v9dsna9dsx9zdrwxd" timestamp="1532009786"&gt;348&lt;/key&gt;&lt;key app="ENWeb" db-id=""&gt;0&lt;/key&gt;&lt;/foreign-keys&gt;&lt;ref-type name="Journal Article"&gt;17&lt;/ref-type&gt;&lt;contributors&gt;&lt;authors&gt;&lt;author&gt;Oades, J. M.&lt;/author&gt;&lt;/authors&gt;&lt;/contributors&gt;&lt;titles&gt;&lt;title&gt;Soil organic matter and structural stability: mechanisms and implications for management&lt;/title&gt;&lt;secondary-title&gt;Plant and Soil&lt;/secondary-title&gt;&lt;/titles&gt;&lt;periodical&gt;&lt;full-title&gt;Plant and Soil&lt;/full-title&gt;&lt;/periodical&gt;&lt;pages&gt;319-337&lt;/pages&gt;&lt;volume&gt;76&lt;/volume&gt;&lt;number&gt;1-3&lt;/number&gt;&lt;section&gt;319&lt;/section&gt;&lt;dates&gt;&lt;year&gt;1984&lt;/year&gt;&lt;/dates&gt;&lt;isbn&gt;0032-079X&amp;#xD;1573-5036&lt;/isbn&gt;&lt;urls&gt;&lt;/urls&gt;&lt;electronic-resource-num&gt;10.1007/bf02205590&lt;/electronic-resource-num&gt;&lt;/record&gt;&lt;/Cite&gt;&lt;Cite&gt;&lt;Author&gt;Oades&lt;/Author&gt;&lt;Year&gt;1991&lt;/Year&gt;&lt;RecNum&gt;189&lt;/RecNum&gt;&lt;record&gt;&lt;rec-number&gt;189&lt;/rec-number&gt;&lt;foreign-keys&gt;&lt;key app="EN" db-id="sapfa9vat92wstev003v9dsna9dsx9zdrwxd" timestamp="1525710088"&gt;189&lt;/key&gt;&lt;key app="ENWeb" db-id=""&gt;0&lt;/key&gt;&lt;/foreign-keys&gt;&lt;ref-type name="Journal Article"&gt;17&lt;/ref-type&gt;&lt;contributors&gt;&lt;authors&gt;&lt;author&gt;Oades, J. M.&lt;/author&gt;&lt;author&gt;Waters, A. G.&lt;/author&gt;&lt;/authors&gt;&lt;/contributors&gt;&lt;titles&gt;&lt;title&gt;Aggregate hierarchy in soils&lt;/title&gt;&lt;secondary-title&gt;Australian Journal of Soil Research&lt;/secondary-title&gt;&lt;/titles&gt;&lt;periodical&gt;&lt;full-title&gt;Australian Journal of Soil Research&lt;/full-title&gt;&lt;abbr-1&gt;Aust. J. Soil Res.&lt;/abbr-1&gt;&lt;/periodical&gt;&lt;pages&gt;815&lt;/pages&gt;&lt;volume&gt;29&lt;/volume&gt;&lt;number&gt;6&lt;/number&gt;&lt;dates&gt;&lt;year&gt;1991&lt;/year&gt;&lt;/dates&gt;&lt;isbn&gt;0004-9573&lt;/isbn&gt;&lt;urls&gt;&lt;/urls&gt;&lt;electronic-resource-num&gt;10.1071/sr9910815&lt;/electronic-resource-num&gt;&lt;/record&gt;&lt;/Cite&gt;&lt;/EndNote&gt;</w:instrText>
      </w:r>
      <w:r>
        <w:fldChar w:fldCharType="separate"/>
      </w:r>
      <w:r>
        <w:rPr>
          <w:noProof/>
        </w:rPr>
        <w:t>(</w:t>
      </w:r>
      <w:hyperlink w:anchor="_ENREF_57" w:tooltip="Oades, 1984 #348" w:history="1">
        <w:r>
          <w:rPr>
            <w:noProof/>
          </w:rPr>
          <w:t>Oades, 1984</w:t>
        </w:r>
      </w:hyperlink>
      <w:r>
        <w:rPr>
          <w:noProof/>
        </w:rPr>
        <w:t xml:space="preserve">; </w:t>
      </w:r>
      <w:hyperlink w:anchor="_ENREF_58" w:tooltip="Oades, 1991 #189" w:history="1">
        <w:r>
          <w:rPr>
            <w:noProof/>
          </w:rPr>
          <w:t>Oades and Waters, 1991</w:t>
        </w:r>
      </w:hyperlink>
      <w:r>
        <w:rPr>
          <w:noProof/>
        </w:rPr>
        <w:t>)</w:t>
      </w:r>
      <w:r>
        <w:fldChar w:fldCharType="end"/>
      </w:r>
      <w:r>
        <w:rPr>
          <w:rStyle w:val="Kommentarzeichen"/>
        </w:rPr>
        <w:t>.</w:t>
      </w:r>
    </w:p>
    <w:p>
      <w:pPr>
        <w:spacing w:line="480" w:lineRule="auto"/>
      </w:pPr>
      <w:r>
        <w:t xml:space="preserve">Our results show that the contribution of aggregates to SOC storage in subsoils is clearly determined by the input of fresh OM into the rhizosphere. In the LO and RS subsoils, macroaggregates contributed significantly more to total OC storage in rooted treatments compared to unplanted controls (Figures 4f, 4g). While this was the result of an increased number of macroaggregates in the LO subsoil (Figure 2f), in the RS subsoil the OC concentration of the macroaggregates themselves increased significantly due to the root influence (Figure 3g). </w:t>
      </w:r>
    </w:p>
    <w:p>
      <w:pPr>
        <w:spacing w:line="480" w:lineRule="auto"/>
      </w:pPr>
      <w:r>
        <w:t xml:space="preserve">In summary, we show that five months of root growth and associated rhizodeposition significantly increased the bulk SOC content of subsoils across sites with different parent materials in a pot experiment. This was specifically true for the fine-textured LO subsoil (Table 4), which might indicate a higher capacity of fine-textured and C-poor soils to store additional OC </w:t>
      </w:r>
      <w:r>
        <w:fldChar w:fldCharType="begin"/>
      </w:r>
      <w:r>
        <w:instrText xml:space="preserve"> ADDIN EN.CITE &lt;EndNote&gt;&lt;Cite&gt;&lt;Author&gt;Hassink&lt;/Author&gt;&lt;Year&gt;1997&lt;/Year&gt;&lt;RecNum&gt;549&lt;/RecNum&gt;&lt;DisplayText&gt;(Hassink, 1997)&lt;/DisplayText&gt;&lt;record&gt;&lt;rec-number&gt;549&lt;/rec-number&gt;&lt;foreign-keys&gt;&lt;key app="EN" db-id="sapfa9vat92wstev003v9dsna9dsx9zdrwxd" timestamp="1604055292"&gt;549&lt;/key&gt;&lt;/foreign-keys&gt;&lt;ref-type name="Journal Article"&gt;17&lt;/ref-type&gt;&lt;contributors&gt;&lt;authors&gt;&lt;author&gt;Hassink, Jan&lt;/author&gt;&lt;/authors&gt;&lt;/contributors&gt;&lt;titles&gt;&lt;title&gt;The capacity of soils to preserve organic C and N by their association with clay and silt particles&lt;/title&gt;&lt;secondary-title&gt;Plant and Soil&lt;/secondary-title&gt;&lt;/titles&gt;&lt;periodical&gt;&lt;full-title&gt;Plant and Soil&lt;/full-title&gt;&lt;/periodical&gt;&lt;pages&gt;77-87&lt;/pages&gt;&lt;volume&gt;191&lt;/volume&gt;&lt;number&gt;1&lt;/number&gt;&lt;dates&gt;&lt;year&gt;1997&lt;/year&gt;&lt;pub-dates&gt;&lt;date&gt;1997/04/01&lt;/date&gt;&lt;/pub-dates&gt;&lt;/dates&gt;&lt;isbn&gt;1573-5036&lt;/isbn&gt;&lt;urls&gt;&lt;related-urls&gt;&lt;url&gt;https://doi.org/10.1023/A:1004213929699&lt;/url&gt;&lt;/related-urls&gt;&lt;/urls&gt;&lt;electronic-resource-num&gt;10.1023/A:1004213929699&lt;/electronic-resource-num&gt;&lt;/record&gt;&lt;/Cite&gt;&lt;/EndNote&gt;</w:instrText>
      </w:r>
      <w:r>
        <w:fldChar w:fldCharType="separate"/>
      </w:r>
      <w:r>
        <w:rPr>
          <w:noProof/>
        </w:rPr>
        <w:t>(</w:t>
      </w:r>
      <w:hyperlink w:anchor="_ENREF_29" w:tooltip="Hassink, 1997 #549" w:history="1">
        <w:r>
          <w:rPr>
            <w:noProof/>
          </w:rPr>
          <w:t>Hassink, 1997</w:t>
        </w:r>
      </w:hyperlink>
      <w:r>
        <w:rPr>
          <w:noProof/>
        </w:rPr>
        <w:t>)</w:t>
      </w:r>
      <w:r>
        <w:fldChar w:fldCharType="end"/>
      </w:r>
      <w:r>
        <w:t xml:space="preserve">. Fungal abundance seems to play a crucial role for macroaggregate formation in subsoils and thereby might help to foster SOC storage. This is underlined by the fact that high F:B ratios can be associated with an increased C storage potential by altering OM decomposition and C turnover </w:t>
      </w:r>
      <w:r>
        <w:fldChar w:fldCharType="begin">
          <w:fldData xml:space="preserve">PEVuZE5vdGU+PENpdGU+PEF1dGhvcj5NYWxpazwvQXV0aG9yPjxZZWFyPjIwMTY8L1llYXI+PFJl
Y051bT4xNTY8L1JlY051bT48RGlzcGxheVRleHQ+KE1hbGlrIGV0IGFsLiwgMjAxNik8L0Rpc3Bs
YXlUZXh0PjxyZWNvcmQ+PHJlYy1udW1iZXI+MTU2PC9yZWMtbnVtYmVyPjxmb3JlaWduLWtleXM+
PGtleSBhcHA9IkVOIiBkYi1pZD0ic2FwZmE5dmF0OTJ3c3RldjAwM3Y5ZHNuYTlkc3g5emRyd3hk
IiB0aW1lc3RhbXA9IjE1MjU3MDk4NzEiPjE1Njwva2V5PjxrZXkgYXBwPSJFTldlYiIgZGItaWQ9
IiI+MDwva2V5PjwvZm9yZWlnbi1rZXlzPjxyZWYtdHlwZSBuYW1lPSJKb3VybmFsIEFydGljbGUi
PjE3PC9yZWYtdHlwZT48Y29udHJpYnV0b3JzPjxhdXRob3JzPjxhdXRob3I+TWFsaWssIEEuIEEu
PC9hdXRob3I+PGF1dGhvcj5DaG93ZGh1cnksIFMuPC9hdXRob3I+PGF1dGhvcj5TY2hsYWdlciwg
Vi48L2F1dGhvcj48YXV0aG9yPk9saXZlciwgQS48L2F1dGhvcj48YXV0aG9yPlB1aXNzYW50LCBK
LjwvYXV0aG9yPjxhdXRob3I+VmF6cXVleiwgUC4gRy48L2F1dGhvcj48YXV0aG9yPkplaG1saWNo
LCBOLjwvYXV0aG9yPjxhdXRob3I+dm9uIEJlcmdlbiwgTS48L2F1dGhvcj48YXV0aG9yPkdyaWZm
aXRocywgUi4gSS48L2F1dGhvcj48YXV0aG9yPkdsZWl4bmVyLCBHLjwvYXV0aG9yPjwvYXV0aG9y
cz48L2NvbnRyaWJ1dG9ycz48YXV0aC1hZGRyZXNzPkRlcGFydG1lbnQgb2YgQmlvZ2VvY2hlbWlj
YWwgUHJvY2Vzc2VzLCBNYXggUGxhbmNrIEluc3RpdHV0ZSBmb3IgQmlvZ2VvY2hlbWlzdHJ5SmVu
YSwgR2VybWFueTsgQ2VudHJlIGZvciBFY29sb2d5IGFuZCBIeWRyb2xvZ3lXYWxsaW5nZm9yZCwg
VUsuJiN4RDtEZXBhcnRtZW50IG9mIEJpb2dlb2NoZW1pY2FsIFByb2Nlc3NlcywgTWF4IFBsYW5j
ayBJbnN0aXR1dGUgZm9yIEJpb2dlb2NoZW1pc3RyeSBKZW5hLCBHZXJtYW55LiYjeEQ7Q2VudHJl
IGZvciBFY29sb2d5IGFuZCBIeWRyb2xvZ3kgV2FsbGluZ2ZvcmQsIFVLLiYjeEQ7RGVwYXJ0bWVu
dCBvZiBQcm90ZW9taWNzLCBIZWxtaG9sdHogQ2VudHJlIGZvciBFbnZpcm9ubWVudGFsIFJlc2Vh
cmNoIExlaXB6aWcsIEdlcm1hbnkuJiN4RDtEZXBhcnRtZW50IG9mIFByb3Rlb21pY3MsIEhlbG1o
b2x0eiBDZW50cmUgZm9yIEVudmlyb25tZW50YWwgUmVzZWFyY2hMZWlwemlnLCBHZXJtYW55OyBE
ZXBhcnRtZW50IG9mIE1ldGFib2xvbWljcywgSGVsbWhvbHR6IENlbnRyZSBmb3IgRW52aXJvbm1l
bnRhbCBSZXNlYXJjaExlaXB6aWcsIEdlcm1hbnk7IEluc3RpdHV0ZSBvZiBCaW9jaGVtaXN0cnks
IEZhY3VsdHkgb2YgQmlvc2NpZW5jZXMsIFBoYXJtYWN5IGFuZCBQc3ljaG9sb2d5LCBVbml2ZXJz
aXR5IG9mIExlaXB6aWdMZWlwemlnLCBHZXJtYW55OyBEZXBhcnRtZW50IG9mIExpZmUgU2NpZW5j
ZXMgYW5kIENoZW1pc3RyeSwgQWFsYm9yZyBVbml2ZXJzaXR5QWFsYm9yZywgRGVubWFyay48L2F1
dGgtYWRkcmVzcz48dGl0bGVzPjx0aXRsZT5Tb2lsIEZ1bmdhbDpCYWN0ZXJpYWwgUmF0aW9zIEFy
ZSBMaW5rZWQgdG8gQWx0ZXJlZCBDYXJib24gQ3ljbGluZzwvdGl0bGU+PHNlY29uZGFyeS10aXRs
ZT5Gcm9udCBNaWNyb2Jpb2w8L3NlY29uZGFyeS10aXRsZT48L3RpdGxlcz48cGVyaW9kaWNhbD48
ZnVsbC10aXRsZT5Gcm9udCBNaWNyb2Jpb2w8L2Z1bGwtdGl0bGU+PC9wZXJpb2RpY2FsPjxwYWdl
cz4xMjQ3PC9wYWdlcz48dm9sdW1lPjc8L3ZvbHVtZT48a2V5d29yZHM+PGtleXdvcmQ+Uk5BIHNl
cXVlbmNpbmc8L2tleXdvcmQ+PGtleXdvcmQ+YmFjdGVyaWE8L2tleXdvcmQ+PGtleXdvcmQ+ZnVu
Z2k8L2tleXdvcmQ+PGtleXdvcmQ+bGl0dGVyIGRlY29tcG9zaXRpb248L2tleXdvcmQ+PGtleXdv
cmQ+cHJvdGVvbWljczwva2V5d29yZD48a2V5d29yZD5zb2lsIGNhcmJvbjwva2V5d29yZD48a2V5
d29yZD5zdGFibGUgaXNvdG9wZXM8L2tleXdvcmQ+PC9rZXl3b3Jkcz48ZGF0ZXM+PHllYXI+MjAx
NjwveWVhcj48L2RhdGVzPjxpc2JuPjE2NjQtMzAyWCAoUHJpbnQpJiN4RDsxNjY0LTMwMlggKExp
bmtpbmcpPC9pc2JuPjxhY2Nlc3Npb24tbnVtPjI3NTU1ODM5PC9hY2Nlc3Npb24tbnVtPjx1cmxz
PjxyZWxhdGVkLXVybHM+PHVybD5odHRwczovL3d3dy5uY2JpLm5sbS5uaWguZ292L3B1Ym1lZC8y
NzU1NTgzOTwvdXJsPjwvcmVsYXRlZC11cmxzPjwvdXJscz48Y3VzdG9tMj5QTUM0OTc3MzE1PC9j
dXN0b20yPjxlbGVjdHJvbmljLXJlc291cmNlLW51bT4xMC4zMzg5L2ZtaWNiLjIwMTYuMDEyNDc8
L2VsZWN0cm9uaWMtcmVzb3VyY2UtbnVtPjwvcmVjb3JkPjwvQ2l0ZT48L0VuZE5vdGU+AG==
</w:fldData>
        </w:fldChar>
      </w:r>
      <w:r>
        <w:instrText xml:space="preserve"> ADDIN EN.CITE </w:instrText>
      </w:r>
      <w:r>
        <w:fldChar w:fldCharType="begin">
          <w:fldData xml:space="preserve">PEVuZE5vdGU+PENpdGU+PEF1dGhvcj5NYWxpazwvQXV0aG9yPjxZZWFyPjIwMTY8L1llYXI+PFJl
Y051bT4xNTY8L1JlY051bT48RGlzcGxheVRleHQ+KE1hbGlrIGV0IGFsLiwgMjAxNik8L0Rpc3Bs
YXlUZXh0PjxyZWNvcmQ+PHJlYy1udW1iZXI+MTU2PC9yZWMtbnVtYmVyPjxmb3JlaWduLWtleXM+
PGtleSBhcHA9IkVOIiBkYi1pZD0ic2FwZmE5dmF0OTJ3c3RldjAwM3Y5ZHNuYTlkc3g5emRyd3hk
IiB0aW1lc3RhbXA9IjE1MjU3MDk4NzEiPjE1Njwva2V5PjxrZXkgYXBwPSJFTldlYiIgZGItaWQ9
IiI+MDwva2V5PjwvZm9yZWlnbi1rZXlzPjxyZWYtdHlwZSBuYW1lPSJKb3VybmFsIEFydGljbGUi
PjE3PC9yZWYtdHlwZT48Y29udHJpYnV0b3JzPjxhdXRob3JzPjxhdXRob3I+TWFsaWssIEEuIEEu
PC9hdXRob3I+PGF1dGhvcj5DaG93ZGh1cnksIFMuPC9hdXRob3I+PGF1dGhvcj5TY2hsYWdlciwg
Vi48L2F1dGhvcj48YXV0aG9yPk9saXZlciwgQS48L2F1dGhvcj48YXV0aG9yPlB1aXNzYW50LCBK
LjwvYXV0aG9yPjxhdXRob3I+VmF6cXVleiwgUC4gRy48L2F1dGhvcj48YXV0aG9yPkplaG1saWNo
LCBOLjwvYXV0aG9yPjxhdXRob3I+dm9uIEJlcmdlbiwgTS48L2F1dGhvcj48YXV0aG9yPkdyaWZm
aXRocywgUi4gSS48L2F1dGhvcj48YXV0aG9yPkdsZWl4bmVyLCBHLjwvYXV0aG9yPjwvYXV0aG9y
cz48L2NvbnRyaWJ1dG9ycz48YXV0aC1hZGRyZXNzPkRlcGFydG1lbnQgb2YgQmlvZ2VvY2hlbWlj
YWwgUHJvY2Vzc2VzLCBNYXggUGxhbmNrIEluc3RpdHV0ZSBmb3IgQmlvZ2VvY2hlbWlzdHJ5SmVu
YSwgR2VybWFueTsgQ2VudHJlIGZvciBFY29sb2d5IGFuZCBIeWRyb2xvZ3lXYWxsaW5nZm9yZCwg
VUsuJiN4RDtEZXBhcnRtZW50IG9mIEJpb2dlb2NoZW1pY2FsIFByb2Nlc3NlcywgTWF4IFBsYW5j
ayBJbnN0aXR1dGUgZm9yIEJpb2dlb2NoZW1pc3RyeSBKZW5hLCBHZXJtYW55LiYjeEQ7Q2VudHJl
IGZvciBFY29sb2d5IGFuZCBIeWRyb2xvZ3kgV2FsbGluZ2ZvcmQsIFVLLiYjeEQ7RGVwYXJ0bWVu
dCBvZiBQcm90ZW9taWNzLCBIZWxtaG9sdHogQ2VudHJlIGZvciBFbnZpcm9ubWVudGFsIFJlc2Vh
cmNoIExlaXB6aWcsIEdlcm1hbnkuJiN4RDtEZXBhcnRtZW50IG9mIFByb3Rlb21pY3MsIEhlbG1o
b2x0eiBDZW50cmUgZm9yIEVudmlyb25tZW50YWwgUmVzZWFyY2hMZWlwemlnLCBHZXJtYW55OyBE
ZXBhcnRtZW50IG9mIE1ldGFib2xvbWljcywgSGVsbWhvbHR6IENlbnRyZSBmb3IgRW52aXJvbm1l
bnRhbCBSZXNlYXJjaExlaXB6aWcsIEdlcm1hbnk7IEluc3RpdHV0ZSBvZiBCaW9jaGVtaXN0cnks
IEZhY3VsdHkgb2YgQmlvc2NpZW5jZXMsIFBoYXJtYWN5IGFuZCBQc3ljaG9sb2d5LCBVbml2ZXJz
aXR5IG9mIExlaXB6aWdMZWlwemlnLCBHZXJtYW55OyBEZXBhcnRtZW50IG9mIExpZmUgU2NpZW5j
ZXMgYW5kIENoZW1pc3RyeSwgQWFsYm9yZyBVbml2ZXJzaXR5QWFsYm9yZywgRGVubWFyay48L2F1
dGgtYWRkcmVzcz48dGl0bGVzPjx0aXRsZT5Tb2lsIEZ1bmdhbDpCYWN0ZXJpYWwgUmF0aW9zIEFy
ZSBMaW5rZWQgdG8gQWx0ZXJlZCBDYXJib24gQ3ljbGluZzwvdGl0bGU+PHNlY29uZGFyeS10aXRs
ZT5Gcm9udCBNaWNyb2Jpb2w8L3NlY29uZGFyeS10aXRsZT48L3RpdGxlcz48cGVyaW9kaWNhbD48
ZnVsbC10aXRsZT5Gcm9udCBNaWNyb2Jpb2w8L2Z1bGwtdGl0bGU+PC9wZXJpb2RpY2FsPjxwYWdl
cz4xMjQ3PC9wYWdlcz48dm9sdW1lPjc8L3ZvbHVtZT48a2V5d29yZHM+PGtleXdvcmQ+Uk5BIHNl
cXVlbmNpbmc8L2tleXdvcmQ+PGtleXdvcmQ+YmFjdGVyaWE8L2tleXdvcmQ+PGtleXdvcmQ+ZnVu
Z2k8L2tleXdvcmQ+PGtleXdvcmQ+bGl0dGVyIGRlY29tcG9zaXRpb248L2tleXdvcmQ+PGtleXdv
cmQ+cHJvdGVvbWljczwva2V5d29yZD48a2V5d29yZD5zb2lsIGNhcmJvbjwva2V5d29yZD48a2V5
d29yZD5zdGFibGUgaXNvdG9wZXM8L2tleXdvcmQ+PC9rZXl3b3Jkcz48ZGF0ZXM+PHllYXI+MjAx
NjwveWVhcj48L2RhdGVzPjxpc2JuPjE2NjQtMzAyWCAoUHJpbnQpJiN4RDsxNjY0LTMwMlggKExp
bmtpbmcpPC9pc2JuPjxhY2Nlc3Npb24tbnVtPjI3NTU1ODM5PC9hY2Nlc3Npb24tbnVtPjx1cmxz
PjxyZWxhdGVkLXVybHM+PHVybD5odHRwczovL3d3dy5uY2JpLm5sbS5uaWguZ292L3B1Ym1lZC8y
NzU1NTgzOTwvdXJsPjwvcmVsYXRlZC11cmxzPjwvdXJscz48Y3VzdG9tMj5QTUM0OTc3MzE1PC9j
dXN0b20yPjxlbGVjdHJvbmljLXJlc291cmNlLW51bT4xMC4zMzg5L2ZtaWNiLjIwMTYuMDEyNDc8
L2VsZWN0cm9uaWMtcmVzb3VyY2UtbnVtPjwvcmVjb3JkPjwvQ2l0ZT48L0VuZE5vdGU+AG==
</w:fldData>
        </w:fldChar>
      </w:r>
      <w:r>
        <w:instrText xml:space="preserve"> ADDIN EN.CITE.DATA </w:instrText>
      </w:r>
      <w:r>
        <w:fldChar w:fldCharType="end"/>
      </w:r>
      <w:r>
        <w:fldChar w:fldCharType="separate"/>
      </w:r>
      <w:r>
        <w:rPr>
          <w:noProof/>
        </w:rPr>
        <w:t>(</w:t>
      </w:r>
      <w:hyperlink w:anchor="_ENREF_49" w:tooltip="Malik, 2016 #156" w:history="1">
        <w:r>
          <w:rPr>
            <w:noProof/>
          </w:rPr>
          <w:t>Malik et al., 2016</w:t>
        </w:r>
      </w:hyperlink>
      <w:r>
        <w:rPr>
          <w:noProof/>
        </w:rPr>
        <w:t>)</w:t>
      </w:r>
      <w:r>
        <w:fldChar w:fldCharType="end"/>
      </w:r>
      <w:r>
        <w:fldChar w:fldCharType="begin"/>
      </w:r>
      <w:r>
        <w:instrText>ADDIN EN.CITE</w:instrText>
      </w:r>
      <w:r>
        <w:fldChar w:fldCharType="end"/>
      </w:r>
      <w:r>
        <w:t>.</w:t>
      </w:r>
    </w:p>
    <w:p>
      <w:pPr>
        <w:spacing w:line="480" w:lineRule="auto"/>
      </w:pPr>
      <w:r>
        <w:t xml:space="preserve">The rapid response of subsoil macroaggregation following OM-input via rhizodeposition in our experiment highlights a high potential for targeted OC storage following suitable changes in soil management </w:t>
      </w:r>
      <w:r>
        <w:fldChar w:fldCharType="begin"/>
      </w:r>
      <w:r>
        <w:instrText xml:space="preserve"> ADDIN EN.CITE &lt;EndNote&gt;&lt;Cite&gt;&lt;Author&gt;Degens&lt;/Author&gt;&lt;Year&gt;1997&lt;/Year&gt;&lt;RecNum&gt;473&lt;/RecNum&gt;&lt;DisplayText&gt;(Degens, 1997; Andruschkewitsch et al., 2014)&lt;/DisplayText&gt;&lt;record&gt;&lt;rec-number&gt;473&lt;/rec-number&gt;&lt;foreign-keys&gt;&lt;key app="EN" db-id="sapfa9vat92wstev003v9dsna9dsx9zdrwxd" timestamp="1563265492"&gt;473&lt;/key&gt;&lt;key app="ENWeb" db-id=""&gt;0&lt;/key&gt;&lt;/foreign-keys&gt;&lt;ref-type name="Journal Article"&gt;17&lt;/ref-type&gt;&lt;contributors&gt;&lt;authors&gt;&lt;author&gt;Degens, B. P.&lt;/author&gt;&lt;/authors&gt;&lt;/contributors&gt;&lt;titles&gt;&lt;title&gt;Macro-aggregation of soils by biological bonding and binding mechanisms and the factors affecting these: a review&lt;/title&gt;&lt;secondary-title&gt;Soil Research&lt;/secondary-title&gt;&lt;/titles&gt;&lt;periodical&gt;&lt;full-title&gt;Soil Research&lt;/full-title&gt;&lt;/periodical&gt;&lt;volume&gt;35&lt;/volume&gt;&lt;number&gt;3&lt;/number&gt;&lt;section&gt;431&lt;/section&gt;&lt;dates&gt;&lt;year&gt;1997&lt;/year&gt;&lt;/dates&gt;&lt;isbn&gt;1838-675X&lt;/isbn&gt;&lt;urls&gt;&lt;/urls&gt;&lt;electronic-resource-num&gt;10.1071/s96016&lt;/electronic-resource-num&gt;&lt;/record&gt;&lt;/Cite&gt;&lt;Cite&gt;&lt;Author&gt;Andruschkewitsch&lt;/Author&gt;&lt;Year&gt;2014&lt;/Year&gt;&lt;RecNum&gt;324&lt;/RecNum&gt;&lt;record&gt;&lt;rec-number&gt;324&lt;/rec-number&gt;&lt;foreign-keys&gt;&lt;key app="EN" db-id="sapfa9vat92wstev003v9dsna9dsx9zdrwxd" timestamp="1530009262"&gt;324&lt;/key&gt;&lt;key app="ENWeb" db-id=""&gt;0&lt;/key&gt;&lt;/foreign-keys&gt;&lt;ref-type name="Journal Article"&gt;17&lt;/ref-type&gt;&lt;contributors&gt;&lt;authors&gt;&lt;author&gt;Andruschkewitsch, Rouven&lt;/author&gt;&lt;author&gt;Geisseler, Daniel&lt;/author&gt;&lt;author&gt;Dultz, Stefan&lt;/author&gt;&lt;author&gt;Joergensen, Rainer-Georg&lt;/author&gt;&lt;author&gt;Ludwig, Bernard&lt;/author&gt;&lt;/authors&gt;&lt;/contributors&gt;&lt;titles&gt;&lt;title&gt;Rate of soil-aggregate formation under different organic matter amendments-a short-term incubation experiment&lt;/title&gt;&lt;secondary-title&gt;Journal of Plant Nutrition and Soil Science&lt;/secondary-title&gt;&lt;/titles&gt;&lt;periodical&gt;&lt;full-title&gt;Journal of Plant Nutrition and Soil Science&lt;/full-title&gt;&lt;/periodical&gt;&lt;pages&gt;297-306&lt;/pages&gt;&lt;volume&gt;177&lt;/volume&gt;&lt;number&gt;2&lt;/number&gt;&lt;section&gt;297&lt;/section&gt;&lt;dates&gt;&lt;year&gt;2014&lt;/year&gt;&lt;/dates&gt;&lt;isbn&gt;14368730&lt;/isbn&gt;&lt;urls&gt;&lt;/urls&gt;&lt;electronic-resource-num&gt;10.1002/jpln.201200628&lt;/electronic-resource-num&gt;&lt;/record&gt;&lt;/Cite&gt;&lt;/EndNote&gt;</w:instrText>
      </w:r>
      <w:r>
        <w:fldChar w:fldCharType="separate"/>
      </w:r>
      <w:r>
        <w:rPr>
          <w:noProof/>
        </w:rPr>
        <w:t>(</w:t>
      </w:r>
      <w:hyperlink w:anchor="_ENREF_17" w:tooltip="Degens, 1997 #473" w:history="1">
        <w:r>
          <w:rPr>
            <w:noProof/>
          </w:rPr>
          <w:t>Degens, 1997</w:t>
        </w:r>
      </w:hyperlink>
      <w:r>
        <w:rPr>
          <w:noProof/>
        </w:rPr>
        <w:t xml:space="preserve">; </w:t>
      </w:r>
      <w:hyperlink w:anchor="_ENREF_2" w:tooltip="Andruschkewitsch, 2014 #324" w:history="1">
        <w:r>
          <w:rPr>
            <w:noProof/>
          </w:rPr>
          <w:t>Andruschkewitsch et al., 2014</w:t>
        </w:r>
      </w:hyperlink>
      <w:r>
        <w:rPr>
          <w:noProof/>
        </w:rPr>
        <w:t>)</w:t>
      </w:r>
      <w:r>
        <w:fldChar w:fldCharType="end"/>
      </w:r>
      <w:r>
        <w:t xml:space="preserve">. This potential could be put into practice by a variety of different measures such as planting of deep-rooting species or varieties </w:t>
      </w:r>
      <w:r>
        <w:fldChar w:fldCharType="begin"/>
      </w:r>
      <w:r>
        <w:instrText xml:space="preserve"> ADDIN EN.CITE &lt;EndNote&gt;&lt;Cite&gt;&lt;Author&gt;Kell&lt;/Author&gt;&lt;Year&gt;2011&lt;/Year&gt;&lt;RecNum&gt;503&lt;/RecNum&gt;&lt;DisplayText&gt;(Kell, 2011)&lt;/DisplayText&gt;&lt;record&gt;&lt;rec-number&gt;503&lt;/rec-number&gt;&lt;foreign-keys&gt;&lt;key app="EN" db-id="sapfa9vat92wstev003v9dsna9dsx9zdrwxd" timestamp="1566284050"&gt;503&lt;/key&gt;&lt;key app="ENWeb" db-id=""&gt;0&lt;/key&gt;&lt;/foreign-keys&gt;&lt;ref-type name="Journal Article"&gt;17&lt;/ref-type&gt;&lt;contributors&gt;&lt;authors&gt;&lt;author&gt;Kell, D. B.&lt;/author&gt;&lt;/authors&gt;&lt;/contributors&gt;&lt;auth-address&gt;School of Chemistry and Manchester Interdisciplinary Biocentre, University of Manchester, Manchester M1 7DN, UK. dbk@manchester.ac.uk&lt;/auth-address&gt;&lt;titles&gt;&lt;title&gt;Breeding crop plants with deep roots: their role in sustainable carbon, nutrient and water sequestration&lt;/title&gt;&lt;secondary-title&gt;Ann Bot&lt;/secondary-title&gt;&lt;/titles&gt;&lt;periodical&gt;&lt;full-title&gt;Ann Bot&lt;/full-title&gt;&lt;/periodical&gt;&lt;pages&gt;407-18&lt;/pages&gt;&lt;volume&gt;108&lt;/volume&gt;&lt;number&gt;3&lt;/number&gt;&lt;edition&gt;2011/08/05&lt;/edition&gt;&lt;keywords&gt;&lt;keyword&gt;*Biomass&lt;/keyword&gt;&lt;keyword&gt;Breeding&lt;/keyword&gt;&lt;keyword&gt;Carbon/metabolism&lt;/keyword&gt;&lt;keyword&gt;Carbon Dioxide/*metabolism&lt;/keyword&gt;&lt;keyword&gt;*Carbon Sequestration&lt;/keyword&gt;&lt;keyword&gt;Crops, Agricultural/*physiology&lt;/keyword&gt;&lt;keyword&gt;Plant Roots/*physiology&lt;/keyword&gt;&lt;keyword&gt;Soil&lt;/keyword&gt;&lt;keyword&gt;Water/physiology&lt;/keyword&gt;&lt;/keywords&gt;&lt;dates&gt;&lt;year&gt;2011&lt;/year&gt;&lt;pub-dates&gt;&lt;date&gt;Sep&lt;/date&gt;&lt;/pub-dates&gt;&lt;/dates&gt;&lt;isbn&gt;1095-8290 (Electronic)&amp;#xD;0305-7364 (Linking)&lt;/isbn&gt;&lt;accession-num&gt;21813565&lt;/accession-num&gt;&lt;urls&gt;&lt;related-urls&gt;&lt;url&gt;https://www.ncbi.nlm.nih.gov/pubmed/21813565&lt;/url&gt;&lt;/related-urls&gt;&lt;/urls&gt;&lt;custom2&gt;PMC3158691&lt;/custom2&gt;&lt;electronic-resource-num&gt;10.1093/aob/mcr175&lt;/electronic-resource-num&gt;&lt;/record&gt;&lt;/Cite&gt;&lt;/EndNote&gt;</w:instrText>
      </w:r>
      <w:r>
        <w:fldChar w:fldCharType="separate"/>
      </w:r>
      <w:r>
        <w:rPr>
          <w:noProof/>
        </w:rPr>
        <w:t>(</w:t>
      </w:r>
      <w:hyperlink w:anchor="_ENREF_38" w:tooltip="Kell, 2011 #503" w:history="1">
        <w:r>
          <w:rPr>
            <w:noProof/>
          </w:rPr>
          <w:t>Kell, 2011</w:t>
        </w:r>
      </w:hyperlink>
      <w:r>
        <w:rPr>
          <w:noProof/>
        </w:rPr>
        <w:t>)</w:t>
      </w:r>
      <w:r>
        <w:fldChar w:fldCharType="end"/>
      </w:r>
      <w:r>
        <w:t xml:space="preserve">, direct injection of OM into deep soil layers, as suggested by </w:t>
      </w:r>
      <w:hyperlink w:anchor="_ENREF_86" w:tooltip="Sosa-Hernandez, 2019 #458" w:history="1">
        <w:r>
          <w:fldChar w:fldCharType="begin"/>
        </w:r>
        <w:r>
          <w:instrText xml:space="preserve"> ADDIN EN.CITE &lt;EndNote&gt;&lt;Cite AuthorYear="1"&gt;&lt;Author&gt;Sosa-Hernandez&lt;/Author&gt;&lt;Year&gt;2019&lt;/Year&gt;&lt;RecNum&gt;458&lt;/RecNum&gt;&lt;DisplayText&gt;Sosa-Hernandez et al. (2019)&lt;/DisplayText&gt;&lt;record&gt;&lt;rec-number&gt;458&lt;/rec-number&gt;&lt;foreign-keys&gt;&lt;key app="EN" db-id="sapfa9vat92wstev003v9dsna9dsx9zdrwxd" timestamp="1559140815"&gt;458&lt;/key&gt;&lt;key app="ENWeb" db-id=""&gt;0&lt;/key&gt;&lt;/foreign-keys&gt;&lt;ref-type name="Journal Article"&gt;17&lt;/ref-type&gt;&lt;contributors&gt;&lt;authors&gt;&lt;author&gt;Sosa-Hernandez, M. A.&lt;/author&gt;&lt;author&gt;Leifheit, E. F.&lt;/author&gt;&lt;author&gt;Ingraffia, R.&lt;/author&gt;&lt;author&gt;Rillig, M. C.&lt;/author&gt;&lt;/authors&gt;&lt;/contributors&gt;&lt;auth-address&gt;Plant Ecology, Institute of Biology, Freie Universitat Berlin, Berlin, Germany.&amp;#xD;Berlin-Brandenburg Institute of Advanced Biodiversity Research (BBIB), Berlin, Germany.&amp;#xD;Department of Agricultural, Food and Forestry Sciences, Universita di Palermo, Palermo, Italy.&lt;/auth-address&gt;&lt;titles&gt;&lt;title&gt;Subsoil Arbuscular Mycorrhizal Fungi for Sustainability and Climate-Smart Agriculture: A Solution Right Under Our Feet?&lt;/title&gt;&lt;secondary-title&gt;Front Microbiol&lt;/secondary-title&gt;&lt;/titles&gt;&lt;periodical&gt;&lt;full-title&gt;Front Microbiol&lt;/full-title&gt;&lt;/periodical&gt;&lt;pages&gt;744&lt;/pages&gt;&lt;volume&gt;10&lt;/volume&gt;&lt;edition&gt;2019/04/30&lt;/edition&gt;&lt;keywords&gt;&lt;keyword&gt;agriculture&lt;/keyword&gt;&lt;keyword&gt;arbuscular mycorrhiza&lt;/keyword&gt;&lt;keyword&gt;climate-smart&lt;/keyword&gt;&lt;keyword&gt;soil depth&lt;/keyword&gt;&lt;keyword&gt;subsoil&lt;/keyword&gt;&lt;keyword&gt;sustainability&lt;/keyword&gt;&lt;/keywords&gt;&lt;dates&gt;&lt;year&gt;2019&lt;/year&gt;&lt;/dates&gt;&lt;isbn&gt;1664-302X (Print)&amp;#xD;1664-302X (Linking)&lt;/isbn&gt;&lt;accession-num&gt;31031726&lt;/accession-num&gt;&lt;urls&gt;&lt;related-urls&gt;&lt;url&gt;https://www.ncbi.nlm.nih.gov/pubmed/31031726&lt;/url&gt;&lt;/related-urls&gt;&lt;/urls&gt;&lt;custom2&gt;PMC6473167&lt;/custom2&gt;&lt;electronic-resource-num&gt;10.3389/fmicb.2019.00744&lt;/electronic-resource-num&gt;&lt;/record&gt;&lt;/Cite&gt;&lt;/EndNote&gt;</w:instrText>
        </w:r>
        <w:r>
          <w:fldChar w:fldCharType="separate"/>
        </w:r>
        <w:r>
          <w:rPr>
            <w:noProof/>
          </w:rPr>
          <w:t>Sosa-Hernandez et al. (2019)</w:t>
        </w:r>
        <w:r>
          <w:fldChar w:fldCharType="end"/>
        </w:r>
      </w:hyperlink>
      <w:r>
        <w:t xml:space="preserve">, and other methods of sustainable subsoil management </w:t>
      </w:r>
      <w:r>
        <w:fldChar w:fldCharType="begin"/>
      </w:r>
      <w:r>
        <w:instrText xml:space="preserve"> ADDIN EN.CITE &lt;EndNote&gt;&lt;Cite&gt;&lt;Author&gt;Frelih-Larsen&lt;/Author&gt;&lt;Year&gt;2018&lt;/Year&gt;&lt;RecNum&gt;499&lt;/RecNum&gt;&lt;DisplayText&gt;(Frelih-Larsen et al., 2018)&lt;/DisplayText&gt;&lt;record&gt;&lt;rec-number&gt;499&lt;/rec-number&gt;&lt;foreign-keys&gt;&lt;key app="EN" db-id="sapfa9vat92wstev003v9dsna9dsx9zdrwxd" timestamp="1565794132"&gt;499&lt;/key&gt;&lt;key app="ENWeb" db-id=""&gt;0&lt;/key&gt;&lt;/foreign-keys&gt;&lt;ref-type name="Journal Article"&gt;17&lt;/ref-type&gt;&lt;contributors&gt;&lt;authors&gt;&lt;author&gt;Frelih-Larsen, Ana&lt;/author&gt;&lt;author&gt;Hinzmann, Mandy&lt;/author&gt;&lt;author&gt;Ittner, Sophie&lt;/author&gt;&lt;/authors&gt;&lt;/contributors&gt;&lt;titles&gt;&lt;title&gt;The ‘Invisible’ Subsoil: An Exploratory View of Societal Acceptance of Subsoil Management in Germany&lt;/title&gt;&lt;secondary-title&gt;Sustainability&lt;/secondary-title&gt;&lt;/titles&gt;&lt;periodical&gt;&lt;full-title&gt;Sustainability&lt;/full-title&gt;&lt;/periodical&gt;&lt;volume&gt;10&lt;/volume&gt;&lt;number&gt;9&lt;/number&gt;&lt;section&gt;3006&lt;/section&gt;&lt;dates&gt;&lt;year&gt;2018&lt;/year&gt;&lt;/dates&gt;&lt;isbn&gt;2071-1050&lt;/isbn&gt;&lt;urls&gt;&lt;/urls&gt;&lt;electronic-resource-num&gt;10.3390/su10093006&lt;/electronic-resource-num&gt;&lt;/record&gt;&lt;/Cite&gt;&lt;/EndNote&gt;</w:instrText>
      </w:r>
      <w:r>
        <w:fldChar w:fldCharType="separate"/>
      </w:r>
      <w:r>
        <w:rPr>
          <w:noProof/>
        </w:rPr>
        <w:t>(</w:t>
      </w:r>
      <w:hyperlink w:anchor="_ENREF_25" w:tooltip="Frelih-Larsen, 2018 #499" w:history="1">
        <w:r>
          <w:rPr>
            <w:noProof/>
          </w:rPr>
          <w:t>Frelih-Larsen et al., 2018</w:t>
        </w:r>
      </w:hyperlink>
      <w:r>
        <w:rPr>
          <w:noProof/>
        </w:rPr>
        <w:t>)</w:t>
      </w:r>
      <w:r>
        <w:fldChar w:fldCharType="end"/>
      </w:r>
      <w:r>
        <w:t>. However, these methods still need to be tested more thoroughly for their effects on subsoil OC dynamics and potential unwanted side effects. In forest ecosystems might be less possibilities to implement management strategies that increase the OM content of subsoils than in an agricultural setting. Yet, especially the effects of different tree species and their interplay in mixed forests as well as different types of mycorrhiza they are associated with should be investigated further.</w:t>
      </w:r>
    </w:p>
    <w:p>
      <w:pPr>
        <w:spacing w:line="480" w:lineRule="auto"/>
      </w:pPr>
      <w:r>
        <w:t>In the face of global warming and elevated CO</w:t>
      </w:r>
      <w:r>
        <w:rPr>
          <w:vertAlign w:val="subscript"/>
        </w:rPr>
        <w:t>2</w:t>
      </w:r>
      <w:r>
        <w:t xml:space="preserve"> concentrations, rooting and rhizodeposition are expected to increase </w:t>
      </w:r>
      <w:r>
        <w:fldChar w:fldCharType="begin"/>
      </w:r>
      <w:r>
        <w:instrText xml:space="preserve"> ADDIN EN.CITE &lt;EndNote&gt;&lt;Cite&gt;&lt;Author&gt;Phillips&lt;/Author&gt;&lt;Year&gt;2006&lt;/Year&gt;&lt;RecNum&gt;379&lt;/RecNum&gt;&lt;DisplayText&gt;(Phillips et al., 2006)&lt;/DisplayText&gt;&lt;record&gt;&lt;rec-number&gt;379&lt;/rec-number&gt;&lt;foreign-keys&gt;&lt;key app="EN" db-id="sapfa9vat92wstev003v9dsna9dsx9zdrwxd" timestamp="1535722313"&gt;379&lt;/key&gt;&lt;key app="ENWeb" db-id=""&gt;0&lt;/key&gt;&lt;/foreign-keys&gt;&lt;ref-type name="Journal Article"&gt;17&lt;/ref-type&gt;&lt;contributors&gt;&lt;authors&gt;&lt;author&gt;Phillips, Donald A.&lt;/author&gt;&lt;author&gt;Fox, Tama C.&lt;/author&gt;&lt;author&gt;Six, Johan&lt;/author&gt;&lt;/authors&gt;&lt;/contributors&gt;&lt;titles&gt;&lt;title&gt;Root exudation (net efflux of amino acids) may increase rhizodeposition under elevated CO2&lt;/title&gt;&lt;secondary-title&gt;Global Change Biology&lt;/secondary-title&gt;&lt;/titles&gt;&lt;periodical&gt;&lt;full-title&gt;Global Change Biology&lt;/full-title&gt;&lt;abbr-1&gt;Glob. Change Biol.&lt;/abbr-1&gt;&lt;/periodical&gt;&lt;pages&gt;561-567&lt;/pages&gt;&lt;volume&gt;12&lt;/volume&gt;&lt;number&gt;3&lt;/number&gt;&lt;section&gt;561&lt;/section&gt;&lt;dates&gt;&lt;year&gt;2006&lt;/year&gt;&lt;/dates&gt;&lt;isbn&gt;1354-1013&amp;#xD;1365-2486&lt;/isbn&gt;&lt;urls&gt;&lt;/urls&gt;&lt;electronic-resource-num&gt;10.1111/j.1365-2486.2006.01100.x&lt;/electronic-resource-num&gt;&lt;/record&gt;&lt;/Cite&gt;&lt;/EndNote&gt;</w:instrText>
      </w:r>
      <w:r>
        <w:fldChar w:fldCharType="separate"/>
      </w:r>
      <w:r>
        <w:rPr>
          <w:noProof/>
        </w:rPr>
        <w:t>(</w:t>
      </w:r>
      <w:hyperlink w:anchor="_ENREF_61" w:tooltip="Phillips, 2006 #379" w:history="1">
        <w:r>
          <w:rPr>
            <w:noProof/>
          </w:rPr>
          <w:t>Phillips et al., 2006</w:t>
        </w:r>
      </w:hyperlink>
      <w:r>
        <w:rPr>
          <w:noProof/>
        </w:rPr>
        <w:t>)</w:t>
      </w:r>
      <w:r>
        <w:fldChar w:fldCharType="end"/>
      </w:r>
      <w:r>
        <w:t>. Considering our results, root expansion and concomitant rhizodeposition might thus become a highly important mechanism determining the C sink strength of forest subsoils.</w:t>
      </w:r>
    </w:p>
    <w:p>
      <w:pPr>
        <w:pStyle w:val="berschrift1"/>
        <w:spacing w:line="480" w:lineRule="auto"/>
      </w:pPr>
      <w:r>
        <w:t>Conclusions</w:t>
      </w:r>
    </w:p>
    <w:p>
      <w:pPr>
        <w:spacing w:line="480" w:lineRule="auto"/>
      </w:pPr>
      <w:r>
        <w:t>Our results clearly demonstrate that soil aggregation, a central process in the cycling of soil carbon, reacts differently to rhizosphere development in subsoils than in topsoils. We show that rhizosphere development in subsoils can strongly enhance macroaggregate formation and thereby occlusion and physical protection of OM, leading to subsoil OC sequestration. This process is likely triggered by an increased abundance of fungi in the rhizosphere which act as active binding agents for aggregates. Our results add to the growing perception that SOC-poor soils, such as subsoils, react with rapid macroaggregate formation to the input of fresh OM, such as rhizodeposits.</w:t>
      </w:r>
    </w:p>
    <w:p>
      <w:pPr>
        <w:spacing w:line="480" w:lineRule="auto"/>
      </w:pPr>
      <w:r>
        <w:t>The discrepancy between low concentrations and large stocks of SOC in deep soil layers together with the demonstrated strong reaction to OM addition indicates that subsoils might provide promising C sinks given appropriate management. Still, subsoils remain understudied and are often excluded from experimental studies and ecosystem monitoring programs. We thus appeal for a stronger scientific consideration of subsoils with special regard to SOC dynamics and thorough investigation of sustainable subsoil management practices as a promising measure for mitigating climate change.</w:t>
      </w:r>
    </w:p>
    <w:p>
      <w:pPr>
        <w:spacing w:line="480" w:lineRule="auto"/>
        <w:jc w:val="left"/>
        <w:rPr>
          <w:rFonts w:eastAsiaTheme="majorEastAsia" w:cstheme="majorBidi"/>
          <w:b/>
          <w:sz w:val="32"/>
          <w:szCs w:val="32"/>
        </w:rPr>
      </w:pPr>
      <w:r>
        <w:br w:type="page"/>
      </w:r>
    </w:p>
    <w:p>
      <w:pPr>
        <w:pStyle w:val="berschrift1"/>
        <w:numPr>
          <w:ilvl w:val="0"/>
          <w:numId w:val="0"/>
        </w:numPr>
        <w:spacing w:line="480" w:lineRule="auto"/>
        <w:ind w:left="357" w:hanging="357"/>
      </w:pPr>
      <w:r>
        <w:t>Acknowledgements</w:t>
      </w:r>
    </w:p>
    <w:p>
      <w:pPr>
        <w:spacing w:line="480" w:lineRule="auto"/>
      </w:pPr>
      <w:r>
        <w:t xml:space="preserve">We would like to thank the team of the Gewächshauslaborzentrum Dürnast of TUM for supervising the pot experiment in the greenhouse; Andreas Ludwig from Bayerische Staatsforsten AöR for providing the </w:t>
      </w:r>
      <w:r>
        <w:rPr>
          <w:i/>
        </w:rPr>
        <w:t>F. sylvatica</w:t>
      </w:r>
      <w:r>
        <w:t xml:space="preserve"> seeds and giving advice regarding germination and cultivation; Gudrun Hufnagel from the German Research Center for Environmental Health for performing DOC and dNt measurements, and the Chair of Plant Pathology of the Technical University of Munich for providing milling equipment. Furthermore, we are grateful for the help of Petra Bucher, Maria Greiner, Franziska Hanko, Annica Kögler, David Schubert, and Stefan Ziegler who performed laboratory analyses. We explicitly wish to thank Andreas Wild for his great help during the sampling campaign.</w:t>
      </w:r>
    </w:p>
    <w:p>
      <w:pPr>
        <w:spacing w:line="480" w:lineRule="auto"/>
      </w:pPr>
      <w:r>
        <w:t>This work was carried out within the research unit “The Forgotten Part of Carbon Cycling: Soil Organic Matter Storage and Turnover in Subsoils (SUBSOM)” (FOR1806) funded by the German research Foundation (DFG) as part of the project “Rhizosphere as driver of subsoil organic matter distribution and composition” (MU3021/4-2).</w:t>
      </w:r>
    </w:p>
    <w:p>
      <w:pPr>
        <w:spacing w:line="480" w:lineRule="auto"/>
      </w:pPr>
      <w:r>
        <w:br w:type="page"/>
      </w:r>
    </w:p>
    <w:p>
      <w:pPr>
        <w:pStyle w:val="berschrift1"/>
        <w:numPr>
          <w:ilvl w:val="0"/>
          <w:numId w:val="0"/>
        </w:numPr>
        <w:spacing w:line="480" w:lineRule="auto"/>
        <w:ind w:left="357" w:hanging="357"/>
      </w:pPr>
      <w:r>
        <w:t>References</w:t>
      </w:r>
    </w:p>
    <w:p>
      <w:pPr>
        <w:pStyle w:val="EndNoteBibliography"/>
        <w:spacing w:line="480" w:lineRule="auto"/>
        <w:rPr>
          <w:noProof/>
        </w:rPr>
      </w:pPr>
      <w:r>
        <w:fldChar w:fldCharType="begin"/>
      </w:r>
      <w:r>
        <w:instrText xml:space="preserve"> ADDIN EN.REFLIST </w:instrText>
      </w:r>
      <w:r>
        <w:fldChar w:fldCharType="separate"/>
      </w:r>
      <w:bookmarkStart w:id="19" w:name="_ENREF_1"/>
      <w:r>
        <w:rPr>
          <w:noProof/>
        </w:rPr>
        <w:t>Amézketa, E., 1999. Soil Aggregate Stability: A Review. Journal of Sustainable Agriculture 14, 83-151.</w:t>
      </w:r>
      <w:bookmarkEnd w:id="19"/>
    </w:p>
    <w:p>
      <w:pPr>
        <w:pStyle w:val="EndNoteBibliography"/>
        <w:spacing w:line="480" w:lineRule="auto"/>
        <w:rPr>
          <w:noProof/>
        </w:rPr>
      </w:pPr>
      <w:bookmarkStart w:id="20" w:name="_ENREF_2"/>
      <w:r>
        <w:rPr>
          <w:noProof/>
        </w:rPr>
        <w:t>Andruschkewitsch, R., Geisseler, D., Dultz, S., Joergensen, R.-G., Ludwig, B., 2014. Rate of soil-aggregate formation under different organic matter amendments-a short-term incubation experiment. Journal of Plant Nutrition and Soil Science 177, 297-306.</w:t>
      </w:r>
      <w:bookmarkEnd w:id="20"/>
    </w:p>
    <w:p>
      <w:pPr>
        <w:pStyle w:val="EndNoteBibliography"/>
        <w:spacing w:line="480" w:lineRule="auto"/>
        <w:rPr>
          <w:noProof/>
        </w:rPr>
      </w:pPr>
      <w:bookmarkStart w:id="21" w:name="_ENREF_3"/>
      <w:r>
        <w:rPr>
          <w:noProof/>
        </w:rPr>
        <w:t>Angst, G., John, S., Mueller, C.W., Kogel-Knabner, I., Rethemeyer, J., 2016. Tracing the sources and spatial distribution of organic carbon in subsoils using a multi-biomarker approach. Sci Rep 6, 29478.</w:t>
      </w:r>
      <w:bookmarkEnd w:id="21"/>
    </w:p>
    <w:p>
      <w:pPr>
        <w:pStyle w:val="EndNoteBibliography"/>
        <w:spacing w:line="480" w:lineRule="auto"/>
        <w:rPr>
          <w:noProof/>
        </w:rPr>
      </w:pPr>
      <w:bookmarkStart w:id="22" w:name="_ENREF_4"/>
      <w:r>
        <w:rPr>
          <w:noProof/>
        </w:rPr>
        <w:t>Bakker, P.A., Berendsen, R.L., Doornbos, R.F., Wintermans, P.C., Pieterse, C.M., 2013. The rhizosphere revisited: root microbiomics. Front Plant Sci 4, 165.</w:t>
      </w:r>
      <w:bookmarkEnd w:id="22"/>
    </w:p>
    <w:p>
      <w:pPr>
        <w:pStyle w:val="EndNoteBibliography"/>
        <w:spacing w:line="480" w:lineRule="auto"/>
        <w:rPr>
          <w:noProof/>
        </w:rPr>
      </w:pPr>
      <w:bookmarkStart w:id="23" w:name="_ENREF_5"/>
      <w:r>
        <w:rPr>
          <w:noProof/>
        </w:rPr>
        <w:t>Barillot, C.D.C., Sarde, C.-O., Bert, V., Tarnaud, E., Cochet, N., 2012. A standardized method for the sampling of rhizosphere and rhizoplan soil bacteria associated to a herbaceous root system. Annals of Microbiology 63, 471-476.</w:t>
      </w:r>
      <w:bookmarkEnd w:id="23"/>
    </w:p>
    <w:p>
      <w:pPr>
        <w:pStyle w:val="EndNoteBibliography"/>
        <w:spacing w:line="480" w:lineRule="auto"/>
        <w:rPr>
          <w:noProof/>
        </w:rPr>
      </w:pPr>
      <w:bookmarkStart w:id="24" w:name="_ENREF_6"/>
      <w:r>
        <w:rPr>
          <w:noProof/>
        </w:rPr>
        <w:t>Baumert, V.L., Vasilyeva, N.A., Vladimirov, A.A., Meier, I.C., Kögel-Knabner, I., Mueller, C.W., 2018. Root Exudates Induce Soil Macroaggregation Facilitated by Fungi in Subsoil. Frontiers in Environmental Science 6.</w:t>
      </w:r>
      <w:bookmarkEnd w:id="24"/>
    </w:p>
    <w:p>
      <w:pPr>
        <w:pStyle w:val="EndNoteBibliography"/>
        <w:spacing w:line="480" w:lineRule="auto"/>
        <w:rPr>
          <w:noProof/>
        </w:rPr>
      </w:pPr>
      <w:bookmarkStart w:id="25" w:name="_ENREF_7"/>
      <w:r>
        <w:rPr>
          <w:noProof/>
        </w:rPr>
        <w:t>Bertin, C., Yang, X., Weston, L.A., 2003. The role of root exudates and allelochemicals in the rhizosphere. Plant and Soil 256, 67-83.</w:t>
      </w:r>
      <w:bookmarkEnd w:id="25"/>
    </w:p>
    <w:p>
      <w:pPr>
        <w:pStyle w:val="EndNoteBibliography"/>
        <w:spacing w:line="480" w:lineRule="auto"/>
        <w:rPr>
          <w:noProof/>
        </w:rPr>
      </w:pPr>
      <w:bookmarkStart w:id="26" w:name="_ENREF_8"/>
      <w:r>
        <w:rPr>
          <w:noProof/>
        </w:rPr>
        <w:t>Blanco-Canqui, H., Lal, R., 2004. Mechanisms of carbon sequestration in soil aggregates. Critical Reviews in Plant Sciences 23, 481-504.</w:t>
      </w:r>
      <w:bookmarkEnd w:id="26"/>
    </w:p>
    <w:p>
      <w:pPr>
        <w:pStyle w:val="EndNoteBibliography"/>
        <w:spacing w:line="480" w:lineRule="auto"/>
        <w:rPr>
          <w:noProof/>
        </w:rPr>
      </w:pPr>
      <w:bookmarkStart w:id="27" w:name="_ENREF_9"/>
      <w:r>
        <w:rPr>
          <w:noProof/>
        </w:rPr>
        <w:t>Brant, J.B., Myrold, D.D., Sulzman, E.W., 2006. Root controls on soil microbial community structure in forest soils. Oecologia 148, 650-659.</w:t>
      </w:r>
      <w:bookmarkEnd w:id="27"/>
    </w:p>
    <w:p>
      <w:pPr>
        <w:pStyle w:val="EndNoteBibliography"/>
        <w:spacing w:line="480" w:lineRule="auto"/>
        <w:rPr>
          <w:noProof/>
        </w:rPr>
      </w:pPr>
      <w:bookmarkStart w:id="28" w:name="_ENREF_10"/>
      <w:r>
        <w:rPr>
          <w:noProof/>
        </w:rPr>
        <w:t>Bucka, F.B., Kölbl, A., Uteau, D., Peth, S., Kögel-Knabner, I., 2019. Organic matter input determines structure development and aggregate formation in artificial soils. Geoderma 354.</w:t>
      </w:r>
      <w:bookmarkEnd w:id="28"/>
    </w:p>
    <w:p>
      <w:pPr>
        <w:pStyle w:val="EndNoteBibliography"/>
        <w:spacing w:line="480" w:lineRule="auto"/>
        <w:rPr>
          <w:noProof/>
        </w:rPr>
      </w:pPr>
      <w:bookmarkStart w:id="29" w:name="_ENREF_11"/>
      <w:r>
        <w:rPr>
          <w:noProof/>
        </w:rPr>
        <w:t>Butler, J.L., Williams, M.A., Bottomley, P.J., Myrold, D.D., 2003. Microbial Community Dynamics Associated with Rhizosphere Carbon Flow. Applied and Environmental Microbiology 69, 6793-6800.</w:t>
      </w:r>
      <w:bookmarkEnd w:id="29"/>
    </w:p>
    <w:p>
      <w:pPr>
        <w:pStyle w:val="EndNoteBibliography"/>
        <w:spacing w:line="480" w:lineRule="auto"/>
        <w:rPr>
          <w:noProof/>
        </w:rPr>
      </w:pPr>
      <w:bookmarkStart w:id="30" w:name="_ENREF_12"/>
      <w:r>
        <w:rPr>
          <w:noProof/>
          <w:lang w:val="de-DE"/>
        </w:rPr>
        <w:t xml:space="preserve">Cania, B., Vestergaard, G., Kublik, S., Kohne, J.M., Fischer, T., Albert, A., Winkler, B., Schloter, M., Schulz, S., 2020. </w:t>
      </w:r>
      <w:r>
        <w:rPr>
          <w:noProof/>
        </w:rPr>
        <w:t>Biological Soil Crusts from Different Soil Substrates Harbor Distinct Bacterial Groups with the Potential to Produce Exopolysaccharides and Lipopolysaccharides. Microb Ecol 79, 326-341.</w:t>
      </w:r>
      <w:bookmarkEnd w:id="30"/>
    </w:p>
    <w:p>
      <w:pPr>
        <w:pStyle w:val="EndNoteBibliography"/>
        <w:spacing w:line="480" w:lineRule="auto"/>
        <w:rPr>
          <w:noProof/>
        </w:rPr>
      </w:pPr>
      <w:bookmarkStart w:id="31" w:name="_ENREF_13"/>
      <w:r>
        <w:rPr>
          <w:noProof/>
        </w:rPr>
        <w:t>Chantigny, M.H., Angers, D.A., Prévost, D., Vézina, L.-P., Chalifour, F.-P., 1997. Soil Aggregation and Fungal and Bacterial Biomass under Annual and Perennial Cropping Systems. Soil Science Society of America Journal 61, 262.</w:t>
      </w:r>
      <w:bookmarkEnd w:id="31"/>
    </w:p>
    <w:p>
      <w:pPr>
        <w:pStyle w:val="EndNoteBibliography"/>
        <w:spacing w:line="480" w:lineRule="auto"/>
        <w:rPr>
          <w:noProof/>
        </w:rPr>
      </w:pPr>
      <w:bookmarkStart w:id="32" w:name="_ENREF_14"/>
      <w:r>
        <w:rPr>
          <w:noProof/>
        </w:rPr>
        <w:t>Christensen, B.T., 1986. Straw incorporation and soil organic matter in macro-aggregates and particle size separates. Journal of Soil Science 37, 125-135.</w:t>
      </w:r>
      <w:bookmarkEnd w:id="32"/>
    </w:p>
    <w:p>
      <w:pPr>
        <w:pStyle w:val="EndNoteBibliography"/>
        <w:spacing w:line="480" w:lineRule="auto"/>
        <w:rPr>
          <w:noProof/>
        </w:rPr>
      </w:pPr>
      <w:bookmarkStart w:id="33" w:name="_ENREF_15"/>
      <w:r>
        <w:rPr>
          <w:noProof/>
        </w:rPr>
        <w:t>de Graaff, M.-A., Jastrow, J.D., Gillette, S., Johns, A., Wullschleger, S.D., 2014. Differential priming of soil carbon driven by soil depth and root impacts on carbon availability. Soil Biology and Biochemistry 69, 147-156.</w:t>
      </w:r>
      <w:bookmarkEnd w:id="33"/>
    </w:p>
    <w:p>
      <w:pPr>
        <w:pStyle w:val="EndNoteBibliography"/>
        <w:spacing w:line="480" w:lineRule="auto"/>
        <w:rPr>
          <w:noProof/>
        </w:rPr>
      </w:pPr>
      <w:bookmarkStart w:id="34" w:name="_ENREF_16"/>
      <w:r>
        <w:rPr>
          <w:noProof/>
        </w:rPr>
        <w:t>De Gryze, S., Six, J., Merckx, R., 2006. Quantifying water-stable soil aggregate turnover and its implication for soil organic matter dynamics in a model study. European Journal of Soil Science 57, 693-707.</w:t>
      </w:r>
      <w:bookmarkEnd w:id="34"/>
    </w:p>
    <w:p>
      <w:pPr>
        <w:pStyle w:val="EndNoteBibliography"/>
        <w:spacing w:line="480" w:lineRule="auto"/>
        <w:rPr>
          <w:noProof/>
        </w:rPr>
      </w:pPr>
      <w:bookmarkStart w:id="35" w:name="_ENREF_17"/>
      <w:r>
        <w:rPr>
          <w:noProof/>
        </w:rPr>
        <w:t>Degens, B.P., 1997. Macro-aggregation of soils by biological bonding and binding mechanisms and the factors affecting these: a review. Soil Research 35.</w:t>
      </w:r>
      <w:bookmarkEnd w:id="35"/>
    </w:p>
    <w:p>
      <w:pPr>
        <w:pStyle w:val="EndNoteBibliography"/>
        <w:spacing w:line="480" w:lineRule="auto"/>
        <w:rPr>
          <w:noProof/>
        </w:rPr>
      </w:pPr>
      <w:bookmarkStart w:id="36" w:name="_ENREF_18"/>
      <w:r>
        <w:rPr>
          <w:noProof/>
        </w:rPr>
        <w:t>Degens, B.P., Sparling, G.P., Abbott, L.K., 1994. The contribution from hyphae, roots and organic carbon constituents to the aggregation of a sandy loam under long-term clover-based and grass pastures. European Journal of Soil Science 45, 459-468.</w:t>
      </w:r>
      <w:bookmarkEnd w:id="36"/>
    </w:p>
    <w:p>
      <w:pPr>
        <w:pStyle w:val="EndNoteBibliography"/>
        <w:spacing w:line="480" w:lineRule="auto"/>
        <w:rPr>
          <w:noProof/>
        </w:rPr>
      </w:pPr>
      <w:bookmarkStart w:id="37" w:name="_ENREF_19"/>
      <w:r>
        <w:rPr>
          <w:noProof/>
        </w:rPr>
        <w:t>Dubois, M., Gilles, K.A., Hamilton, J.K., Rebers, P.A., Smith, F., 1956. Colorimetric Method for Determination of Sugars and Related Substances. Analytical Chemistry 28, 350-356.</w:t>
      </w:r>
      <w:bookmarkEnd w:id="37"/>
    </w:p>
    <w:p>
      <w:pPr>
        <w:pStyle w:val="EndNoteBibliography"/>
        <w:spacing w:line="480" w:lineRule="auto"/>
        <w:rPr>
          <w:noProof/>
          <w:lang w:val="de-DE"/>
        </w:rPr>
      </w:pPr>
      <w:bookmarkStart w:id="38" w:name="_ENREF_20"/>
      <w:r>
        <w:rPr>
          <w:noProof/>
        </w:rPr>
        <w:t xml:space="preserve">Dungait, J.A.J., Hopkins, D.W., Gregory, A.S., Whitmore, A.P., 2012. Soil organic matter turnover is governed by accessibility not recalcitrance. </w:t>
      </w:r>
      <w:r>
        <w:rPr>
          <w:noProof/>
          <w:lang w:val="de-DE"/>
        </w:rPr>
        <w:t>Global Change Biology 18, 1781-1796.</w:t>
      </w:r>
      <w:bookmarkEnd w:id="38"/>
    </w:p>
    <w:p>
      <w:pPr>
        <w:pStyle w:val="EndNoteBibliography"/>
        <w:spacing w:line="480" w:lineRule="auto"/>
        <w:rPr>
          <w:noProof/>
        </w:rPr>
      </w:pPr>
      <w:bookmarkStart w:id="39" w:name="_ENREF_21"/>
      <w:r>
        <w:rPr>
          <w:noProof/>
          <w:lang w:val="de-DE"/>
        </w:rPr>
        <w:t xml:space="preserve">Felde, V.J.M.N.L., Schweizer, S.A., Biesgen, D., Ulbrich, A., Uteau, D., Knief, C., Graf-Rosenfellner, M., Kögel-Knabner, I., Peth, S., 2020. </w:t>
      </w:r>
      <w:r>
        <w:rPr>
          <w:noProof/>
        </w:rPr>
        <w:t>Wet sieving versus dry crushing: Soil microaggregates reveal different physical structure, bacterial diversity and organic matter composition in a clay gradient. European Journal of Soil Science.</w:t>
      </w:r>
      <w:bookmarkEnd w:id="39"/>
    </w:p>
    <w:p>
      <w:pPr>
        <w:pStyle w:val="EndNoteBibliography"/>
        <w:spacing w:line="480" w:lineRule="auto"/>
        <w:rPr>
          <w:noProof/>
        </w:rPr>
      </w:pPr>
      <w:bookmarkStart w:id="40" w:name="_ENREF_22"/>
      <w:r>
        <w:rPr>
          <w:noProof/>
        </w:rPr>
        <w:t>Fierer, N., Schimel, J.P., Holden, P.A., 2003. Variations in microbial community composition through two soil depth profiles. Soil Biology and Biochemistry 35, 167-176.</w:t>
      </w:r>
      <w:bookmarkEnd w:id="40"/>
    </w:p>
    <w:p>
      <w:pPr>
        <w:pStyle w:val="EndNoteBibliography"/>
        <w:spacing w:line="480" w:lineRule="auto"/>
        <w:rPr>
          <w:noProof/>
          <w:lang w:val="de-DE"/>
        </w:rPr>
      </w:pPr>
      <w:bookmarkStart w:id="41" w:name="_ENREF_23"/>
      <w:r>
        <w:rPr>
          <w:noProof/>
        </w:rPr>
        <w:t xml:space="preserve">Fong, J.N.C., Yildiz, F.H., 2015. </w:t>
      </w:r>
      <w:r>
        <w:rPr>
          <w:noProof/>
          <w:lang w:val="de-DE"/>
        </w:rPr>
        <w:t>Biofilm Matrix Proteins. Microbiol Spectr 3.</w:t>
      </w:r>
      <w:bookmarkEnd w:id="41"/>
    </w:p>
    <w:p>
      <w:pPr>
        <w:pStyle w:val="EndNoteBibliography"/>
        <w:spacing w:line="480" w:lineRule="auto"/>
        <w:rPr>
          <w:noProof/>
        </w:rPr>
      </w:pPr>
      <w:bookmarkStart w:id="42" w:name="_ENREF_24"/>
      <w:r>
        <w:rPr>
          <w:noProof/>
          <w:lang w:val="de-DE"/>
        </w:rPr>
        <w:t xml:space="preserve">Fox, J., Weisberg, S., 2018. </w:t>
      </w:r>
      <w:r>
        <w:rPr>
          <w:noProof/>
        </w:rPr>
        <w:t>An R Companion to Applied Regression, third ed. SAGE Publications, Thousand Oaks, CA, USA.</w:t>
      </w:r>
      <w:bookmarkEnd w:id="42"/>
    </w:p>
    <w:p>
      <w:pPr>
        <w:pStyle w:val="EndNoteBibliography"/>
        <w:spacing w:line="480" w:lineRule="auto"/>
        <w:rPr>
          <w:noProof/>
        </w:rPr>
      </w:pPr>
      <w:bookmarkStart w:id="43" w:name="_ENREF_25"/>
      <w:r>
        <w:rPr>
          <w:noProof/>
        </w:rPr>
        <w:t>Frelih-Larsen, A., Hinzmann, M., Ittner, S., 2018. The ‘Invisible’ Subsoil: An Exploratory View of Societal Acceptance of Subsoil Management in Germany. Sustainability 10.</w:t>
      </w:r>
      <w:bookmarkEnd w:id="43"/>
    </w:p>
    <w:p>
      <w:pPr>
        <w:pStyle w:val="EndNoteBibliography"/>
        <w:spacing w:line="480" w:lineRule="auto"/>
        <w:rPr>
          <w:noProof/>
        </w:rPr>
      </w:pPr>
      <w:bookmarkStart w:id="44" w:name="_ENREF_26"/>
      <w:r>
        <w:rPr>
          <w:noProof/>
        </w:rPr>
        <w:t>Frølund, B., Griebe, T., Nielsen, P.H., 1995. Enzymatic activity in the activated-sludge floc matrix. Applied Microbiology and Biotechnology 43, 755-761.</w:t>
      </w:r>
      <w:bookmarkEnd w:id="44"/>
    </w:p>
    <w:p>
      <w:pPr>
        <w:pStyle w:val="EndNoteBibliography"/>
        <w:spacing w:line="480" w:lineRule="auto"/>
        <w:rPr>
          <w:noProof/>
        </w:rPr>
      </w:pPr>
      <w:bookmarkStart w:id="45" w:name="_ENREF_27"/>
      <w:r>
        <w:rPr>
          <w:noProof/>
        </w:rPr>
        <w:t>Frostegård, Å., Tunlid, A., Bååth, E., 1991. Microbial biomass measured as total lipid phosphate in soils of different organic content. Journal of Microbiological Methods 14, 151-163.</w:t>
      </w:r>
      <w:bookmarkEnd w:id="45"/>
    </w:p>
    <w:p>
      <w:pPr>
        <w:pStyle w:val="EndNoteBibliography"/>
        <w:spacing w:line="480" w:lineRule="auto"/>
        <w:rPr>
          <w:noProof/>
        </w:rPr>
      </w:pPr>
      <w:bookmarkStart w:id="46" w:name="_ENREF_28"/>
      <w:r>
        <w:rPr>
          <w:noProof/>
        </w:rPr>
        <w:t>Griffiths, B.S., Ritz, K., Ebblewhite, N., Dobson, G., 1998. Soil microbial community structure: Effects of substrate loading rates. Soil Biology and Biochemistry 31, 145-153.</w:t>
      </w:r>
      <w:bookmarkEnd w:id="46"/>
    </w:p>
    <w:p>
      <w:pPr>
        <w:pStyle w:val="EndNoteBibliography"/>
        <w:spacing w:line="480" w:lineRule="auto"/>
        <w:rPr>
          <w:noProof/>
          <w:lang w:val="de-DE"/>
        </w:rPr>
      </w:pPr>
      <w:bookmarkStart w:id="47" w:name="_ENREF_29"/>
      <w:r>
        <w:rPr>
          <w:noProof/>
        </w:rPr>
        <w:t xml:space="preserve">Hassink, J., 1997. The capacity of soils to preserve organic C and N by their association with clay and silt particles. </w:t>
      </w:r>
      <w:r>
        <w:rPr>
          <w:noProof/>
          <w:lang w:val="de-DE"/>
        </w:rPr>
        <w:t>Plant and Soil 191, 77-87.</w:t>
      </w:r>
      <w:bookmarkEnd w:id="47"/>
    </w:p>
    <w:p>
      <w:pPr>
        <w:pStyle w:val="EndNoteBibliography"/>
        <w:spacing w:line="480" w:lineRule="auto"/>
        <w:rPr>
          <w:noProof/>
        </w:rPr>
      </w:pPr>
      <w:bookmarkStart w:id="48" w:name="_ENREF_30"/>
      <w:r>
        <w:rPr>
          <w:noProof/>
          <w:lang w:val="de-DE"/>
        </w:rPr>
        <w:t xml:space="preserve">Heitkötter, J., Niebuhr, J., Heinze, S., Marschner, B., 2017. </w:t>
      </w:r>
      <w:r>
        <w:rPr>
          <w:noProof/>
        </w:rPr>
        <w:t>Patterns of nitrogen and citric acid induced changes in C-turnover and enzyme activities are different in topsoil and subsoils of a sandy Cambisol. Geoderma 292, 111-117.</w:t>
      </w:r>
      <w:bookmarkEnd w:id="48"/>
    </w:p>
    <w:p>
      <w:pPr>
        <w:pStyle w:val="EndNoteBibliography"/>
        <w:spacing w:line="480" w:lineRule="auto"/>
        <w:rPr>
          <w:noProof/>
        </w:rPr>
      </w:pPr>
      <w:bookmarkStart w:id="49" w:name="_ENREF_31"/>
      <w:r>
        <w:rPr>
          <w:noProof/>
        </w:rPr>
        <w:t>Hinsinger, P., Bengough, A.G., Vetterlein, D., Young, I.M., 2009. Rhizosphere: biophysics, biogeochemistry and ecological relevance. Plant and Soil 321, 117-152.</w:t>
      </w:r>
      <w:bookmarkEnd w:id="49"/>
    </w:p>
    <w:p>
      <w:pPr>
        <w:pStyle w:val="EndNoteBibliography"/>
        <w:spacing w:line="480" w:lineRule="auto"/>
        <w:rPr>
          <w:noProof/>
        </w:rPr>
      </w:pPr>
      <w:bookmarkStart w:id="50" w:name="_ENREF_32"/>
      <w:r>
        <w:rPr>
          <w:noProof/>
        </w:rPr>
        <w:t>Jia, J., Cao, Z., Liu, C., Zhang, Z., Lin, L., Wang, Y., Haghipour, N., Wacker, L., Bao, H., Dittmar, T., Simpson, M.J., Yang, H., Crowther, T.W., Eglinton, T.I., He, J.S., Feng, X., 2019. Climate warming alters subsoil but not topsoil carbon dynamics in alpine grassland. Glob Chang Biol 25, 4383-4393.</w:t>
      </w:r>
      <w:bookmarkEnd w:id="50"/>
    </w:p>
    <w:p>
      <w:pPr>
        <w:pStyle w:val="EndNoteBibliography"/>
        <w:spacing w:line="480" w:lineRule="auto"/>
        <w:rPr>
          <w:noProof/>
        </w:rPr>
      </w:pPr>
      <w:bookmarkStart w:id="51" w:name="_ENREF_33"/>
      <w:r>
        <w:rPr>
          <w:noProof/>
        </w:rPr>
        <w:t>Jobbágy, E.G., Jackson, R.B., 2000. The Vertical Distribution of Soil Organic Carbon and Its Relation to Climate and Vegetation. Ecological Applications 10, 423-436.</w:t>
      </w:r>
      <w:bookmarkEnd w:id="51"/>
    </w:p>
    <w:p>
      <w:pPr>
        <w:pStyle w:val="EndNoteBibliography"/>
        <w:spacing w:line="480" w:lineRule="auto"/>
        <w:rPr>
          <w:noProof/>
        </w:rPr>
      </w:pPr>
      <w:bookmarkStart w:id="52" w:name="_ENREF_34"/>
      <w:r>
        <w:rPr>
          <w:noProof/>
        </w:rPr>
        <w:t>Jones, D.L., Nguyen, C., Finlay, R.D., 2009. Carbon flow in the rhizosphere: carbon trading at the soil–root interface. Plant and Soil 321, 5-33.</w:t>
      </w:r>
      <w:bookmarkEnd w:id="52"/>
    </w:p>
    <w:p>
      <w:pPr>
        <w:pStyle w:val="EndNoteBibliography"/>
        <w:spacing w:line="480" w:lineRule="auto"/>
        <w:rPr>
          <w:noProof/>
          <w:lang w:val="de-DE"/>
        </w:rPr>
      </w:pPr>
      <w:bookmarkStart w:id="53" w:name="_ENREF_35"/>
      <w:r>
        <w:rPr>
          <w:noProof/>
        </w:rPr>
        <w:t xml:space="preserve">Karhu, K., Hilasvuori, E., Fritze, H., Biasi, C., Nykänen, H., Liski, J., Vanhala, P., Heinonsalo, J., Pumpanen, J., 2016. Priming effect increases with depth in a boreal forest soil. </w:t>
      </w:r>
      <w:r>
        <w:rPr>
          <w:noProof/>
          <w:lang w:val="de-DE"/>
        </w:rPr>
        <w:t>Soil Biology and Biochemistry 99, 104-107.</w:t>
      </w:r>
      <w:bookmarkEnd w:id="53"/>
    </w:p>
    <w:p>
      <w:pPr>
        <w:pStyle w:val="EndNoteBibliography"/>
        <w:spacing w:line="480" w:lineRule="auto"/>
        <w:rPr>
          <w:noProof/>
        </w:rPr>
      </w:pPr>
      <w:bookmarkStart w:id="54" w:name="_ENREF_36"/>
      <w:r>
        <w:rPr>
          <w:noProof/>
          <w:lang w:val="de-DE"/>
        </w:rPr>
        <w:t xml:space="preserve">Kätterer, T., Bolinder, M.A., Andrén, O., Kirchmann, H., Menichetti, L., 2011. </w:t>
      </w:r>
      <w:r>
        <w:rPr>
          <w:noProof/>
        </w:rPr>
        <w:t>Roots contribute more to refractory soil organic matter than above-ground crop residues, as revealed by a long-term field experiment. Agriculture, Ecosystems &amp; Environment 141, 184-192.</w:t>
      </w:r>
      <w:bookmarkEnd w:id="54"/>
    </w:p>
    <w:p>
      <w:pPr>
        <w:pStyle w:val="EndNoteBibliography"/>
        <w:spacing w:line="480" w:lineRule="auto"/>
        <w:rPr>
          <w:noProof/>
        </w:rPr>
      </w:pPr>
      <w:bookmarkStart w:id="55" w:name="_ENREF_37"/>
      <w:r>
        <w:rPr>
          <w:noProof/>
        </w:rPr>
        <w:t>Keidel, L., Lenhart, K., Moser, G., Müller, C., 2018. Depth-dependent response of soil aggregates and soil organic carbon content to long-term elevated CO 2 in a temperate grassland soil. Soil Biology and Biochemistry 123, 145-154.</w:t>
      </w:r>
      <w:bookmarkEnd w:id="55"/>
    </w:p>
    <w:p>
      <w:pPr>
        <w:pStyle w:val="EndNoteBibliography"/>
        <w:spacing w:line="480" w:lineRule="auto"/>
        <w:rPr>
          <w:noProof/>
          <w:lang w:val="de-DE"/>
        </w:rPr>
      </w:pPr>
      <w:bookmarkStart w:id="56" w:name="_ENREF_38"/>
      <w:r>
        <w:rPr>
          <w:noProof/>
        </w:rPr>
        <w:t xml:space="preserve">Kell, D.B., 2011. Breeding crop plants with deep roots: their role in sustainable carbon, nutrient and water sequestration. </w:t>
      </w:r>
      <w:r>
        <w:rPr>
          <w:noProof/>
          <w:lang w:val="de-DE"/>
        </w:rPr>
        <w:t>Ann Bot 108, 407-418.</w:t>
      </w:r>
      <w:bookmarkEnd w:id="56"/>
    </w:p>
    <w:p>
      <w:pPr>
        <w:pStyle w:val="EndNoteBibliography"/>
        <w:spacing w:line="480" w:lineRule="auto"/>
        <w:rPr>
          <w:noProof/>
        </w:rPr>
      </w:pPr>
      <w:bookmarkStart w:id="57" w:name="_ENREF_39"/>
      <w:r>
        <w:rPr>
          <w:noProof/>
          <w:lang w:val="de-DE"/>
        </w:rPr>
        <w:t xml:space="preserve">Kirfel, K., Heinze, S., Hertel, D., Leuschner, C., 2019. </w:t>
      </w:r>
      <w:r>
        <w:rPr>
          <w:noProof/>
        </w:rPr>
        <w:t>Effects of bedrock type and soil chemistry on the fine roots of European beech – A study on the belowground plasticity of trees. Forest Ecology and Management 444, 256-268.</w:t>
      </w:r>
      <w:bookmarkEnd w:id="57"/>
    </w:p>
    <w:p>
      <w:pPr>
        <w:pStyle w:val="EndNoteBibliography"/>
        <w:spacing w:line="480" w:lineRule="auto"/>
        <w:rPr>
          <w:noProof/>
          <w:lang w:val="de-DE"/>
        </w:rPr>
      </w:pPr>
      <w:bookmarkStart w:id="58" w:name="_ENREF_40"/>
      <w:r>
        <w:rPr>
          <w:noProof/>
        </w:rPr>
        <w:t xml:space="preserve">Kramer, S., Marhan, S., Haslwimmer, H., Ruess, L., Kandeler, E., 2013. Temporal variation in surface and subsoil abundance and function of the soil microbial community in an arable soil. </w:t>
      </w:r>
      <w:r>
        <w:rPr>
          <w:noProof/>
          <w:lang w:val="de-DE"/>
        </w:rPr>
        <w:t>Soil Biology and Biochemistry 61, 76-85.</w:t>
      </w:r>
      <w:bookmarkEnd w:id="58"/>
    </w:p>
    <w:p>
      <w:pPr>
        <w:pStyle w:val="EndNoteBibliography"/>
        <w:spacing w:line="480" w:lineRule="auto"/>
        <w:rPr>
          <w:noProof/>
        </w:rPr>
      </w:pPr>
      <w:bookmarkStart w:id="59" w:name="_ENREF_41"/>
      <w:r>
        <w:rPr>
          <w:noProof/>
          <w:lang w:val="de-DE"/>
        </w:rPr>
        <w:t xml:space="preserve">Kumar, A., Dorodnikov, M., Splettstößer, T., Kuzyakov, Y., Pausch, J., 2017. </w:t>
      </w:r>
      <w:r>
        <w:rPr>
          <w:noProof/>
        </w:rPr>
        <w:t>Effects of maize roots on aggregate stability and enzyme activities in soil. Geoderma 306, 50-57.</w:t>
      </w:r>
      <w:bookmarkEnd w:id="59"/>
    </w:p>
    <w:p>
      <w:pPr>
        <w:pStyle w:val="EndNoteBibliography"/>
        <w:spacing w:line="480" w:lineRule="auto"/>
        <w:rPr>
          <w:noProof/>
        </w:rPr>
      </w:pPr>
      <w:bookmarkStart w:id="60" w:name="_ENREF_42"/>
      <w:r>
        <w:rPr>
          <w:noProof/>
        </w:rPr>
        <w:t>Lê, S., Josse, J., Husson, F., 2008. FactoMineR: AnRPackage for Multivariate Analysis. Journal of Statistical Software 25.</w:t>
      </w:r>
      <w:bookmarkEnd w:id="60"/>
    </w:p>
    <w:p>
      <w:pPr>
        <w:pStyle w:val="EndNoteBibliography"/>
        <w:spacing w:line="480" w:lineRule="auto"/>
        <w:rPr>
          <w:noProof/>
        </w:rPr>
      </w:pPr>
      <w:bookmarkStart w:id="61" w:name="_ENREF_43"/>
      <w:r>
        <w:rPr>
          <w:noProof/>
        </w:rPr>
        <w:t>Lehmann, A., Zheng, W., Rillig, M.C., 2017. Soil biota contributions to soil aggregation. Nat Ecol Evol 1, 1828-1835.</w:t>
      </w:r>
      <w:bookmarkEnd w:id="61"/>
    </w:p>
    <w:p>
      <w:pPr>
        <w:pStyle w:val="EndNoteBibliography"/>
        <w:spacing w:line="480" w:lineRule="auto"/>
        <w:rPr>
          <w:noProof/>
        </w:rPr>
      </w:pPr>
      <w:bookmarkStart w:id="62" w:name="_ENREF_44"/>
      <w:r>
        <w:rPr>
          <w:noProof/>
        </w:rPr>
        <w:t>Lehmann, A., Zheng, W., Ryo, M., Soutschek, K., Roy, J., Rongstock, R., Maass, S., Rillig, M.C., 2020. Fungal Traits Important for Soil Aggregation. Front Microbiol 10, 2904.</w:t>
      </w:r>
      <w:bookmarkEnd w:id="62"/>
    </w:p>
    <w:p>
      <w:pPr>
        <w:pStyle w:val="EndNoteBibliography"/>
        <w:spacing w:line="480" w:lineRule="auto"/>
        <w:rPr>
          <w:noProof/>
        </w:rPr>
      </w:pPr>
      <w:bookmarkStart w:id="63" w:name="_ENREF_45"/>
      <w:r>
        <w:rPr>
          <w:noProof/>
        </w:rPr>
        <w:t xml:space="preserve">Lenth, R., Buerkner, P., Herve, M., Love, J., Riebl, H., Singmann, H., 2020. emmeans: Estimated Marginal Means, aka Least-Squares Means. </w:t>
      </w:r>
      <w:hyperlink r:id="rId10" w:history="1">
        <w:r>
          <w:rPr>
            <w:rStyle w:val="Hyperlink"/>
            <w:noProof/>
          </w:rPr>
          <w:t>https://CRAN.R-project.org/package=emmeans</w:t>
        </w:r>
      </w:hyperlink>
      <w:r>
        <w:rPr>
          <w:noProof/>
        </w:rPr>
        <w:t>.</w:t>
      </w:r>
      <w:bookmarkEnd w:id="63"/>
    </w:p>
    <w:p>
      <w:pPr>
        <w:pStyle w:val="EndNoteBibliography"/>
        <w:spacing w:line="480" w:lineRule="auto"/>
        <w:rPr>
          <w:noProof/>
        </w:rPr>
      </w:pPr>
      <w:bookmarkStart w:id="64" w:name="_ENREF_46"/>
      <w:r>
        <w:rPr>
          <w:noProof/>
        </w:rPr>
        <w:t>Lorenz, K., Lal, R., 2005. The Depth Distribution of Soil Organic Carbon in Relation to Land Use and Management and the Potential of Carbon Sequestration in Subsoil Horizons. Advances in Agronomy 88, 35-66.</w:t>
      </w:r>
      <w:bookmarkEnd w:id="64"/>
    </w:p>
    <w:p>
      <w:pPr>
        <w:pStyle w:val="EndNoteBibliography"/>
        <w:spacing w:line="480" w:lineRule="auto"/>
        <w:rPr>
          <w:noProof/>
        </w:rPr>
      </w:pPr>
      <w:bookmarkStart w:id="65" w:name="_ENREF_47"/>
      <w:r>
        <w:rPr>
          <w:noProof/>
        </w:rPr>
        <w:t>Lowry, O.H., Rosebrough, N.J., Farr, A.L., Randall, R.J., 1951. Protein measurement with the Folin phenol reagent. The Journal of biological chemistry 193, 265-275.</w:t>
      </w:r>
      <w:bookmarkEnd w:id="65"/>
    </w:p>
    <w:p>
      <w:pPr>
        <w:pStyle w:val="EndNoteBibliography"/>
        <w:spacing w:line="480" w:lineRule="auto"/>
        <w:rPr>
          <w:noProof/>
        </w:rPr>
      </w:pPr>
      <w:bookmarkStart w:id="66" w:name="_ENREF_48"/>
      <w:r>
        <w:rPr>
          <w:noProof/>
        </w:rPr>
        <w:t>Luster, J., Göttlein, A., Nowack, B., Sarret, G., 2008. Sampling, defining, characterising and modeling the rhizosphere—the soil science tool box. Plant and Soil 321, 457-482.</w:t>
      </w:r>
      <w:bookmarkEnd w:id="66"/>
    </w:p>
    <w:p>
      <w:pPr>
        <w:pStyle w:val="EndNoteBibliography"/>
        <w:spacing w:line="480" w:lineRule="auto"/>
        <w:rPr>
          <w:noProof/>
        </w:rPr>
      </w:pPr>
      <w:bookmarkStart w:id="67" w:name="_ENREF_49"/>
      <w:r>
        <w:rPr>
          <w:noProof/>
        </w:rPr>
        <w:t>Malik, A.A., Chowdhury, S., Schlager, V., Oliver, A., Puissant, J., Vazquez, P.G., Jehmlich, N., von Bergen, M., Griffiths, R.I., Gleixner, G., 2016. Soil Fungal:Bacterial Ratios Are Linked to Altered Carbon Cycling. Front Microbiol 7, 1247.</w:t>
      </w:r>
      <w:bookmarkEnd w:id="67"/>
    </w:p>
    <w:p>
      <w:pPr>
        <w:pStyle w:val="EndNoteBibliography"/>
        <w:spacing w:line="480" w:lineRule="auto"/>
        <w:rPr>
          <w:noProof/>
        </w:rPr>
      </w:pPr>
      <w:bookmarkStart w:id="68" w:name="_ENREF_50"/>
      <w:r>
        <w:rPr>
          <w:noProof/>
        </w:rPr>
        <w:t>Marx, M.C., Wood, M., Jarvis, S.C., 2001. A microplate fluorimetric assay for the study of enzyme diversity in soils. Soil Biology and Biochemistry 33, 1633-1640.</w:t>
      </w:r>
      <w:bookmarkEnd w:id="68"/>
    </w:p>
    <w:p>
      <w:pPr>
        <w:pStyle w:val="EndNoteBibliography"/>
        <w:spacing w:line="480" w:lineRule="auto"/>
        <w:rPr>
          <w:noProof/>
          <w:lang w:val="de-DE"/>
        </w:rPr>
      </w:pPr>
      <w:bookmarkStart w:id="69" w:name="_ENREF_51"/>
      <w:r>
        <w:rPr>
          <w:noProof/>
        </w:rPr>
        <w:t xml:space="preserve">Matteodo, M., Grand, S., Sebag, D., Rowley, M.C., Vittoz, P., Verrecchia, E.P., 2018. Decoupling of topsoil and subsoil controls on organic matter dynamics in the Swiss Alps. </w:t>
      </w:r>
      <w:r>
        <w:rPr>
          <w:noProof/>
          <w:lang w:val="de-DE"/>
        </w:rPr>
        <w:t>Geoderma 330, 41-51.</w:t>
      </w:r>
      <w:bookmarkEnd w:id="69"/>
    </w:p>
    <w:p>
      <w:pPr>
        <w:pStyle w:val="EndNoteBibliography"/>
        <w:spacing w:line="480" w:lineRule="auto"/>
        <w:rPr>
          <w:noProof/>
        </w:rPr>
      </w:pPr>
      <w:bookmarkStart w:id="70" w:name="_ENREF_52"/>
      <w:r>
        <w:rPr>
          <w:noProof/>
          <w:lang w:val="de-DE"/>
        </w:rPr>
        <w:t xml:space="preserve">Miniaci, C., Bunge, M., Duc, L., Edwards, I., Bürgmann, H., Zeyer, J., 2007. </w:t>
      </w:r>
      <w:r>
        <w:rPr>
          <w:noProof/>
        </w:rPr>
        <w:t>Effects of pioneering plants on microbial structures and functions in a glacier forefield. Biology and Fertility of Soils 44, 289-297.</w:t>
      </w:r>
      <w:bookmarkEnd w:id="70"/>
    </w:p>
    <w:p>
      <w:pPr>
        <w:pStyle w:val="EndNoteBibliography"/>
        <w:spacing w:line="480" w:lineRule="auto"/>
        <w:rPr>
          <w:noProof/>
        </w:rPr>
      </w:pPr>
      <w:bookmarkStart w:id="71" w:name="_ENREF_53"/>
      <w:r>
        <w:rPr>
          <w:noProof/>
        </w:rPr>
        <w:t>Moni, C., Rumpel, C., Virto, I., Chabbi, A., Chenu, C., 2010. Relative importance of sorption versus aggregation for organic matter storage in subsoil horizons of two contrasting soils. European Journal of Soil Science 61, 958-969.</w:t>
      </w:r>
      <w:bookmarkEnd w:id="71"/>
    </w:p>
    <w:p>
      <w:pPr>
        <w:pStyle w:val="EndNoteBibliography"/>
        <w:spacing w:line="480" w:lineRule="auto"/>
        <w:rPr>
          <w:noProof/>
        </w:rPr>
      </w:pPr>
      <w:bookmarkStart w:id="72" w:name="_ENREF_54"/>
      <w:r>
        <w:rPr>
          <w:noProof/>
        </w:rPr>
        <w:t>Nguyen, C., 2003. Rhizodeposition of organic C by plants: mechanisms and controls. Agronomie 23, 375-396.</w:t>
      </w:r>
      <w:bookmarkEnd w:id="72"/>
    </w:p>
    <w:p>
      <w:pPr>
        <w:pStyle w:val="EndNoteBibliography"/>
        <w:spacing w:line="480" w:lineRule="auto"/>
        <w:rPr>
          <w:noProof/>
        </w:rPr>
      </w:pPr>
      <w:bookmarkStart w:id="73" w:name="_ENREF_55"/>
      <w:r>
        <w:rPr>
          <w:noProof/>
        </w:rPr>
        <w:t>Nichols, K.A., Halvorson, J.J., 2013. Roles of Biology, Chemistry, and Physics in Soil Macroaggregate Formation and Stabilization. The Open Agriculture Journal 7, 107-117.</w:t>
      </w:r>
      <w:bookmarkEnd w:id="73"/>
    </w:p>
    <w:p>
      <w:pPr>
        <w:pStyle w:val="EndNoteBibliography"/>
        <w:spacing w:line="480" w:lineRule="auto"/>
        <w:rPr>
          <w:noProof/>
        </w:rPr>
      </w:pPr>
      <w:bookmarkStart w:id="74" w:name="_ENREF_56"/>
      <w:r>
        <w:rPr>
          <w:noProof/>
        </w:rPr>
        <w:t>Nicolitch, O., Colin, Y., Turpault, M.P., Fauchery, L., Uroz, S., 2017. Tree roots select specific bacterial communities in the subsurface critical zone. Soil Biology and Biochemistry 115, 109-123.</w:t>
      </w:r>
      <w:bookmarkEnd w:id="74"/>
    </w:p>
    <w:p>
      <w:pPr>
        <w:pStyle w:val="EndNoteBibliography"/>
        <w:spacing w:line="480" w:lineRule="auto"/>
        <w:rPr>
          <w:noProof/>
        </w:rPr>
      </w:pPr>
      <w:bookmarkStart w:id="75" w:name="_ENREF_57"/>
      <w:r>
        <w:rPr>
          <w:noProof/>
        </w:rPr>
        <w:t>Oades, J.M., 1984. Soil organic matter and structural stability: mechanisms and implications for management. Plant and Soil 76, 319-337.</w:t>
      </w:r>
      <w:bookmarkEnd w:id="75"/>
    </w:p>
    <w:p>
      <w:pPr>
        <w:pStyle w:val="EndNoteBibliography"/>
        <w:spacing w:line="480" w:lineRule="auto"/>
        <w:rPr>
          <w:noProof/>
        </w:rPr>
      </w:pPr>
      <w:bookmarkStart w:id="76" w:name="_ENREF_58"/>
      <w:r>
        <w:rPr>
          <w:noProof/>
        </w:rPr>
        <w:t>Oades, J.M., Waters, A.G., 1991. Aggregate hierarchy in soils. Australian Journal of Soil Research 29, 815.</w:t>
      </w:r>
      <w:bookmarkEnd w:id="76"/>
    </w:p>
    <w:p>
      <w:pPr>
        <w:pStyle w:val="EndNoteBibliography"/>
        <w:spacing w:line="480" w:lineRule="auto"/>
        <w:rPr>
          <w:noProof/>
        </w:rPr>
      </w:pPr>
      <w:bookmarkStart w:id="77" w:name="_ENREF_59"/>
      <w:r>
        <w:rPr>
          <w:noProof/>
          <w:lang w:val="de-DE"/>
        </w:rPr>
        <w:t xml:space="preserve">Paterson, E., Gebbing, T., Abel, C., Sim, A., Telfer, G., 2007. </w:t>
      </w:r>
      <w:r>
        <w:rPr>
          <w:noProof/>
        </w:rPr>
        <w:t>Rhizodeposition shapes rhizosphere microbial community structure in organic soil. New Phytol 173, 600-610.</w:t>
      </w:r>
      <w:bookmarkEnd w:id="77"/>
    </w:p>
    <w:p>
      <w:pPr>
        <w:pStyle w:val="EndNoteBibliography"/>
        <w:spacing w:line="480" w:lineRule="auto"/>
        <w:rPr>
          <w:noProof/>
        </w:rPr>
      </w:pPr>
      <w:bookmarkStart w:id="78" w:name="_ENREF_60"/>
      <w:r>
        <w:rPr>
          <w:noProof/>
        </w:rPr>
        <w:t>Philippot, L., Raaijmakers, J.M., Lemanceau, P., van der Putten, W.H., 2013. Going back to the roots: the microbial ecology of the rhizosphere. Nat Rev Microbiol 11, 789-799.</w:t>
      </w:r>
      <w:bookmarkEnd w:id="78"/>
    </w:p>
    <w:p>
      <w:pPr>
        <w:pStyle w:val="EndNoteBibliography"/>
        <w:spacing w:line="480" w:lineRule="auto"/>
        <w:rPr>
          <w:noProof/>
        </w:rPr>
      </w:pPr>
      <w:bookmarkStart w:id="79" w:name="_ENREF_61"/>
      <w:r>
        <w:rPr>
          <w:noProof/>
        </w:rPr>
        <w:t>Phillips, D.A., Fox, T.C., Six, J., 2006. Root exudation (net efflux of amino acids) may increase rhizodeposition under elevated CO2. Global Change Biology 12, 561-567.</w:t>
      </w:r>
      <w:bookmarkEnd w:id="79"/>
    </w:p>
    <w:p>
      <w:pPr>
        <w:pStyle w:val="EndNoteBibliography"/>
        <w:spacing w:line="480" w:lineRule="auto"/>
        <w:rPr>
          <w:noProof/>
        </w:rPr>
      </w:pPr>
      <w:bookmarkStart w:id="80" w:name="_ENREF_62"/>
      <w:r>
        <w:rPr>
          <w:noProof/>
        </w:rPr>
        <w:t>Phillips, R.P., Bernhardt, E.S., Schlesinger, W.H., 2009. Elevated CO2 increases root exudation from loblolly pine (Pinus taeda) seedlings as an N-mediated response. Tree Physiol 29, 1513-1523.</w:t>
      </w:r>
      <w:bookmarkEnd w:id="80"/>
    </w:p>
    <w:p>
      <w:pPr>
        <w:pStyle w:val="EndNoteBibliography"/>
        <w:spacing w:line="480" w:lineRule="auto"/>
        <w:rPr>
          <w:noProof/>
        </w:rPr>
      </w:pPr>
      <w:bookmarkStart w:id="81" w:name="_ENREF_63"/>
      <w:r>
        <w:rPr>
          <w:noProof/>
        </w:rPr>
        <w:t>Poirier, V., Angers, D.A., Whalen, J.K., 2014. Formation of millimetric-scale aggregates and associated retention of 13C–15N-labelled residues are greater in subsoil than topsoil. Soil Biology and Biochemistry 75, 45-53.</w:t>
      </w:r>
      <w:bookmarkEnd w:id="81"/>
    </w:p>
    <w:p>
      <w:pPr>
        <w:pStyle w:val="EndNoteBibliography"/>
        <w:spacing w:line="480" w:lineRule="auto"/>
        <w:rPr>
          <w:noProof/>
        </w:rPr>
      </w:pPr>
      <w:bookmarkStart w:id="82" w:name="_ENREF_64"/>
      <w:r>
        <w:rPr>
          <w:noProof/>
        </w:rPr>
        <w:t>Poirier, V., Basile-Doelsch, I., Balesdent, J., Borschneck, D., Whalen, J.K., Angers, D.A., 2020. Organo-Mineral Interactions Are More Important for Organic Matter Retention in Subsoil Than Topsoil. Soil Systems 4.</w:t>
      </w:r>
      <w:bookmarkEnd w:id="82"/>
    </w:p>
    <w:p>
      <w:pPr>
        <w:pStyle w:val="EndNoteBibliography"/>
        <w:spacing w:line="480" w:lineRule="auto"/>
        <w:rPr>
          <w:noProof/>
        </w:rPr>
      </w:pPr>
      <w:bookmarkStart w:id="83" w:name="_ENREF_65"/>
      <w:r>
        <w:rPr>
          <w:noProof/>
        </w:rPr>
        <w:t>Puget, P., Angers, D.A., Chenu, C., 1999. Nature of carbohydrates associated with water-stable aggregates of two cultivated soils. Soil Biology and Biochemistry 31, 55-63.</w:t>
      </w:r>
      <w:bookmarkEnd w:id="83"/>
    </w:p>
    <w:p>
      <w:pPr>
        <w:pStyle w:val="EndNoteBibliography"/>
        <w:spacing w:line="480" w:lineRule="auto"/>
        <w:rPr>
          <w:noProof/>
        </w:rPr>
      </w:pPr>
      <w:bookmarkStart w:id="84" w:name="_ENREF_66"/>
      <w:r>
        <w:rPr>
          <w:noProof/>
        </w:rPr>
        <w:t xml:space="preserve">R Development Core Team, 2020. A language and environment for statistical computing. R Foundation for Statistical Computing, Vienna, Austria. </w:t>
      </w:r>
      <w:hyperlink r:id="rId11" w:history="1">
        <w:r>
          <w:rPr>
            <w:rStyle w:val="Hyperlink"/>
            <w:noProof/>
          </w:rPr>
          <w:t>https://www.R-project.org/</w:t>
        </w:r>
      </w:hyperlink>
      <w:r>
        <w:rPr>
          <w:noProof/>
        </w:rPr>
        <w:t>.</w:t>
      </w:r>
      <w:bookmarkEnd w:id="84"/>
    </w:p>
    <w:p>
      <w:pPr>
        <w:pStyle w:val="EndNoteBibliography"/>
        <w:spacing w:line="480" w:lineRule="auto"/>
        <w:rPr>
          <w:noProof/>
        </w:rPr>
      </w:pPr>
      <w:bookmarkStart w:id="85" w:name="_ENREF_67"/>
      <w:r>
        <w:rPr>
          <w:noProof/>
        </w:rPr>
        <w:t>Rasmussen, C., Torn, M.S., Southard, R.J., 2005. Mineral Assemblage and Aggregates Control Carbon Dynamics in a California Conifer Forest. Soil Science Society of America Journal 69.</w:t>
      </w:r>
      <w:bookmarkEnd w:id="85"/>
    </w:p>
    <w:p>
      <w:pPr>
        <w:pStyle w:val="EndNoteBibliography"/>
        <w:spacing w:line="480" w:lineRule="auto"/>
        <w:rPr>
          <w:noProof/>
        </w:rPr>
      </w:pPr>
      <w:bookmarkStart w:id="86" w:name="_ENREF_68"/>
      <w:r>
        <w:rPr>
          <w:noProof/>
        </w:rPr>
        <w:t>Rasse, D.P., Rumpel, C., Dignac, M.-F., 2005. Is soil carbon mostly root carbon? Mechanisms for a specific stabilisation. Plant and Soil 269, 341-356.</w:t>
      </w:r>
      <w:bookmarkEnd w:id="86"/>
    </w:p>
    <w:p>
      <w:pPr>
        <w:pStyle w:val="EndNoteBibliography"/>
        <w:spacing w:line="480" w:lineRule="auto"/>
        <w:rPr>
          <w:noProof/>
        </w:rPr>
      </w:pPr>
      <w:bookmarkStart w:id="87" w:name="_ENREF_69"/>
      <w:r>
        <w:rPr>
          <w:noProof/>
        </w:rPr>
        <w:t>Redmile-Gordon, M.A., Brookes, P.C., Evershed, R.P., Goulding, K.W.T., Hirsch, P.R., 2014. Measuring the soil-microbial interface: Extraction of extracellular polymeric substances (EPS) from soil biofilms. Soil Biology and Biochemistry 72, 163-171.</w:t>
      </w:r>
      <w:bookmarkEnd w:id="87"/>
    </w:p>
    <w:p>
      <w:pPr>
        <w:pStyle w:val="EndNoteBibliography"/>
        <w:spacing w:line="480" w:lineRule="auto"/>
        <w:rPr>
          <w:noProof/>
        </w:rPr>
      </w:pPr>
      <w:bookmarkStart w:id="88" w:name="_ENREF_70"/>
      <w:r>
        <w:rPr>
          <w:noProof/>
        </w:rPr>
        <w:t>Rillig, M.C., Aguilar-Trigueros, C.A., Bergmann, J., Verbruggen, E., Veresoglou, S.D., Lehmann, A., 2015. Plant root and mycorrhizal fungal traits for understanding soil aggregation. New Phytol 205, 1385-1388.</w:t>
      </w:r>
      <w:bookmarkEnd w:id="88"/>
    </w:p>
    <w:p>
      <w:pPr>
        <w:pStyle w:val="EndNoteBibliography"/>
        <w:spacing w:line="480" w:lineRule="auto"/>
        <w:rPr>
          <w:noProof/>
        </w:rPr>
      </w:pPr>
      <w:bookmarkStart w:id="89" w:name="_ENREF_71"/>
      <w:r>
        <w:rPr>
          <w:noProof/>
        </w:rPr>
        <w:t>Rillig, M.C., Mummey, D.L., 2006. Mycorrhizas and soil structure. New Phytol 171, 41-53.</w:t>
      </w:r>
      <w:bookmarkEnd w:id="89"/>
    </w:p>
    <w:p>
      <w:pPr>
        <w:pStyle w:val="EndNoteBibliography"/>
        <w:spacing w:line="480" w:lineRule="auto"/>
        <w:rPr>
          <w:noProof/>
        </w:rPr>
      </w:pPr>
      <w:bookmarkStart w:id="90" w:name="_ENREF_72"/>
      <w:r>
        <w:rPr>
          <w:noProof/>
        </w:rPr>
        <w:t>Rumpel, C., Chabbi, A., Marschner, B., 2012. Carbon Storage and Sequestration in Subsoil Horizons: Knowledge, Gaps and Potentials, pp. 445-464.</w:t>
      </w:r>
      <w:bookmarkEnd w:id="90"/>
    </w:p>
    <w:p>
      <w:pPr>
        <w:pStyle w:val="EndNoteBibliography"/>
        <w:spacing w:line="480" w:lineRule="auto"/>
        <w:rPr>
          <w:noProof/>
        </w:rPr>
      </w:pPr>
      <w:bookmarkStart w:id="91" w:name="_ENREF_73"/>
      <w:r>
        <w:rPr>
          <w:noProof/>
          <w:lang w:val="de-DE"/>
        </w:rPr>
        <w:t xml:space="preserve">Rumpel, C., Kögel-Knabner, I., 2011. </w:t>
      </w:r>
      <w:r>
        <w:rPr>
          <w:noProof/>
        </w:rPr>
        <w:t>Deep soil organic matter—a key but poorly understood component of terrestrial C cycle. Plant and Soil 338, 143-158.</w:t>
      </w:r>
      <w:bookmarkEnd w:id="91"/>
    </w:p>
    <w:p>
      <w:pPr>
        <w:pStyle w:val="EndNoteBibliography"/>
        <w:spacing w:line="480" w:lineRule="auto"/>
        <w:rPr>
          <w:noProof/>
        </w:rPr>
      </w:pPr>
      <w:bookmarkStart w:id="92" w:name="_ENREF_74"/>
      <w:r>
        <w:rPr>
          <w:noProof/>
        </w:rPr>
        <w:t>Salomé, C., Nunan, N., Pouteau, V., Lerch, T.Z., Chenu, C., 2010. Carbon dynamics in topsoil and in subsoil may be controlled by different regulatory mechanisms. Global Change Biology 16, 416-426.</w:t>
      </w:r>
      <w:bookmarkEnd w:id="92"/>
    </w:p>
    <w:p>
      <w:pPr>
        <w:pStyle w:val="EndNoteBibliography"/>
        <w:spacing w:line="480" w:lineRule="auto"/>
        <w:rPr>
          <w:noProof/>
        </w:rPr>
      </w:pPr>
      <w:bookmarkStart w:id="93" w:name="_ENREF_75"/>
      <w:r>
        <w:rPr>
          <w:noProof/>
        </w:rPr>
        <w:t>Sanaullah, M., Chabbi, A., Leifeld, J., Bardoux, G., Billou, D., Rumpel, C., 2010. Decomposition and stabilization of root litter in top- and subsoil horizons: what is the difference? Plant and Soil 338, 127-141.</w:t>
      </w:r>
      <w:bookmarkEnd w:id="93"/>
    </w:p>
    <w:p>
      <w:pPr>
        <w:pStyle w:val="EndNoteBibliography"/>
        <w:spacing w:line="480" w:lineRule="auto"/>
        <w:rPr>
          <w:noProof/>
        </w:rPr>
      </w:pPr>
      <w:bookmarkStart w:id="94" w:name="_ENREF_76"/>
      <w:r>
        <w:rPr>
          <w:noProof/>
        </w:rPr>
        <w:t>Scandellari, F., Tonon, G., Thalheimer, M., Ceccon, C., Gioacchini, P., Aber, J.D., Tagliavini, M., 2007. Assessing nitrogen fluxes from roots to soil associated to rhizodeposition by apple (Malus domestica) trees. Trees-Structure and Function 21, 499-505.</w:t>
      </w:r>
      <w:bookmarkEnd w:id="94"/>
    </w:p>
    <w:p>
      <w:pPr>
        <w:pStyle w:val="EndNoteBibliography"/>
        <w:spacing w:line="480" w:lineRule="auto"/>
        <w:rPr>
          <w:noProof/>
        </w:rPr>
      </w:pPr>
      <w:bookmarkStart w:id="95" w:name="_ENREF_77"/>
      <w:r>
        <w:rPr>
          <w:noProof/>
        </w:rPr>
        <w:t>Schrumpf, M., Kaiser, K., Guggenberger, G., Persson, T., Kögel-Knabner, I., Schulze, E.D., 2013. Storage and stability of organic carbon in soils as related to depth, occlusion within aggregates, and attachment to minerals. Biogeosciences 10, 1675-1691.</w:t>
      </w:r>
      <w:bookmarkEnd w:id="95"/>
    </w:p>
    <w:p>
      <w:pPr>
        <w:pStyle w:val="EndNoteBibliography"/>
        <w:spacing w:line="480" w:lineRule="auto"/>
        <w:rPr>
          <w:noProof/>
        </w:rPr>
      </w:pPr>
      <w:bookmarkStart w:id="96" w:name="_ENREF_78"/>
      <w:r>
        <w:rPr>
          <w:noProof/>
        </w:rPr>
        <w:t>Segoli, M., Gryze, S.D., Dou, F., Lee, J., Post, W.M., Denef, K., Six, J., 2013. AggModel: A soil organic matter model with measurable pools for use in incubation studies. Ecological Modelling 263, 1-9.</w:t>
      </w:r>
      <w:bookmarkEnd w:id="96"/>
    </w:p>
    <w:p>
      <w:pPr>
        <w:pStyle w:val="EndNoteBibliography"/>
        <w:spacing w:line="480" w:lineRule="auto"/>
        <w:rPr>
          <w:noProof/>
        </w:rPr>
      </w:pPr>
      <w:bookmarkStart w:id="97" w:name="_ENREF_79"/>
      <w:r>
        <w:rPr>
          <w:noProof/>
        </w:rPr>
        <w:t>Shahzad, T., Anwar, F., Hussain, S., Mahmood, F., Arif, M.S., Sahar, A., Nawaz, M.F., Perveen, N., Sanaullah, M., Rehman, K., Rashid, M.I., 2019. Carbon dynamics in surface and deep soil in response to increasing litter addition rates in an agro-ecosystem. Geoderma 333, 1-9.</w:t>
      </w:r>
      <w:bookmarkEnd w:id="97"/>
    </w:p>
    <w:p>
      <w:pPr>
        <w:pStyle w:val="EndNoteBibliography"/>
        <w:spacing w:line="480" w:lineRule="auto"/>
        <w:rPr>
          <w:noProof/>
        </w:rPr>
      </w:pPr>
      <w:bookmarkStart w:id="98" w:name="_ENREF_80"/>
      <w:r>
        <w:rPr>
          <w:noProof/>
        </w:rPr>
        <w:t>Shahzad, T., Rashid, M.I., Maire, V., Barot, S., Perveen, N., Alvarez, G., Mougin, C., Fontaine, S., 2018. Root penetration in deep soil layers stimulates mineralization of millennia-old organic carbon. Soil Biology and Biochemistry 124, 150-160.</w:t>
      </w:r>
      <w:bookmarkEnd w:id="98"/>
    </w:p>
    <w:p>
      <w:pPr>
        <w:pStyle w:val="EndNoteBibliography"/>
        <w:spacing w:line="480" w:lineRule="auto"/>
        <w:rPr>
          <w:noProof/>
        </w:rPr>
      </w:pPr>
      <w:bookmarkStart w:id="99" w:name="_ENREF_81"/>
      <w:r>
        <w:rPr>
          <w:noProof/>
        </w:rPr>
        <w:t>Singh, B.K., Millard, P., Whiteley, A.S., Murrell, J.C., 2004. Unravelling rhizosphere-microbial interactions: opportunities and limitations. Trends Microbiol 12, 386-393.</w:t>
      </w:r>
      <w:bookmarkEnd w:id="99"/>
    </w:p>
    <w:p>
      <w:pPr>
        <w:pStyle w:val="EndNoteBibliography"/>
        <w:spacing w:line="480" w:lineRule="auto"/>
        <w:rPr>
          <w:noProof/>
        </w:rPr>
      </w:pPr>
      <w:bookmarkStart w:id="100" w:name="_ENREF_82"/>
      <w:r>
        <w:rPr>
          <w:noProof/>
        </w:rPr>
        <w:t>Six, J., Bossuyt, H., Degryze, S., Denef, K., 2004. A history of research on the link between (micro) aggregates, soil biota, and soil organic matter dynamics. Soil and Tillage Research 79, 7-31.</w:t>
      </w:r>
      <w:bookmarkEnd w:id="100"/>
    </w:p>
    <w:p>
      <w:pPr>
        <w:pStyle w:val="EndNoteBibliography"/>
        <w:spacing w:line="480" w:lineRule="auto"/>
        <w:rPr>
          <w:noProof/>
        </w:rPr>
      </w:pPr>
      <w:bookmarkStart w:id="101" w:name="_ENREF_83"/>
      <w:r>
        <w:rPr>
          <w:noProof/>
        </w:rPr>
        <w:t>Six, J., Jastrow, J.D., 2002. Organic Matter Turnover, In: Lal, R. (Ed.), Encyclopedia of Soil Science. Marcel Dekker, New York, pp. 936-942.</w:t>
      </w:r>
      <w:bookmarkEnd w:id="101"/>
    </w:p>
    <w:p>
      <w:pPr>
        <w:pStyle w:val="EndNoteBibliography"/>
        <w:spacing w:line="480" w:lineRule="auto"/>
        <w:rPr>
          <w:noProof/>
        </w:rPr>
      </w:pPr>
      <w:bookmarkStart w:id="102" w:name="_ENREF_84"/>
      <w:r>
        <w:rPr>
          <w:noProof/>
        </w:rPr>
        <w:t>Six, J., Paustian, K., Elliott, E.T., Combrink, C., 2000. Soil Structure and Organic Matter. Soil Science Society of America Journal 64, 681.</w:t>
      </w:r>
      <w:bookmarkEnd w:id="102"/>
    </w:p>
    <w:p>
      <w:pPr>
        <w:pStyle w:val="EndNoteBibliography"/>
        <w:spacing w:line="480" w:lineRule="auto"/>
        <w:rPr>
          <w:noProof/>
        </w:rPr>
      </w:pPr>
      <w:bookmarkStart w:id="103" w:name="_ENREF_85"/>
      <w:r>
        <w:rPr>
          <w:noProof/>
        </w:rPr>
        <w:t>Sokol, N.W., Bradford, M.A., 2018. Microbial formation of stable soil carbon is more efficient from belowground than aboveground input. Nature Geoscience 12, 46-53.</w:t>
      </w:r>
      <w:bookmarkEnd w:id="103"/>
    </w:p>
    <w:p>
      <w:pPr>
        <w:pStyle w:val="EndNoteBibliography"/>
        <w:spacing w:line="480" w:lineRule="auto"/>
        <w:rPr>
          <w:noProof/>
        </w:rPr>
      </w:pPr>
      <w:bookmarkStart w:id="104" w:name="_ENREF_86"/>
      <w:r>
        <w:rPr>
          <w:noProof/>
        </w:rPr>
        <w:t>Sosa-Hernandez, M.A., Leifheit, E.F., Ingraffia, R., Rillig, M.C., 2019. Subsoil Arbuscular Mycorrhizal Fungi for Sustainability and Climate-Smart Agriculture: A Solution Right Under Our Feet? Front Microbiol 10, 744.</w:t>
      </w:r>
      <w:bookmarkEnd w:id="104"/>
    </w:p>
    <w:p>
      <w:pPr>
        <w:pStyle w:val="EndNoteBibliography"/>
        <w:spacing w:line="480" w:lineRule="auto"/>
        <w:rPr>
          <w:noProof/>
        </w:rPr>
      </w:pPr>
      <w:bookmarkStart w:id="105" w:name="_ENREF_87"/>
      <w:r>
        <w:rPr>
          <w:noProof/>
        </w:rPr>
        <w:t>Tisdall, J.M., 1991. Fungal hyphae and structural stability of soil. Australian Journal of Soil Research 29, 729.</w:t>
      </w:r>
      <w:bookmarkEnd w:id="105"/>
    </w:p>
    <w:p>
      <w:pPr>
        <w:pStyle w:val="EndNoteBibliography"/>
        <w:spacing w:line="480" w:lineRule="auto"/>
        <w:rPr>
          <w:noProof/>
          <w:lang w:val="de-DE"/>
        </w:rPr>
      </w:pPr>
      <w:bookmarkStart w:id="106" w:name="_ENREF_88"/>
      <w:r>
        <w:rPr>
          <w:noProof/>
        </w:rPr>
        <w:t xml:space="preserve">Torres-Sallan, G., Creamer, R.E., Lanigan, G.J., Reidy, B., Byrne, K.A., 2018. Effects of soil type and depth on carbon distribution within soil macroaggregates from temperate grassland systems. </w:t>
      </w:r>
      <w:r>
        <w:rPr>
          <w:noProof/>
          <w:lang w:val="de-DE"/>
        </w:rPr>
        <w:t>Geoderma 313, 52-56.</w:t>
      </w:r>
      <w:bookmarkEnd w:id="106"/>
    </w:p>
    <w:p>
      <w:pPr>
        <w:pStyle w:val="EndNoteBibliography"/>
        <w:spacing w:line="480" w:lineRule="auto"/>
        <w:rPr>
          <w:noProof/>
        </w:rPr>
      </w:pPr>
      <w:bookmarkStart w:id="107" w:name="_ENREF_89"/>
      <w:r>
        <w:rPr>
          <w:noProof/>
          <w:lang w:val="de-DE"/>
        </w:rPr>
        <w:t xml:space="preserve">Uksa, M., Schloter, M., Endesfelder, D., Kublik, S., Engel, M., Kautz, T., Kopke, U., Fischer, D., 2015. </w:t>
      </w:r>
      <w:r>
        <w:rPr>
          <w:noProof/>
        </w:rPr>
        <w:t>Prokaryotes in Subsoil-Evidence for a Strong Spatial Separation of Different Phyla by Analysing Co-occurrence Networks. Front Microbiol 6, 1269.</w:t>
      </w:r>
      <w:bookmarkEnd w:id="107"/>
    </w:p>
    <w:p>
      <w:pPr>
        <w:pStyle w:val="EndNoteBibliography"/>
        <w:spacing w:line="480" w:lineRule="auto"/>
        <w:rPr>
          <w:noProof/>
          <w:lang w:val="de-DE"/>
        </w:rPr>
      </w:pPr>
      <w:bookmarkStart w:id="108" w:name="_ENREF_90"/>
      <w:r>
        <w:rPr>
          <w:noProof/>
        </w:rPr>
        <w:t xml:space="preserve">Verchot, L.V., Dutaur, L., Shepherd, K.D., Albrecht, A., 2011. Organic matter stabilization in soil aggregates: Understanding the biogeochemical mechanisms that determine the fate of carbon inputs in soils. </w:t>
      </w:r>
      <w:r>
        <w:rPr>
          <w:noProof/>
          <w:lang w:val="de-DE"/>
        </w:rPr>
        <w:t>Geoderma 161, 182-193.</w:t>
      </w:r>
      <w:bookmarkEnd w:id="108"/>
    </w:p>
    <w:p>
      <w:pPr>
        <w:pStyle w:val="EndNoteBibliography"/>
        <w:spacing w:line="480" w:lineRule="auto"/>
        <w:rPr>
          <w:noProof/>
          <w:lang w:val="de-DE"/>
        </w:rPr>
      </w:pPr>
      <w:bookmarkStart w:id="109" w:name="_ENREF_91"/>
      <w:r>
        <w:rPr>
          <w:noProof/>
          <w:lang w:val="de-DE"/>
        </w:rPr>
        <w:t xml:space="preserve">Vidal, A., Hirte, J., Bender, S.F., Mayer, J., Gattinger, A., Höschen, C., Schädler, S., Iqbal, T.M., Mueller, C.W., 2018. </w:t>
      </w:r>
      <w:r>
        <w:rPr>
          <w:noProof/>
        </w:rPr>
        <w:t xml:space="preserve">Linking 3D Soil Structure and Plant-Microbe-Soil Carbon Transfer in the Rhizosphere. </w:t>
      </w:r>
      <w:r>
        <w:rPr>
          <w:noProof/>
          <w:lang w:val="de-DE"/>
        </w:rPr>
        <w:t>Frontiers in Environmental Science 6.</w:t>
      </w:r>
      <w:bookmarkEnd w:id="109"/>
    </w:p>
    <w:p>
      <w:pPr>
        <w:pStyle w:val="EndNoteBibliography"/>
        <w:spacing w:line="480" w:lineRule="auto"/>
        <w:rPr>
          <w:noProof/>
        </w:rPr>
      </w:pPr>
      <w:bookmarkStart w:id="110" w:name="_ENREF_92"/>
      <w:r>
        <w:rPr>
          <w:noProof/>
          <w:lang w:val="de-DE"/>
        </w:rPr>
        <w:t xml:space="preserve">von Lützow, M., Kogel-Knabner, I., Ekschmitt, K., Matzner, E., Guggenberger, G., Marschner, B., Flessa, H., 2006. </w:t>
      </w:r>
      <w:r>
        <w:rPr>
          <w:noProof/>
        </w:rPr>
        <w:t>Stabilization of organic matter in temperate soils: mechanisms and their relevance under different soil conditions - a review. European Journal of Soil Science 57, 426-445.</w:t>
      </w:r>
      <w:bookmarkEnd w:id="110"/>
    </w:p>
    <w:p>
      <w:pPr>
        <w:pStyle w:val="EndNoteBibliography"/>
        <w:spacing w:line="480" w:lineRule="auto"/>
        <w:rPr>
          <w:noProof/>
          <w:lang w:val="de-DE"/>
        </w:rPr>
      </w:pPr>
      <w:bookmarkStart w:id="111" w:name="_ENREF_93"/>
      <w:r>
        <w:rPr>
          <w:noProof/>
        </w:rPr>
        <w:t xml:space="preserve">Vormstein, S., Kaiser, M., Piepho, H.P., Ludwig, B., 2020. Aggregate formation and organo-mineral association affect characteristics of soil organic matter across soil horizons and parent materials in temperate broadleaf forest. </w:t>
      </w:r>
      <w:r>
        <w:rPr>
          <w:noProof/>
          <w:lang w:val="de-DE"/>
        </w:rPr>
        <w:t>Biogeochemistry 148, 169-189.</w:t>
      </w:r>
      <w:bookmarkEnd w:id="111"/>
    </w:p>
    <w:p>
      <w:pPr>
        <w:pStyle w:val="EndNoteBibliography"/>
        <w:spacing w:line="480" w:lineRule="auto"/>
        <w:rPr>
          <w:noProof/>
        </w:rPr>
      </w:pPr>
      <w:bookmarkStart w:id="112" w:name="_ENREF_94"/>
      <w:r>
        <w:rPr>
          <w:noProof/>
          <w:lang w:val="de-DE"/>
        </w:rPr>
        <w:t xml:space="preserve">Vuko, M., Cania, B., Vogel, C., Kublik, S., Schloter, M., Schulz, S., 2020. </w:t>
      </w:r>
      <w:r>
        <w:rPr>
          <w:noProof/>
        </w:rPr>
        <w:t>Shifts in reclamation management strategies shape the role of exopolysaccharide and lipopolysaccharide-producing bacteria during soil formation. Microb Biotechnol 13, 584-598.</w:t>
      </w:r>
      <w:bookmarkEnd w:id="112"/>
    </w:p>
    <w:p>
      <w:pPr>
        <w:pStyle w:val="EndNoteBibliography"/>
        <w:spacing w:line="480" w:lineRule="auto"/>
        <w:rPr>
          <w:noProof/>
        </w:rPr>
      </w:pPr>
      <w:bookmarkStart w:id="113" w:name="_ENREF_95"/>
      <w:r>
        <w:rPr>
          <w:noProof/>
        </w:rPr>
        <w:t>Wordell-Dietrich, P., Don, A., Helfrich, M., 2017. Controlling factors for the stability of subsoil carbon in a Dystric Cambisol. Geoderma 304, 40-48.</w:t>
      </w:r>
      <w:bookmarkEnd w:id="113"/>
    </w:p>
    <w:p>
      <w:pPr>
        <w:spacing w:line="480" w:lineRule="auto"/>
      </w:pPr>
      <w:r>
        <w:fldChar w:fldCharType="end"/>
      </w:r>
    </w:p>
    <w:p>
      <w:pPr>
        <w:jc w:val="left"/>
      </w:pPr>
      <w:r>
        <w:br w:type="page"/>
      </w:r>
    </w:p>
    <w:p>
      <w:pPr>
        <w:pStyle w:val="berschrift1"/>
        <w:numPr>
          <w:ilvl w:val="0"/>
          <w:numId w:val="0"/>
        </w:numPr>
      </w:pPr>
      <w:r>
        <w:t>Tables</w:t>
      </w:r>
    </w:p>
    <w:tbl>
      <w:tblPr>
        <w:tblStyle w:val="Tabellenraster"/>
        <w:tblpPr w:leftFromText="141" w:rightFromText="141" w:vertAnchor="text" w:horzAnchor="margin" w:tblpY="628"/>
        <w:tblW w:w="9072" w:type="dxa"/>
        <w:tblLook w:val="04A0" w:firstRow="1" w:lastRow="0" w:firstColumn="1" w:lastColumn="0" w:noHBand="0" w:noVBand="1"/>
      </w:tblPr>
      <w:tblGrid>
        <w:gridCol w:w="1496"/>
        <w:gridCol w:w="2525"/>
        <w:gridCol w:w="2525"/>
        <w:gridCol w:w="2526"/>
      </w:tblGrid>
      <w:tr>
        <w:trPr>
          <w:trHeight w:val="340"/>
        </w:trPr>
        <w:tc>
          <w:tcPr>
            <w:tcW w:w="1496" w:type="dxa"/>
            <w:tcBorders>
              <w:top w:val="single" w:sz="12" w:space="0" w:color="000000"/>
              <w:left w:val="nil"/>
              <w:bottom w:val="single" w:sz="12" w:space="0" w:color="000000"/>
              <w:right w:val="nil"/>
            </w:tcBorders>
            <w:shd w:val="clear" w:color="auto" w:fill="auto"/>
            <w:vAlign w:val="center"/>
          </w:tcPr>
          <w:p>
            <w:pPr>
              <w:rPr>
                <w:sz w:val="20"/>
                <w:szCs w:val="20"/>
              </w:rPr>
            </w:pPr>
          </w:p>
        </w:tc>
        <w:tc>
          <w:tcPr>
            <w:tcW w:w="2525" w:type="dxa"/>
            <w:tcBorders>
              <w:top w:val="single" w:sz="12" w:space="0" w:color="000000"/>
              <w:left w:val="nil"/>
              <w:bottom w:val="single" w:sz="12" w:space="0" w:color="000000"/>
              <w:right w:val="nil"/>
            </w:tcBorders>
            <w:shd w:val="clear" w:color="auto" w:fill="auto"/>
            <w:vAlign w:val="center"/>
          </w:tcPr>
          <w:p>
            <w:pPr>
              <w:rPr>
                <w:sz w:val="20"/>
                <w:szCs w:val="20"/>
              </w:rPr>
            </w:pPr>
            <w:r>
              <w:rPr>
                <w:sz w:val="20"/>
                <w:szCs w:val="20"/>
              </w:rPr>
              <w:t>Loess (LO)</w:t>
            </w:r>
          </w:p>
        </w:tc>
        <w:tc>
          <w:tcPr>
            <w:tcW w:w="2525" w:type="dxa"/>
            <w:tcBorders>
              <w:top w:val="single" w:sz="12" w:space="0" w:color="000000"/>
              <w:left w:val="nil"/>
              <w:bottom w:val="single" w:sz="12" w:space="0" w:color="000000"/>
              <w:right w:val="nil"/>
            </w:tcBorders>
            <w:shd w:val="clear" w:color="auto" w:fill="auto"/>
            <w:vAlign w:val="center"/>
          </w:tcPr>
          <w:p>
            <w:pPr>
              <w:rPr>
                <w:sz w:val="20"/>
                <w:szCs w:val="20"/>
              </w:rPr>
            </w:pPr>
            <w:r>
              <w:rPr>
                <w:sz w:val="20"/>
                <w:szCs w:val="20"/>
              </w:rPr>
              <w:t>Red Sandstone (RS)</w:t>
            </w:r>
          </w:p>
        </w:tc>
        <w:tc>
          <w:tcPr>
            <w:tcW w:w="2526" w:type="dxa"/>
            <w:tcBorders>
              <w:top w:val="single" w:sz="12" w:space="0" w:color="000000"/>
              <w:left w:val="nil"/>
              <w:bottom w:val="single" w:sz="12" w:space="0" w:color="000000"/>
              <w:right w:val="nil"/>
            </w:tcBorders>
            <w:shd w:val="clear" w:color="auto" w:fill="auto"/>
            <w:vAlign w:val="center"/>
          </w:tcPr>
          <w:p>
            <w:pPr>
              <w:rPr>
                <w:sz w:val="20"/>
                <w:szCs w:val="20"/>
              </w:rPr>
            </w:pPr>
            <w:r>
              <w:rPr>
                <w:sz w:val="20"/>
                <w:szCs w:val="20"/>
              </w:rPr>
              <w:t>Pleistocene Sands (PS)</w:t>
            </w:r>
          </w:p>
        </w:tc>
      </w:tr>
      <w:tr>
        <w:tc>
          <w:tcPr>
            <w:tcW w:w="1496" w:type="dxa"/>
            <w:tcBorders>
              <w:top w:val="single" w:sz="12" w:space="0" w:color="000000"/>
              <w:left w:val="nil"/>
              <w:bottom w:val="single" w:sz="4" w:space="0" w:color="auto"/>
              <w:right w:val="nil"/>
            </w:tcBorders>
            <w:shd w:val="clear" w:color="auto" w:fill="auto"/>
          </w:tcPr>
          <w:p>
            <w:pPr>
              <w:spacing w:before="60" w:after="60"/>
              <w:jc w:val="left"/>
              <w:rPr>
                <w:sz w:val="20"/>
                <w:szCs w:val="20"/>
              </w:rPr>
            </w:pPr>
            <w:r>
              <w:rPr>
                <w:sz w:val="20"/>
                <w:szCs w:val="20"/>
              </w:rPr>
              <w:t>Location</w:t>
            </w:r>
          </w:p>
        </w:tc>
        <w:tc>
          <w:tcPr>
            <w:tcW w:w="2525" w:type="dxa"/>
            <w:tcBorders>
              <w:top w:val="single" w:sz="12" w:space="0" w:color="000000"/>
              <w:left w:val="nil"/>
              <w:bottom w:val="single" w:sz="4" w:space="0" w:color="auto"/>
              <w:right w:val="nil"/>
            </w:tcBorders>
            <w:shd w:val="clear" w:color="auto" w:fill="auto"/>
          </w:tcPr>
          <w:p>
            <w:pPr>
              <w:spacing w:before="60"/>
              <w:jc w:val="left"/>
              <w:rPr>
                <w:sz w:val="20"/>
                <w:szCs w:val="20"/>
              </w:rPr>
            </w:pPr>
            <w:r>
              <w:rPr>
                <w:sz w:val="20"/>
                <w:szCs w:val="20"/>
              </w:rPr>
              <w:t>Rüdershausen</w:t>
            </w:r>
          </w:p>
          <w:p>
            <w:pPr>
              <w:jc w:val="left"/>
              <w:rPr>
                <w:sz w:val="20"/>
                <w:szCs w:val="20"/>
              </w:rPr>
            </w:pPr>
            <w:r>
              <w:rPr>
                <w:sz w:val="20"/>
                <w:szCs w:val="20"/>
              </w:rPr>
              <w:t>51° 34‘ 51.52“ N</w:t>
            </w:r>
          </w:p>
          <w:p>
            <w:pPr>
              <w:spacing w:after="60"/>
              <w:jc w:val="left"/>
              <w:rPr>
                <w:sz w:val="20"/>
                <w:szCs w:val="20"/>
                <w:lang w:val="de-DE"/>
              </w:rPr>
            </w:pPr>
            <w:r>
              <w:rPr>
                <w:sz w:val="20"/>
                <w:szCs w:val="20"/>
              </w:rPr>
              <w:t>10° 14‘ 43.03“ E</w:t>
            </w:r>
          </w:p>
        </w:tc>
        <w:tc>
          <w:tcPr>
            <w:tcW w:w="2525" w:type="dxa"/>
            <w:tcBorders>
              <w:top w:val="single" w:sz="12" w:space="0" w:color="000000"/>
              <w:left w:val="nil"/>
              <w:bottom w:val="single" w:sz="4" w:space="0" w:color="auto"/>
              <w:right w:val="nil"/>
            </w:tcBorders>
            <w:shd w:val="clear" w:color="auto" w:fill="auto"/>
          </w:tcPr>
          <w:p>
            <w:pPr>
              <w:spacing w:before="60"/>
              <w:jc w:val="left"/>
              <w:rPr>
                <w:sz w:val="20"/>
                <w:szCs w:val="20"/>
                <w:lang w:val="de-DE"/>
              </w:rPr>
            </w:pPr>
            <w:r>
              <w:rPr>
                <w:sz w:val="20"/>
                <w:szCs w:val="20"/>
                <w:lang w:val="de-DE"/>
              </w:rPr>
              <w:t>Ebergötzen</w:t>
            </w:r>
          </w:p>
          <w:p>
            <w:pPr>
              <w:jc w:val="left"/>
              <w:rPr>
                <w:sz w:val="20"/>
                <w:szCs w:val="20"/>
                <w:lang w:val="de-DE"/>
              </w:rPr>
            </w:pPr>
            <w:r>
              <w:rPr>
                <w:sz w:val="20"/>
                <w:szCs w:val="20"/>
                <w:lang w:val="de-DE"/>
              </w:rPr>
              <w:t>51° 34’ 45.89” N</w:t>
            </w:r>
          </w:p>
          <w:p>
            <w:pPr>
              <w:spacing w:after="60"/>
              <w:jc w:val="left"/>
              <w:rPr>
                <w:sz w:val="20"/>
                <w:szCs w:val="20"/>
                <w:lang w:val="de-DE"/>
              </w:rPr>
            </w:pPr>
            <w:r>
              <w:rPr>
                <w:sz w:val="20"/>
                <w:szCs w:val="20"/>
                <w:lang w:val="de-DE"/>
              </w:rPr>
              <w:t>10° 03’ 59.52” E</w:t>
            </w:r>
          </w:p>
        </w:tc>
        <w:tc>
          <w:tcPr>
            <w:tcW w:w="2526" w:type="dxa"/>
            <w:tcBorders>
              <w:top w:val="single" w:sz="12" w:space="0" w:color="000000"/>
              <w:left w:val="nil"/>
              <w:bottom w:val="single" w:sz="4" w:space="0" w:color="auto"/>
              <w:right w:val="nil"/>
            </w:tcBorders>
            <w:shd w:val="clear" w:color="auto" w:fill="auto"/>
          </w:tcPr>
          <w:p>
            <w:pPr>
              <w:spacing w:before="60"/>
              <w:jc w:val="left"/>
              <w:rPr>
                <w:sz w:val="20"/>
                <w:szCs w:val="20"/>
              </w:rPr>
            </w:pPr>
            <w:r>
              <w:rPr>
                <w:sz w:val="20"/>
                <w:szCs w:val="20"/>
              </w:rPr>
              <w:t>Linsburg (Grinderwald)</w:t>
            </w:r>
          </w:p>
          <w:p>
            <w:pPr>
              <w:jc w:val="left"/>
              <w:rPr>
                <w:sz w:val="20"/>
                <w:szCs w:val="20"/>
              </w:rPr>
            </w:pPr>
            <w:r>
              <w:rPr>
                <w:sz w:val="20"/>
                <w:szCs w:val="20"/>
              </w:rPr>
              <w:t>52° 34‘ 22“ N</w:t>
            </w:r>
          </w:p>
          <w:p>
            <w:pPr>
              <w:spacing w:after="60"/>
              <w:ind w:right="36"/>
              <w:jc w:val="left"/>
              <w:rPr>
                <w:sz w:val="20"/>
                <w:szCs w:val="20"/>
              </w:rPr>
            </w:pPr>
            <w:r>
              <w:rPr>
                <w:sz w:val="20"/>
                <w:szCs w:val="20"/>
              </w:rPr>
              <w:t>9° 18‘ 51“ E</w:t>
            </w:r>
          </w:p>
        </w:tc>
      </w:tr>
      <w:tr>
        <w:trPr>
          <w:trHeight w:val="15"/>
        </w:trPr>
        <w:tc>
          <w:tcPr>
            <w:tcW w:w="149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Soil type (WRB)</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Haplic Luvisol</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Haplic Cambisol</w:t>
            </w:r>
          </w:p>
        </w:tc>
        <w:tc>
          <w:tcPr>
            <w:tcW w:w="252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Dystric Cambisol</w:t>
            </w:r>
          </w:p>
        </w:tc>
      </w:tr>
      <w:tr>
        <w:tc>
          <w:tcPr>
            <w:tcW w:w="149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Horizons</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lang w:val="de-DE"/>
              </w:rPr>
            </w:pPr>
            <w:r>
              <w:rPr>
                <w:sz w:val="20"/>
                <w:szCs w:val="20"/>
                <w:lang w:val="de-DE"/>
              </w:rPr>
              <w:t>Oi, Ah1, Ah2, E, Btg1, Btg2, C</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Oi, Oe, Ah, Bw, C</w:t>
            </w:r>
          </w:p>
        </w:tc>
        <w:tc>
          <w:tcPr>
            <w:tcW w:w="252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Oi, Oe, Oa, AhE, Bsw, Bw, BwC, C</w:t>
            </w:r>
          </w:p>
        </w:tc>
      </w:tr>
      <w:tr>
        <w:tc>
          <w:tcPr>
            <w:tcW w:w="149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MAP, MAT (1981-2000)</w:t>
            </w:r>
          </w:p>
        </w:tc>
        <w:tc>
          <w:tcPr>
            <w:tcW w:w="2525" w:type="dxa"/>
            <w:tcBorders>
              <w:top w:val="single" w:sz="4" w:space="0" w:color="auto"/>
              <w:left w:val="nil"/>
              <w:bottom w:val="single" w:sz="4" w:space="0" w:color="auto"/>
              <w:right w:val="nil"/>
            </w:tcBorders>
            <w:shd w:val="clear" w:color="auto" w:fill="auto"/>
          </w:tcPr>
          <w:p>
            <w:pPr>
              <w:spacing w:before="60"/>
              <w:jc w:val="left"/>
              <w:rPr>
                <w:sz w:val="20"/>
                <w:szCs w:val="20"/>
                <w:lang w:val="de-DE"/>
              </w:rPr>
            </w:pPr>
            <w:r>
              <w:rPr>
                <w:sz w:val="20"/>
                <w:szCs w:val="20"/>
                <w:lang w:val="de-DE"/>
              </w:rPr>
              <w:t>650 mm, 9.2 °C</w:t>
            </w:r>
          </w:p>
          <w:p>
            <w:pPr>
              <w:spacing w:after="60"/>
              <w:jc w:val="left"/>
              <w:rPr>
                <w:sz w:val="20"/>
                <w:szCs w:val="20"/>
                <w:lang w:val="de-DE"/>
              </w:rPr>
            </w:pPr>
            <w:r>
              <w:rPr>
                <w:sz w:val="20"/>
                <w:szCs w:val="20"/>
                <w:lang w:val="de-DE"/>
              </w:rPr>
              <w:t>Deutscher Wetterdienst, station “Göttingen”</w:t>
            </w:r>
          </w:p>
        </w:tc>
        <w:tc>
          <w:tcPr>
            <w:tcW w:w="2525" w:type="dxa"/>
            <w:tcBorders>
              <w:top w:val="single" w:sz="4" w:space="0" w:color="auto"/>
              <w:left w:val="nil"/>
              <w:bottom w:val="single" w:sz="4" w:space="0" w:color="auto"/>
              <w:right w:val="nil"/>
            </w:tcBorders>
            <w:shd w:val="clear" w:color="auto" w:fill="auto"/>
          </w:tcPr>
          <w:p>
            <w:pPr>
              <w:spacing w:before="60"/>
              <w:jc w:val="left"/>
              <w:rPr>
                <w:sz w:val="20"/>
                <w:szCs w:val="20"/>
                <w:lang w:val="de-DE"/>
              </w:rPr>
            </w:pPr>
            <w:r>
              <w:rPr>
                <w:sz w:val="20"/>
                <w:szCs w:val="20"/>
                <w:lang w:val="de-DE"/>
              </w:rPr>
              <w:t>650 mm, 9.2 °C</w:t>
            </w:r>
          </w:p>
          <w:p>
            <w:pPr>
              <w:spacing w:before="60" w:after="60"/>
              <w:jc w:val="left"/>
              <w:rPr>
                <w:sz w:val="20"/>
                <w:szCs w:val="20"/>
                <w:lang w:val="de-DE"/>
              </w:rPr>
            </w:pPr>
            <w:r>
              <w:rPr>
                <w:sz w:val="20"/>
                <w:szCs w:val="20"/>
                <w:lang w:val="de-DE"/>
              </w:rPr>
              <w:t>Deutscher Wetterdienst, station “Göttingen”</w:t>
            </w:r>
          </w:p>
        </w:tc>
        <w:tc>
          <w:tcPr>
            <w:tcW w:w="2526" w:type="dxa"/>
            <w:tcBorders>
              <w:top w:val="single" w:sz="4" w:space="0" w:color="auto"/>
              <w:left w:val="nil"/>
              <w:bottom w:val="single" w:sz="4" w:space="0" w:color="auto"/>
              <w:right w:val="nil"/>
            </w:tcBorders>
            <w:shd w:val="clear" w:color="auto" w:fill="auto"/>
          </w:tcPr>
          <w:p>
            <w:pPr>
              <w:spacing w:before="60"/>
              <w:jc w:val="left"/>
              <w:rPr>
                <w:sz w:val="20"/>
                <w:szCs w:val="20"/>
                <w:lang w:val="de-DE"/>
              </w:rPr>
            </w:pPr>
            <w:r>
              <w:rPr>
                <w:sz w:val="20"/>
                <w:szCs w:val="20"/>
                <w:lang w:val="de-DE"/>
              </w:rPr>
              <w:t>762 mm, 9.7 °C</w:t>
            </w:r>
          </w:p>
          <w:p>
            <w:pPr>
              <w:spacing w:before="60" w:after="60"/>
              <w:jc w:val="left"/>
              <w:rPr>
                <w:sz w:val="20"/>
                <w:szCs w:val="20"/>
                <w:lang w:val="de-DE"/>
              </w:rPr>
            </w:pPr>
            <w:r>
              <w:rPr>
                <w:sz w:val="20"/>
                <w:szCs w:val="20"/>
                <w:lang w:val="de-DE"/>
              </w:rPr>
              <w:t>Deutscher Wetterdienst, station “Nienburg”</w:t>
            </w:r>
          </w:p>
        </w:tc>
      </w:tr>
      <w:tr>
        <w:tc>
          <w:tcPr>
            <w:tcW w:w="149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Altitude</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200 m a.s.l.</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280 m a.s.l.</w:t>
            </w:r>
          </w:p>
        </w:tc>
        <w:tc>
          <w:tcPr>
            <w:tcW w:w="252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66 m a.s.l.</w:t>
            </w:r>
          </w:p>
        </w:tc>
      </w:tr>
      <w:tr>
        <w:tc>
          <w:tcPr>
            <w:tcW w:w="1496" w:type="dxa"/>
            <w:tcBorders>
              <w:top w:val="single" w:sz="4" w:space="0" w:color="auto"/>
              <w:left w:val="nil"/>
              <w:bottom w:val="single" w:sz="4" w:space="0" w:color="auto"/>
              <w:right w:val="nil"/>
            </w:tcBorders>
            <w:shd w:val="clear" w:color="auto" w:fill="auto"/>
          </w:tcPr>
          <w:p>
            <w:pPr>
              <w:spacing w:before="60"/>
              <w:jc w:val="left"/>
              <w:rPr>
                <w:sz w:val="20"/>
                <w:szCs w:val="20"/>
              </w:rPr>
            </w:pPr>
            <w:r>
              <w:rPr>
                <w:sz w:val="20"/>
                <w:szCs w:val="20"/>
              </w:rPr>
              <w:t>Topsoil</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Ah1-horizon:</w:t>
            </w:r>
          </w:p>
          <w:p>
            <w:pPr>
              <w:jc w:val="left"/>
              <w:rPr>
                <w:sz w:val="20"/>
                <w:szCs w:val="20"/>
              </w:rPr>
            </w:pPr>
            <w:r>
              <w:rPr>
                <w:sz w:val="20"/>
                <w:szCs w:val="20"/>
              </w:rPr>
              <w:t>P1: 0-5 cm</w:t>
            </w:r>
          </w:p>
          <w:p>
            <w:pPr>
              <w:jc w:val="left"/>
              <w:rPr>
                <w:sz w:val="20"/>
                <w:szCs w:val="20"/>
              </w:rPr>
            </w:pPr>
            <w:r>
              <w:rPr>
                <w:sz w:val="20"/>
                <w:szCs w:val="20"/>
              </w:rPr>
              <w:t>P2: 0-5 cm</w:t>
            </w:r>
          </w:p>
          <w:p>
            <w:pPr>
              <w:spacing w:after="60"/>
              <w:jc w:val="left"/>
              <w:rPr>
                <w:sz w:val="20"/>
                <w:szCs w:val="20"/>
              </w:rPr>
            </w:pPr>
            <w:r>
              <w:rPr>
                <w:sz w:val="20"/>
                <w:szCs w:val="20"/>
              </w:rPr>
              <w:t>P3: 0-5 cm</w:t>
            </w:r>
          </w:p>
        </w:tc>
        <w:tc>
          <w:tcPr>
            <w:tcW w:w="2525"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Ah-horizon:</w:t>
            </w:r>
          </w:p>
          <w:p>
            <w:pPr>
              <w:jc w:val="left"/>
              <w:rPr>
                <w:sz w:val="20"/>
                <w:szCs w:val="20"/>
              </w:rPr>
            </w:pPr>
            <w:r>
              <w:rPr>
                <w:sz w:val="20"/>
                <w:szCs w:val="20"/>
              </w:rPr>
              <w:t>P1: 0-15 cm</w:t>
            </w:r>
          </w:p>
          <w:p>
            <w:pPr>
              <w:jc w:val="left"/>
              <w:rPr>
                <w:sz w:val="20"/>
                <w:szCs w:val="20"/>
              </w:rPr>
            </w:pPr>
            <w:r>
              <w:rPr>
                <w:sz w:val="20"/>
                <w:szCs w:val="20"/>
              </w:rPr>
              <w:t>P2: 0-10 cm</w:t>
            </w:r>
          </w:p>
          <w:p>
            <w:pPr>
              <w:spacing w:after="60"/>
              <w:jc w:val="left"/>
              <w:rPr>
                <w:sz w:val="20"/>
                <w:szCs w:val="20"/>
              </w:rPr>
            </w:pPr>
            <w:r>
              <w:rPr>
                <w:sz w:val="20"/>
                <w:szCs w:val="20"/>
              </w:rPr>
              <w:t>P3: 0-7 cm</w:t>
            </w:r>
          </w:p>
        </w:tc>
        <w:tc>
          <w:tcPr>
            <w:tcW w:w="2526" w:type="dxa"/>
            <w:tcBorders>
              <w:top w:val="single" w:sz="4" w:space="0" w:color="auto"/>
              <w:left w:val="nil"/>
              <w:bottom w:val="single" w:sz="4" w:space="0" w:color="auto"/>
              <w:right w:val="nil"/>
            </w:tcBorders>
            <w:shd w:val="clear" w:color="auto" w:fill="auto"/>
          </w:tcPr>
          <w:p>
            <w:pPr>
              <w:spacing w:before="60" w:after="60"/>
              <w:jc w:val="left"/>
              <w:rPr>
                <w:sz w:val="20"/>
                <w:szCs w:val="20"/>
              </w:rPr>
            </w:pPr>
            <w:r>
              <w:rPr>
                <w:sz w:val="20"/>
                <w:szCs w:val="20"/>
              </w:rPr>
              <w:t>AhE-horizon:</w:t>
            </w:r>
          </w:p>
          <w:p>
            <w:pPr>
              <w:jc w:val="left"/>
              <w:rPr>
                <w:sz w:val="20"/>
                <w:szCs w:val="20"/>
              </w:rPr>
            </w:pPr>
            <w:r>
              <w:rPr>
                <w:sz w:val="20"/>
                <w:szCs w:val="20"/>
              </w:rPr>
              <w:t>P1: 0-3 cm</w:t>
            </w:r>
          </w:p>
          <w:p>
            <w:pPr>
              <w:jc w:val="left"/>
              <w:rPr>
                <w:sz w:val="20"/>
                <w:szCs w:val="20"/>
              </w:rPr>
            </w:pPr>
            <w:r>
              <w:rPr>
                <w:sz w:val="20"/>
                <w:szCs w:val="20"/>
              </w:rPr>
              <w:t>P2: 0-1.5 cm</w:t>
            </w:r>
          </w:p>
          <w:p>
            <w:pPr>
              <w:spacing w:after="60"/>
              <w:jc w:val="left"/>
              <w:rPr>
                <w:sz w:val="20"/>
                <w:szCs w:val="20"/>
              </w:rPr>
            </w:pPr>
            <w:r>
              <w:rPr>
                <w:sz w:val="20"/>
                <w:szCs w:val="20"/>
              </w:rPr>
              <w:t>P3: 0-3.5 cm</w:t>
            </w:r>
          </w:p>
        </w:tc>
      </w:tr>
      <w:tr>
        <w:tc>
          <w:tcPr>
            <w:tcW w:w="1496" w:type="dxa"/>
            <w:tcBorders>
              <w:top w:val="single" w:sz="4" w:space="0" w:color="auto"/>
              <w:left w:val="nil"/>
              <w:bottom w:val="single" w:sz="12" w:space="0" w:color="000000"/>
              <w:right w:val="nil"/>
            </w:tcBorders>
            <w:shd w:val="clear" w:color="auto" w:fill="auto"/>
          </w:tcPr>
          <w:p>
            <w:pPr>
              <w:spacing w:before="60"/>
              <w:jc w:val="left"/>
              <w:rPr>
                <w:sz w:val="20"/>
                <w:szCs w:val="20"/>
              </w:rPr>
            </w:pPr>
            <w:r>
              <w:rPr>
                <w:sz w:val="20"/>
                <w:szCs w:val="20"/>
              </w:rPr>
              <w:t>Subsoil</w:t>
            </w:r>
          </w:p>
        </w:tc>
        <w:tc>
          <w:tcPr>
            <w:tcW w:w="2525" w:type="dxa"/>
            <w:tcBorders>
              <w:top w:val="single" w:sz="4" w:space="0" w:color="auto"/>
              <w:left w:val="nil"/>
              <w:bottom w:val="single" w:sz="12" w:space="0" w:color="000000"/>
              <w:right w:val="nil"/>
            </w:tcBorders>
            <w:shd w:val="clear" w:color="auto" w:fill="auto"/>
          </w:tcPr>
          <w:p>
            <w:pPr>
              <w:spacing w:before="60" w:after="60"/>
              <w:jc w:val="left"/>
              <w:rPr>
                <w:sz w:val="20"/>
                <w:szCs w:val="20"/>
              </w:rPr>
            </w:pPr>
            <w:r>
              <w:rPr>
                <w:sz w:val="20"/>
                <w:szCs w:val="20"/>
              </w:rPr>
              <w:t>Btg1-horizon:</w:t>
            </w:r>
          </w:p>
          <w:p>
            <w:pPr>
              <w:jc w:val="left"/>
              <w:rPr>
                <w:sz w:val="20"/>
                <w:szCs w:val="20"/>
              </w:rPr>
            </w:pPr>
            <w:r>
              <w:rPr>
                <w:sz w:val="20"/>
                <w:szCs w:val="20"/>
              </w:rPr>
              <w:t>P1: 30-60 cm</w:t>
            </w:r>
          </w:p>
          <w:p>
            <w:pPr>
              <w:jc w:val="left"/>
              <w:rPr>
                <w:sz w:val="20"/>
                <w:szCs w:val="20"/>
              </w:rPr>
            </w:pPr>
            <w:r>
              <w:rPr>
                <w:sz w:val="20"/>
                <w:szCs w:val="20"/>
              </w:rPr>
              <w:t>P2: 40-65 cm</w:t>
            </w:r>
          </w:p>
          <w:p>
            <w:pPr>
              <w:spacing w:after="60"/>
              <w:jc w:val="left"/>
              <w:rPr>
                <w:sz w:val="20"/>
                <w:szCs w:val="20"/>
              </w:rPr>
            </w:pPr>
            <w:r>
              <w:rPr>
                <w:sz w:val="20"/>
                <w:szCs w:val="20"/>
              </w:rPr>
              <w:t>P3: 45-70 cm</w:t>
            </w:r>
          </w:p>
        </w:tc>
        <w:tc>
          <w:tcPr>
            <w:tcW w:w="2525" w:type="dxa"/>
            <w:tcBorders>
              <w:top w:val="single" w:sz="4" w:space="0" w:color="auto"/>
              <w:left w:val="nil"/>
              <w:bottom w:val="single" w:sz="12" w:space="0" w:color="000000"/>
              <w:right w:val="nil"/>
            </w:tcBorders>
            <w:shd w:val="clear" w:color="auto" w:fill="auto"/>
          </w:tcPr>
          <w:p>
            <w:pPr>
              <w:spacing w:before="60" w:after="60"/>
              <w:jc w:val="left"/>
              <w:rPr>
                <w:sz w:val="20"/>
                <w:szCs w:val="20"/>
              </w:rPr>
            </w:pPr>
            <w:r>
              <w:rPr>
                <w:sz w:val="20"/>
                <w:szCs w:val="20"/>
              </w:rPr>
              <w:t>Bw-horizon:</w:t>
            </w:r>
          </w:p>
          <w:p>
            <w:pPr>
              <w:jc w:val="left"/>
              <w:rPr>
                <w:sz w:val="20"/>
                <w:szCs w:val="20"/>
              </w:rPr>
            </w:pPr>
            <w:r>
              <w:rPr>
                <w:sz w:val="20"/>
                <w:szCs w:val="20"/>
              </w:rPr>
              <w:t>P1: 15-55 cm</w:t>
            </w:r>
          </w:p>
          <w:p>
            <w:pPr>
              <w:jc w:val="left"/>
              <w:rPr>
                <w:sz w:val="20"/>
                <w:szCs w:val="20"/>
              </w:rPr>
            </w:pPr>
            <w:r>
              <w:rPr>
                <w:sz w:val="20"/>
                <w:szCs w:val="20"/>
              </w:rPr>
              <w:t>P2:10-58 cm</w:t>
            </w:r>
          </w:p>
          <w:p>
            <w:pPr>
              <w:spacing w:after="60"/>
              <w:jc w:val="left"/>
              <w:rPr>
                <w:sz w:val="20"/>
                <w:szCs w:val="20"/>
              </w:rPr>
            </w:pPr>
            <w:r>
              <w:rPr>
                <w:sz w:val="20"/>
                <w:szCs w:val="20"/>
              </w:rPr>
              <w:t>P3: 7-43 cm</w:t>
            </w:r>
          </w:p>
        </w:tc>
        <w:tc>
          <w:tcPr>
            <w:tcW w:w="2526" w:type="dxa"/>
            <w:tcBorders>
              <w:top w:val="single" w:sz="4" w:space="0" w:color="auto"/>
              <w:left w:val="nil"/>
              <w:bottom w:val="single" w:sz="12" w:space="0" w:color="000000"/>
              <w:right w:val="nil"/>
            </w:tcBorders>
            <w:shd w:val="clear" w:color="auto" w:fill="auto"/>
          </w:tcPr>
          <w:p>
            <w:pPr>
              <w:spacing w:before="60" w:after="60"/>
              <w:jc w:val="left"/>
              <w:rPr>
                <w:sz w:val="20"/>
                <w:szCs w:val="20"/>
              </w:rPr>
            </w:pPr>
            <w:r>
              <w:rPr>
                <w:sz w:val="20"/>
                <w:szCs w:val="20"/>
              </w:rPr>
              <w:t>Bw-horizon:</w:t>
            </w:r>
          </w:p>
          <w:p>
            <w:pPr>
              <w:jc w:val="left"/>
              <w:rPr>
                <w:sz w:val="20"/>
                <w:szCs w:val="20"/>
              </w:rPr>
            </w:pPr>
            <w:r>
              <w:rPr>
                <w:sz w:val="20"/>
                <w:szCs w:val="20"/>
              </w:rPr>
              <w:t>P1:6-36 cm</w:t>
            </w:r>
          </w:p>
          <w:p>
            <w:pPr>
              <w:jc w:val="left"/>
              <w:rPr>
                <w:sz w:val="20"/>
                <w:szCs w:val="20"/>
              </w:rPr>
            </w:pPr>
            <w:r>
              <w:rPr>
                <w:sz w:val="20"/>
                <w:szCs w:val="20"/>
              </w:rPr>
              <w:t>P2: 5-55 cm</w:t>
            </w:r>
          </w:p>
          <w:p>
            <w:pPr>
              <w:spacing w:after="60"/>
              <w:jc w:val="left"/>
              <w:rPr>
                <w:sz w:val="20"/>
                <w:szCs w:val="20"/>
              </w:rPr>
            </w:pPr>
            <w:r>
              <w:rPr>
                <w:sz w:val="20"/>
                <w:szCs w:val="20"/>
              </w:rPr>
              <w:t>P3: 11-45 cm</w:t>
            </w:r>
          </w:p>
        </w:tc>
      </w:tr>
    </w:tbl>
    <w:p>
      <w:pPr>
        <w:pStyle w:val="Untertitel"/>
        <w:rPr>
          <w:b/>
          <w:sz w:val="24"/>
        </w:rPr>
      </w:pPr>
      <w:r>
        <w:rPr>
          <w:b/>
          <w:sz w:val="24"/>
        </w:rPr>
        <w:t>Table 1: General characterization of the study sites and the sampled profiles</w:t>
      </w:r>
    </w:p>
    <w:p>
      <w:pPr>
        <w:jc w:val="right"/>
        <w:rPr>
          <w:sz w:val="18"/>
        </w:rPr>
      </w:pPr>
      <w:r>
        <w:rPr>
          <w:sz w:val="18"/>
        </w:rPr>
        <w:t xml:space="preserve">WRB: World Reference base of Soil Resources (IUSS Working Group WRB, 2015), </w:t>
      </w:r>
    </w:p>
    <w:p>
      <w:pPr>
        <w:jc w:val="right"/>
        <w:rPr>
          <w:sz w:val="18"/>
        </w:rPr>
      </w:pPr>
      <w:r>
        <w:rPr>
          <w:sz w:val="18"/>
        </w:rPr>
        <w:t>MAP: mean annual precipitation, MAT: mean annual temperature</w:t>
      </w:r>
    </w:p>
    <w:p>
      <w:pPr>
        <w:rPr>
          <w:sz w:val="32"/>
        </w:rPr>
      </w:pPr>
    </w:p>
    <w:p>
      <w:pPr>
        <w:rPr>
          <w:b/>
          <w:szCs w:val="20"/>
        </w:rPr>
      </w:pPr>
      <w:r>
        <w:rPr>
          <w:b/>
          <w:szCs w:val="20"/>
        </w:rPr>
        <w:t>Table 2: Basic characteristics of the composite substrates used for the planting experiment.</w:t>
      </w:r>
    </w:p>
    <w:p>
      <w:pPr>
        <w:spacing w:after="160"/>
        <w:rPr>
          <w:sz w:val="32"/>
        </w:rPr>
      </w:pPr>
      <w:r>
        <w:rPr>
          <w:szCs w:val="20"/>
        </w:rPr>
        <w:t>The original soil material was sampled in two soil depths (topsoil and subsoil) at the three sites</w:t>
      </w:r>
      <w:r>
        <w:rPr>
          <w:rStyle w:val="UntertitelZchn"/>
          <w:rFonts w:ascii="Garamond" w:hAnsi="Garamond"/>
          <w:sz w:val="24"/>
        </w:rPr>
        <w:t xml:space="preserve"> Loess (LO), Red Sandstone (RS), and Pleistocene Sands (PS)</w:t>
      </w:r>
      <w:r>
        <w:rPr>
          <w:szCs w:val="20"/>
        </w:rPr>
        <w:t>. Values are means (n=5) with standard errors of the mean given in brackets.</w:t>
      </w:r>
    </w:p>
    <w:tbl>
      <w:tblPr>
        <w:tblW w:w="9076" w:type="dxa"/>
        <w:tblInd w:w="-2" w:type="dxa"/>
        <w:tblBorders>
          <w:top w:val="single" w:sz="12" w:space="0" w:color="000000"/>
        </w:tblBorders>
        <w:tblCellMar>
          <w:left w:w="70" w:type="dxa"/>
          <w:right w:w="70" w:type="dxa"/>
        </w:tblCellMar>
        <w:tblLook w:val="04A0" w:firstRow="1" w:lastRow="0" w:firstColumn="1" w:lastColumn="0" w:noHBand="0" w:noVBand="1"/>
      </w:tblPr>
      <w:tblGrid>
        <w:gridCol w:w="2267"/>
        <w:gridCol w:w="1088"/>
        <w:gridCol w:w="1088"/>
        <w:gridCol w:w="1088"/>
        <w:gridCol w:w="284"/>
        <w:gridCol w:w="1090"/>
        <w:gridCol w:w="1087"/>
        <w:gridCol w:w="1084"/>
      </w:tblGrid>
      <w:tr>
        <w:trPr>
          <w:trHeight w:val="340"/>
        </w:trPr>
        <w:tc>
          <w:tcPr>
            <w:tcW w:w="2269" w:type="dxa"/>
            <w:tcBorders>
              <w:top w:val="single" w:sz="12" w:space="0" w:color="000000"/>
              <w:bottom w:val="single" w:sz="4" w:space="0" w:color="auto"/>
            </w:tcBorders>
            <w:shd w:val="clear" w:color="auto" w:fill="auto"/>
            <w:vAlign w:val="center"/>
          </w:tcPr>
          <w:p>
            <w:pPr>
              <w:jc w:val="left"/>
              <w:rPr>
                <w:sz w:val="20"/>
                <w:szCs w:val="20"/>
                <w:lang w:eastAsia="de-DE"/>
              </w:rPr>
            </w:pPr>
          </w:p>
        </w:tc>
        <w:tc>
          <w:tcPr>
            <w:tcW w:w="3261" w:type="dxa"/>
            <w:gridSpan w:val="3"/>
            <w:tcBorders>
              <w:top w:val="single" w:sz="12" w:space="0" w:color="000000"/>
              <w:bottom w:val="single" w:sz="4" w:space="0" w:color="auto"/>
            </w:tcBorders>
            <w:shd w:val="clear" w:color="auto" w:fill="auto"/>
            <w:vAlign w:val="center"/>
          </w:tcPr>
          <w:p>
            <w:pPr>
              <w:jc w:val="left"/>
              <w:rPr>
                <w:sz w:val="20"/>
                <w:szCs w:val="20"/>
                <w:lang w:eastAsia="de-DE"/>
              </w:rPr>
            </w:pPr>
            <w:r>
              <w:rPr>
                <w:sz w:val="20"/>
                <w:szCs w:val="20"/>
                <w:lang w:eastAsia="de-DE"/>
              </w:rPr>
              <w:t>Topsoil</w:t>
            </w:r>
          </w:p>
        </w:tc>
        <w:tc>
          <w:tcPr>
            <w:tcW w:w="284" w:type="dxa"/>
            <w:tcBorders>
              <w:top w:val="single" w:sz="12" w:space="0" w:color="000000"/>
              <w:bottom w:val="single" w:sz="4" w:space="0" w:color="auto"/>
            </w:tcBorders>
            <w:shd w:val="clear" w:color="auto" w:fill="auto"/>
            <w:vAlign w:val="center"/>
          </w:tcPr>
          <w:p>
            <w:pPr>
              <w:jc w:val="left"/>
              <w:rPr>
                <w:sz w:val="20"/>
                <w:szCs w:val="20"/>
                <w:lang w:eastAsia="de-DE"/>
              </w:rPr>
            </w:pPr>
          </w:p>
        </w:tc>
        <w:tc>
          <w:tcPr>
            <w:tcW w:w="3261" w:type="dxa"/>
            <w:gridSpan w:val="3"/>
            <w:tcBorders>
              <w:top w:val="single" w:sz="12" w:space="0" w:color="000000"/>
              <w:bottom w:val="single" w:sz="4" w:space="0" w:color="auto"/>
            </w:tcBorders>
            <w:shd w:val="clear" w:color="auto" w:fill="auto"/>
            <w:vAlign w:val="center"/>
          </w:tcPr>
          <w:p>
            <w:pPr>
              <w:jc w:val="left"/>
              <w:rPr>
                <w:sz w:val="20"/>
                <w:szCs w:val="20"/>
                <w:lang w:eastAsia="de-DE"/>
              </w:rPr>
            </w:pPr>
            <w:r>
              <w:rPr>
                <w:sz w:val="20"/>
                <w:szCs w:val="20"/>
                <w:lang w:eastAsia="de-DE"/>
              </w:rPr>
              <w:t>Subsoil</w:t>
            </w:r>
          </w:p>
        </w:tc>
      </w:tr>
      <w:tr>
        <w:trPr>
          <w:trHeight w:val="340"/>
        </w:trPr>
        <w:tc>
          <w:tcPr>
            <w:tcW w:w="2269" w:type="dxa"/>
            <w:tcBorders>
              <w:top w:val="single" w:sz="4" w:space="0" w:color="auto"/>
              <w:bottom w:val="single" w:sz="12" w:space="0" w:color="000000"/>
            </w:tcBorders>
            <w:shd w:val="clear" w:color="auto" w:fill="auto"/>
            <w:vAlign w:val="center"/>
          </w:tcPr>
          <w:p>
            <w:pPr>
              <w:rPr>
                <w:bCs/>
                <w:sz w:val="20"/>
                <w:szCs w:val="20"/>
                <w:lang w:eastAsia="de-DE"/>
              </w:rPr>
            </w:pPr>
          </w:p>
        </w:tc>
        <w:tc>
          <w:tcPr>
            <w:tcW w:w="1088" w:type="dxa"/>
            <w:tcBorders>
              <w:top w:val="single" w:sz="4" w:space="0" w:color="auto"/>
              <w:bottom w:val="single" w:sz="12" w:space="0" w:color="000000"/>
            </w:tcBorders>
            <w:shd w:val="clear" w:color="auto" w:fill="auto"/>
            <w:vAlign w:val="center"/>
          </w:tcPr>
          <w:p>
            <w:r>
              <w:rPr>
                <w:bCs/>
                <w:sz w:val="20"/>
                <w:szCs w:val="20"/>
                <w:lang w:eastAsia="de-DE"/>
              </w:rPr>
              <w:t>LO</w:t>
            </w:r>
          </w:p>
        </w:tc>
        <w:tc>
          <w:tcPr>
            <w:tcW w:w="1088" w:type="dxa"/>
            <w:tcBorders>
              <w:top w:val="single" w:sz="4" w:space="0" w:color="auto"/>
              <w:bottom w:val="single" w:sz="12" w:space="0" w:color="000000"/>
            </w:tcBorders>
            <w:shd w:val="clear" w:color="auto" w:fill="auto"/>
            <w:vAlign w:val="center"/>
          </w:tcPr>
          <w:p>
            <w:r>
              <w:rPr>
                <w:bCs/>
                <w:sz w:val="20"/>
                <w:szCs w:val="20"/>
                <w:lang w:eastAsia="de-DE"/>
              </w:rPr>
              <w:t>RS</w:t>
            </w:r>
          </w:p>
        </w:tc>
        <w:tc>
          <w:tcPr>
            <w:tcW w:w="1088" w:type="dxa"/>
            <w:tcBorders>
              <w:top w:val="single" w:sz="4" w:space="0" w:color="auto"/>
              <w:bottom w:val="single" w:sz="12" w:space="0" w:color="000000"/>
            </w:tcBorders>
            <w:shd w:val="clear" w:color="auto" w:fill="auto"/>
            <w:vAlign w:val="center"/>
          </w:tcPr>
          <w:p>
            <w:pPr>
              <w:rPr>
                <w:bCs/>
                <w:sz w:val="20"/>
                <w:szCs w:val="20"/>
                <w:lang w:eastAsia="de-DE"/>
              </w:rPr>
            </w:pPr>
            <w:r>
              <w:rPr>
                <w:bCs/>
                <w:sz w:val="20"/>
                <w:szCs w:val="20"/>
                <w:lang w:eastAsia="de-DE"/>
              </w:rPr>
              <w:t>PS</w:t>
            </w:r>
          </w:p>
        </w:tc>
        <w:tc>
          <w:tcPr>
            <w:tcW w:w="281" w:type="dxa"/>
            <w:tcBorders>
              <w:top w:val="single" w:sz="4" w:space="0" w:color="auto"/>
              <w:bottom w:val="single" w:sz="12" w:space="0" w:color="000000"/>
            </w:tcBorders>
            <w:shd w:val="clear" w:color="auto" w:fill="auto"/>
            <w:vAlign w:val="center"/>
          </w:tcPr>
          <w:p>
            <w:pPr>
              <w:jc w:val="left"/>
              <w:rPr>
                <w:bCs/>
                <w:sz w:val="20"/>
                <w:szCs w:val="20"/>
                <w:lang w:eastAsia="de-DE"/>
              </w:rPr>
            </w:pPr>
          </w:p>
        </w:tc>
        <w:tc>
          <w:tcPr>
            <w:tcW w:w="1090" w:type="dxa"/>
            <w:tcBorders>
              <w:top w:val="single" w:sz="4" w:space="0" w:color="auto"/>
              <w:bottom w:val="single" w:sz="12" w:space="0" w:color="000000"/>
            </w:tcBorders>
            <w:shd w:val="clear" w:color="auto" w:fill="auto"/>
            <w:vAlign w:val="center"/>
          </w:tcPr>
          <w:p>
            <w:pPr>
              <w:rPr>
                <w:bCs/>
                <w:sz w:val="20"/>
                <w:szCs w:val="20"/>
                <w:lang w:eastAsia="de-DE"/>
              </w:rPr>
            </w:pPr>
            <w:r>
              <w:rPr>
                <w:bCs/>
                <w:sz w:val="20"/>
                <w:szCs w:val="20"/>
                <w:lang w:eastAsia="de-DE"/>
              </w:rPr>
              <w:t>LO</w:t>
            </w:r>
          </w:p>
        </w:tc>
        <w:tc>
          <w:tcPr>
            <w:tcW w:w="1087" w:type="dxa"/>
            <w:tcBorders>
              <w:top w:val="single" w:sz="4" w:space="0" w:color="auto"/>
              <w:bottom w:val="single" w:sz="12" w:space="0" w:color="000000"/>
            </w:tcBorders>
            <w:shd w:val="clear" w:color="auto" w:fill="auto"/>
            <w:vAlign w:val="center"/>
          </w:tcPr>
          <w:p>
            <w:pPr>
              <w:rPr>
                <w:bCs/>
                <w:sz w:val="20"/>
                <w:szCs w:val="20"/>
                <w:lang w:eastAsia="de-DE"/>
              </w:rPr>
            </w:pPr>
            <w:r>
              <w:rPr>
                <w:bCs/>
                <w:sz w:val="20"/>
                <w:szCs w:val="20"/>
                <w:lang w:eastAsia="de-DE"/>
              </w:rPr>
              <w:t>RS</w:t>
            </w:r>
          </w:p>
        </w:tc>
        <w:tc>
          <w:tcPr>
            <w:tcW w:w="1084" w:type="dxa"/>
            <w:tcBorders>
              <w:top w:val="single" w:sz="4" w:space="0" w:color="auto"/>
              <w:bottom w:val="single" w:sz="12" w:space="0" w:color="000000"/>
            </w:tcBorders>
            <w:shd w:val="clear" w:color="auto" w:fill="auto"/>
            <w:vAlign w:val="center"/>
          </w:tcPr>
          <w:p>
            <w:pPr>
              <w:rPr>
                <w:bCs/>
                <w:sz w:val="20"/>
                <w:szCs w:val="20"/>
                <w:vertAlign w:val="superscript"/>
                <w:lang w:eastAsia="de-DE"/>
              </w:rPr>
            </w:pPr>
            <w:r>
              <w:rPr>
                <w:bCs/>
                <w:sz w:val="20"/>
                <w:szCs w:val="20"/>
                <w:lang w:eastAsia="de-DE"/>
              </w:rPr>
              <w:t>PS</w:t>
            </w:r>
          </w:p>
        </w:tc>
      </w:tr>
      <w:tr>
        <w:trPr>
          <w:cantSplit/>
          <w:trHeight w:val="227"/>
        </w:trPr>
        <w:tc>
          <w:tcPr>
            <w:tcW w:w="2269" w:type="dxa"/>
            <w:tcBorders>
              <w:top w:val="single" w:sz="12" w:space="0" w:color="000000"/>
            </w:tcBorders>
            <w:shd w:val="clear" w:color="auto" w:fill="auto"/>
            <w:vAlign w:val="center"/>
          </w:tcPr>
          <w:p>
            <w:pPr>
              <w:contextualSpacing/>
              <w:rPr>
                <w:sz w:val="20"/>
                <w:szCs w:val="20"/>
                <w:lang w:eastAsia="de-DE"/>
              </w:rPr>
            </w:pPr>
            <w:r>
              <w:rPr>
                <w:sz w:val="20"/>
                <w:szCs w:val="20"/>
                <w:lang w:eastAsia="de-DE"/>
              </w:rPr>
              <w:t>soil texture (%)</w:t>
            </w:r>
          </w:p>
        </w:tc>
        <w:tc>
          <w:tcPr>
            <w:tcW w:w="1088" w:type="dxa"/>
            <w:tcBorders>
              <w:top w:val="single" w:sz="12" w:space="0" w:color="000000"/>
            </w:tcBorders>
            <w:shd w:val="clear" w:color="auto" w:fill="auto"/>
            <w:vAlign w:val="center"/>
          </w:tcPr>
          <w:p>
            <w:pPr>
              <w:contextualSpacing/>
              <w:jc w:val="right"/>
              <w:rPr>
                <w:sz w:val="20"/>
                <w:szCs w:val="20"/>
                <w:lang w:eastAsia="de-DE"/>
              </w:rPr>
            </w:pPr>
          </w:p>
        </w:tc>
        <w:tc>
          <w:tcPr>
            <w:tcW w:w="1088" w:type="dxa"/>
            <w:tcBorders>
              <w:top w:val="single" w:sz="12" w:space="0" w:color="000000"/>
            </w:tcBorders>
            <w:shd w:val="clear" w:color="auto" w:fill="auto"/>
            <w:vAlign w:val="center"/>
          </w:tcPr>
          <w:p>
            <w:pPr>
              <w:contextualSpacing/>
              <w:jc w:val="right"/>
              <w:rPr>
                <w:sz w:val="20"/>
                <w:szCs w:val="20"/>
                <w:lang w:eastAsia="de-DE"/>
              </w:rPr>
            </w:pPr>
          </w:p>
        </w:tc>
        <w:tc>
          <w:tcPr>
            <w:tcW w:w="1088" w:type="dxa"/>
            <w:tcBorders>
              <w:top w:val="single" w:sz="12" w:space="0" w:color="000000"/>
            </w:tcBorders>
            <w:shd w:val="clear" w:color="auto" w:fill="auto"/>
            <w:vAlign w:val="center"/>
          </w:tcPr>
          <w:p>
            <w:pPr>
              <w:contextualSpacing/>
              <w:jc w:val="right"/>
              <w:rPr>
                <w:sz w:val="20"/>
                <w:szCs w:val="20"/>
                <w:lang w:eastAsia="de-DE"/>
              </w:rPr>
            </w:pPr>
          </w:p>
        </w:tc>
        <w:tc>
          <w:tcPr>
            <w:tcW w:w="281" w:type="dxa"/>
            <w:tcBorders>
              <w:top w:val="single" w:sz="12" w:space="0" w:color="000000"/>
            </w:tcBorders>
            <w:shd w:val="clear" w:color="auto" w:fill="auto"/>
            <w:vAlign w:val="center"/>
          </w:tcPr>
          <w:p>
            <w:pPr>
              <w:contextualSpacing/>
              <w:jc w:val="left"/>
              <w:rPr>
                <w:sz w:val="20"/>
                <w:szCs w:val="20"/>
                <w:lang w:eastAsia="de-DE"/>
              </w:rPr>
            </w:pPr>
          </w:p>
        </w:tc>
        <w:tc>
          <w:tcPr>
            <w:tcW w:w="1090" w:type="dxa"/>
            <w:tcBorders>
              <w:top w:val="single" w:sz="12" w:space="0" w:color="000000"/>
            </w:tcBorders>
            <w:shd w:val="clear" w:color="auto" w:fill="auto"/>
            <w:vAlign w:val="center"/>
          </w:tcPr>
          <w:p>
            <w:pPr>
              <w:contextualSpacing/>
              <w:jc w:val="right"/>
              <w:rPr>
                <w:sz w:val="20"/>
                <w:szCs w:val="20"/>
                <w:lang w:eastAsia="de-DE"/>
              </w:rPr>
            </w:pPr>
          </w:p>
        </w:tc>
        <w:tc>
          <w:tcPr>
            <w:tcW w:w="1087" w:type="dxa"/>
            <w:tcBorders>
              <w:top w:val="single" w:sz="12" w:space="0" w:color="000000"/>
            </w:tcBorders>
            <w:shd w:val="clear" w:color="auto" w:fill="auto"/>
            <w:vAlign w:val="center"/>
          </w:tcPr>
          <w:p>
            <w:pPr>
              <w:contextualSpacing/>
              <w:jc w:val="right"/>
              <w:rPr>
                <w:sz w:val="20"/>
                <w:szCs w:val="20"/>
                <w:lang w:eastAsia="de-DE"/>
              </w:rPr>
            </w:pPr>
          </w:p>
        </w:tc>
        <w:tc>
          <w:tcPr>
            <w:tcW w:w="1084" w:type="dxa"/>
            <w:tcBorders>
              <w:top w:val="single" w:sz="12" w:space="0" w:color="000000"/>
            </w:tcBorders>
            <w:shd w:val="clear" w:color="auto" w:fill="auto"/>
            <w:vAlign w:val="center"/>
          </w:tcPr>
          <w:p>
            <w:pPr>
              <w:contextualSpacing/>
              <w:jc w:val="right"/>
              <w:rPr>
                <w:sz w:val="20"/>
                <w:szCs w:val="20"/>
                <w:lang w:eastAsia="de-DE"/>
              </w:rPr>
            </w:pPr>
          </w:p>
        </w:tc>
      </w:tr>
      <w:tr>
        <w:trPr>
          <w:cantSplit/>
          <w:trHeight w:val="227"/>
        </w:trPr>
        <w:tc>
          <w:tcPr>
            <w:tcW w:w="2269" w:type="dxa"/>
            <w:shd w:val="clear" w:color="auto" w:fill="auto"/>
            <w:vAlign w:val="center"/>
          </w:tcPr>
          <w:p>
            <w:pPr>
              <w:ind w:left="170"/>
              <w:contextualSpacing/>
              <w:rPr>
                <w:sz w:val="20"/>
                <w:szCs w:val="20"/>
                <w:lang w:eastAsia="de-DE"/>
              </w:rPr>
            </w:pPr>
            <w:r>
              <w:rPr>
                <w:sz w:val="20"/>
                <w:szCs w:val="20"/>
                <w:lang w:eastAsia="de-DE"/>
              </w:rPr>
              <w:t>CSa + MSa (&gt; 250 µm)</w:t>
            </w:r>
          </w:p>
        </w:tc>
        <w:tc>
          <w:tcPr>
            <w:tcW w:w="1088" w:type="dxa"/>
            <w:shd w:val="clear" w:color="auto" w:fill="auto"/>
            <w:vAlign w:val="center"/>
          </w:tcPr>
          <w:p>
            <w:pPr>
              <w:contextualSpacing/>
              <w:jc w:val="right"/>
              <w:rPr>
                <w:sz w:val="20"/>
                <w:szCs w:val="20"/>
                <w:lang w:eastAsia="de-DE"/>
              </w:rPr>
            </w:pPr>
            <w:r>
              <w:rPr>
                <w:sz w:val="20"/>
                <w:szCs w:val="20"/>
                <w:lang w:eastAsia="de-DE"/>
              </w:rPr>
              <w:t>0.3</w:t>
            </w:r>
          </w:p>
        </w:tc>
        <w:tc>
          <w:tcPr>
            <w:tcW w:w="1088" w:type="dxa"/>
            <w:shd w:val="clear" w:color="auto" w:fill="auto"/>
            <w:vAlign w:val="center"/>
          </w:tcPr>
          <w:p>
            <w:pPr>
              <w:contextualSpacing/>
              <w:jc w:val="right"/>
              <w:rPr>
                <w:sz w:val="20"/>
                <w:szCs w:val="20"/>
                <w:lang w:eastAsia="de-DE"/>
              </w:rPr>
            </w:pPr>
            <w:r>
              <w:rPr>
                <w:sz w:val="20"/>
                <w:szCs w:val="20"/>
                <w:lang w:eastAsia="de-DE"/>
              </w:rPr>
              <w:t>9.8</w:t>
            </w:r>
          </w:p>
        </w:tc>
        <w:tc>
          <w:tcPr>
            <w:tcW w:w="1088" w:type="dxa"/>
            <w:shd w:val="clear" w:color="auto" w:fill="auto"/>
            <w:vAlign w:val="center"/>
          </w:tcPr>
          <w:p>
            <w:pPr>
              <w:contextualSpacing/>
              <w:jc w:val="right"/>
              <w:rPr>
                <w:sz w:val="20"/>
                <w:szCs w:val="20"/>
                <w:lang w:eastAsia="de-DE"/>
              </w:rPr>
            </w:pPr>
            <w:r>
              <w:rPr>
                <w:sz w:val="20"/>
                <w:szCs w:val="20"/>
                <w:lang w:eastAsia="de-DE"/>
              </w:rPr>
              <w:t>37.6</w:t>
            </w:r>
          </w:p>
        </w:tc>
        <w:tc>
          <w:tcPr>
            <w:tcW w:w="281" w:type="dxa"/>
            <w:shd w:val="clear" w:color="auto" w:fill="auto"/>
            <w:vAlign w:val="center"/>
          </w:tcPr>
          <w:p>
            <w:pPr>
              <w:contextualSpacing/>
              <w:jc w:val="left"/>
              <w:rPr>
                <w:sz w:val="20"/>
                <w:szCs w:val="20"/>
                <w:lang w:eastAsia="de-DE"/>
              </w:rPr>
            </w:pPr>
          </w:p>
        </w:tc>
        <w:tc>
          <w:tcPr>
            <w:tcW w:w="1090" w:type="dxa"/>
            <w:shd w:val="clear" w:color="auto" w:fill="auto"/>
            <w:vAlign w:val="center"/>
          </w:tcPr>
          <w:p>
            <w:pPr>
              <w:contextualSpacing/>
              <w:jc w:val="right"/>
              <w:rPr>
                <w:sz w:val="20"/>
                <w:szCs w:val="20"/>
                <w:lang w:eastAsia="de-DE"/>
              </w:rPr>
            </w:pPr>
            <w:r>
              <w:rPr>
                <w:sz w:val="20"/>
                <w:szCs w:val="20"/>
                <w:lang w:eastAsia="de-DE"/>
              </w:rPr>
              <w:t>0.2</w:t>
            </w:r>
          </w:p>
        </w:tc>
        <w:tc>
          <w:tcPr>
            <w:tcW w:w="1087" w:type="dxa"/>
            <w:shd w:val="clear" w:color="auto" w:fill="auto"/>
            <w:vAlign w:val="center"/>
          </w:tcPr>
          <w:p>
            <w:pPr>
              <w:contextualSpacing/>
              <w:jc w:val="right"/>
              <w:rPr>
                <w:sz w:val="20"/>
                <w:szCs w:val="20"/>
                <w:lang w:eastAsia="de-DE"/>
              </w:rPr>
            </w:pPr>
            <w:r>
              <w:rPr>
                <w:sz w:val="20"/>
                <w:szCs w:val="20"/>
                <w:lang w:eastAsia="de-DE"/>
              </w:rPr>
              <w:t>10.2</w:t>
            </w:r>
          </w:p>
        </w:tc>
        <w:tc>
          <w:tcPr>
            <w:tcW w:w="1084" w:type="dxa"/>
            <w:shd w:val="clear" w:color="auto" w:fill="auto"/>
            <w:vAlign w:val="center"/>
          </w:tcPr>
          <w:p>
            <w:pPr>
              <w:contextualSpacing/>
              <w:jc w:val="right"/>
              <w:rPr>
                <w:sz w:val="20"/>
                <w:szCs w:val="20"/>
                <w:lang w:eastAsia="de-DE"/>
              </w:rPr>
            </w:pPr>
            <w:r>
              <w:rPr>
                <w:sz w:val="20"/>
                <w:szCs w:val="20"/>
                <w:lang w:eastAsia="de-DE"/>
              </w:rPr>
              <w:t>40.2</w:t>
            </w:r>
          </w:p>
        </w:tc>
      </w:tr>
      <w:tr>
        <w:trPr>
          <w:cantSplit/>
          <w:trHeight w:val="227"/>
        </w:trPr>
        <w:tc>
          <w:tcPr>
            <w:tcW w:w="2269" w:type="dxa"/>
            <w:shd w:val="clear" w:color="auto" w:fill="auto"/>
            <w:vAlign w:val="center"/>
          </w:tcPr>
          <w:p>
            <w:pPr>
              <w:ind w:left="170"/>
              <w:contextualSpacing/>
              <w:rPr>
                <w:sz w:val="20"/>
                <w:szCs w:val="20"/>
                <w:lang w:eastAsia="de-DE"/>
              </w:rPr>
            </w:pPr>
            <w:r>
              <w:rPr>
                <w:sz w:val="20"/>
                <w:szCs w:val="20"/>
                <w:lang w:eastAsia="de-DE"/>
              </w:rPr>
              <w:t>FSa (250-53 µm)</w:t>
            </w:r>
          </w:p>
        </w:tc>
        <w:tc>
          <w:tcPr>
            <w:tcW w:w="1088" w:type="dxa"/>
            <w:shd w:val="clear" w:color="auto" w:fill="auto"/>
            <w:vAlign w:val="center"/>
          </w:tcPr>
          <w:p>
            <w:pPr>
              <w:contextualSpacing/>
              <w:jc w:val="right"/>
              <w:rPr>
                <w:sz w:val="20"/>
                <w:szCs w:val="20"/>
                <w:lang w:eastAsia="de-DE"/>
              </w:rPr>
            </w:pPr>
            <w:r>
              <w:rPr>
                <w:sz w:val="20"/>
                <w:szCs w:val="20"/>
                <w:lang w:eastAsia="de-DE"/>
              </w:rPr>
              <w:t>7.3</w:t>
            </w:r>
          </w:p>
        </w:tc>
        <w:tc>
          <w:tcPr>
            <w:tcW w:w="1088" w:type="dxa"/>
            <w:shd w:val="clear" w:color="auto" w:fill="auto"/>
            <w:vAlign w:val="center"/>
          </w:tcPr>
          <w:p>
            <w:pPr>
              <w:contextualSpacing/>
              <w:jc w:val="right"/>
              <w:rPr>
                <w:sz w:val="20"/>
                <w:szCs w:val="20"/>
                <w:lang w:eastAsia="de-DE"/>
              </w:rPr>
            </w:pPr>
            <w:r>
              <w:rPr>
                <w:sz w:val="20"/>
                <w:szCs w:val="20"/>
                <w:lang w:eastAsia="de-DE"/>
              </w:rPr>
              <w:t>60.2</w:t>
            </w:r>
          </w:p>
        </w:tc>
        <w:tc>
          <w:tcPr>
            <w:tcW w:w="1088" w:type="dxa"/>
            <w:shd w:val="clear" w:color="auto" w:fill="auto"/>
            <w:vAlign w:val="center"/>
          </w:tcPr>
          <w:p>
            <w:pPr>
              <w:contextualSpacing/>
              <w:jc w:val="right"/>
              <w:rPr>
                <w:sz w:val="20"/>
                <w:szCs w:val="20"/>
                <w:lang w:eastAsia="de-DE"/>
              </w:rPr>
            </w:pPr>
            <w:r>
              <w:rPr>
                <w:sz w:val="20"/>
                <w:szCs w:val="20"/>
                <w:lang w:eastAsia="de-DE"/>
              </w:rPr>
              <w:t>31.0</w:t>
            </w:r>
          </w:p>
        </w:tc>
        <w:tc>
          <w:tcPr>
            <w:tcW w:w="281" w:type="dxa"/>
            <w:shd w:val="clear" w:color="auto" w:fill="auto"/>
            <w:vAlign w:val="center"/>
          </w:tcPr>
          <w:p>
            <w:pPr>
              <w:contextualSpacing/>
              <w:jc w:val="left"/>
              <w:rPr>
                <w:sz w:val="20"/>
                <w:szCs w:val="20"/>
                <w:lang w:eastAsia="de-DE"/>
              </w:rPr>
            </w:pPr>
          </w:p>
        </w:tc>
        <w:tc>
          <w:tcPr>
            <w:tcW w:w="1090" w:type="dxa"/>
            <w:shd w:val="clear" w:color="auto" w:fill="auto"/>
            <w:vAlign w:val="center"/>
          </w:tcPr>
          <w:p>
            <w:pPr>
              <w:contextualSpacing/>
              <w:jc w:val="right"/>
              <w:rPr>
                <w:sz w:val="20"/>
                <w:szCs w:val="20"/>
                <w:lang w:eastAsia="de-DE"/>
              </w:rPr>
            </w:pPr>
            <w:r>
              <w:rPr>
                <w:sz w:val="20"/>
                <w:szCs w:val="20"/>
                <w:lang w:eastAsia="de-DE"/>
              </w:rPr>
              <w:t>6.5</w:t>
            </w:r>
          </w:p>
        </w:tc>
        <w:tc>
          <w:tcPr>
            <w:tcW w:w="1087" w:type="dxa"/>
            <w:shd w:val="clear" w:color="auto" w:fill="auto"/>
            <w:vAlign w:val="center"/>
          </w:tcPr>
          <w:p>
            <w:pPr>
              <w:contextualSpacing/>
              <w:jc w:val="right"/>
              <w:rPr>
                <w:sz w:val="20"/>
                <w:szCs w:val="20"/>
                <w:lang w:eastAsia="de-DE"/>
              </w:rPr>
            </w:pPr>
            <w:r>
              <w:rPr>
                <w:sz w:val="20"/>
                <w:szCs w:val="20"/>
                <w:lang w:eastAsia="de-DE"/>
              </w:rPr>
              <w:t>58.8</w:t>
            </w:r>
          </w:p>
        </w:tc>
        <w:tc>
          <w:tcPr>
            <w:tcW w:w="1084" w:type="dxa"/>
            <w:shd w:val="clear" w:color="auto" w:fill="auto"/>
            <w:vAlign w:val="center"/>
          </w:tcPr>
          <w:p>
            <w:pPr>
              <w:contextualSpacing/>
              <w:jc w:val="right"/>
              <w:rPr>
                <w:sz w:val="20"/>
                <w:szCs w:val="20"/>
                <w:lang w:eastAsia="de-DE"/>
              </w:rPr>
            </w:pPr>
            <w:r>
              <w:rPr>
                <w:sz w:val="20"/>
                <w:szCs w:val="20"/>
                <w:lang w:eastAsia="de-DE"/>
              </w:rPr>
              <w:t>29.2</w:t>
            </w:r>
          </w:p>
        </w:tc>
      </w:tr>
      <w:tr>
        <w:trPr>
          <w:cantSplit/>
          <w:trHeight w:val="227"/>
        </w:trPr>
        <w:tc>
          <w:tcPr>
            <w:tcW w:w="2269" w:type="dxa"/>
            <w:shd w:val="clear" w:color="auto" w:fill="auto"/>
            <w:vAlign w:val="center"/>
          </w:tcPr>
          <w:p>
            <w:pPr>
              <w:ind w:left="170"/>
              <w:contextualSpacing/>
              <w:rPr>
                <w:sz w:val="20"/>
                <w:szCs w:val="20"/>
                <w:lang w:eastAsia="de-DE"/>
              </w:rPr>
            </w:pPr>
            <w:r>
              <w:rPr>
                <w:sz w:val="20"/>
                <w:szCs w:val="20"/>
                <w:lang w:eastAsia="de-DE"/>
              </w:rPr>
              <w:t>Si (53-2 µm)</w:t>
            </w:r>
          </w:p>
        </w:tc>
        <w:tc>
          <w:tcPr>
            <w:tcW w:w="1088" w:type="dxa"/>
            <w:shd w:val="clear" w:color="auto" w:fill="auto"/>
            <w:vAlign w:val="center"/>
          </w:tcPr>
          <w:p>
            <w:pPr>
              <w:contextualSpacing/>
              <w:jc w:val="right"/>
              <w:rPr>
                <w:sz w:val="20"/>
                <w:szCs w:val="20"/>
                <w:lang w:eastAsia="de-DE"/>
              </w:rPr>
            </w:pPr>
            <w:r>
              <w:rPr>
                <w:sz w:val="20"/>
                <w:szCs w:val="20"/>
                <w:lang w:eastAsia="de-DE"/>
              </w:rPr>
              <w:t>68.0</w:t>
            </w:r>
          </w:p>
        </w:tc>
        <w:tc>
          <w:tcPr>
            <w:tcW w:w="1088" w:type="dxa"/>
            <w:shd w:val="clear" w:color="auto" w:fill="auto"/>
            <w:vAlign w:val="center"/>
          </w:tcPr>
          <w:p>
            <w:pPr>
              <w:contextualSpacing/>
              <w:jc w:val="right"/>
              <w:rPr>
                <w:sz w:val="20"/>
                <w:szCs w:val="20"/>
                <w:lang w:eastAsia="de-DE"/>
              </w:rPr>
            </w:pPr>
            <w:r>
              <w:rPr>
                <w:sz w:val="20"/>
                <w:szCs w:val="20"/>
                <w:lang w:eastAsia="de-DE"/>
              </w:rPr>
              <w:t>15.0</w:t>
            </w:r>
          </w:p>
        </w:tc>
        <w:tc>
          <w:tcPr>
            <w:tcW w:w="1088" w:type="dxa"/>
            <w:shd w:val="clear" w:color="auto" w:fill="auto"/>
            <w:vAlign w:val="center"/>
          </w:tcPr>
          <w:p>
            <w:pPr>
              <w:contextualSpacing/>
              <w:jc w:val="right"/>
              <w:rPr>
                <w:sz w:val="20"/>
                <w:szCs w:val="20"/>
                <w:lang w:eastAsia="de-DE"/>
              </w:rPr>
            </w:pPr>
            <w:r>
              <w:rPr>
                <w:sz w:val="20"/>
                <w:szCs w:val="20"/>
                <w:lang w:eastAsia="de-DE"/>
              </w:rPr>
              <w:t>22.5</w:t>
            </w:r>
          </w:p>
        </w:tc>
        <w:tc>
          <w:tcPr>
            <w:tcW w:w="281" w:type="dxa"/>
            <w:shd w:val="clear" w:color="auto" w:fill="auto"/>
            <w:vAlign w:val="center"/>
          </w:tcPr>
          <w:p>
            <w:pPr>
              <w:contextualSpacing/>
              <w:jc w:val="left"/>
              <w:rPr>
                <w:sz w:val="20"/>
                <w:szCs w:val="20"/>
                <w:lang w:eastAsia="de-DE"/>
              </w:rPr>
            </w:pPr>
          </w:p>
        </w:tc>
        <w:tc>
          <w:tcPr>
            <w:tcW w:w="1090" w:type="dxa"/>
            <w:shd w:val="clear" w:color="auto" w:fill="auto"/>
            <w:vAlign w:val="center"/>
          </w:tcPr>
          <w:p>
            <w:pPr>
              <w:contextualSpacing/>
              <w:jc w:val="right"/>
            </w:pPr>
            <w:r>
              <w:rPr>
                <w:sz w:val="20"/>
                <w:szCs w:val="20"/>
                <w:lang w:eastAsia="de-DE"/>
              </w:rPr>
              <w:t>61.1</w:t>
            </w:r>
          </w:p>
        </w:tc>
        <w:tc>
          <w:tcPr>
            <w:tcW w:w="1087" w:type="dxa"/>
            <w:shd w:val="clear" w:color="auto" w:fill="auto"/>
            <w:vAlign w:val="center"/>
          </w:tcPr>
          <w:p>
            <w:pPr>
              <w:contextualSpacing/>
              <w:jc w:val="right"/>
              <w:rPr>
                <w:sz w:val="20"/>
                <w:szCs w:val="20"/>
                <w:lang w:eastAsia="de-DE"/>
              </w:rPr>
            </w:pPr>
            <w:r>
              <w:rPr>
                <w:sz w:val="20"/>
                <w:szCs w:val="20"/>
                <w:lang w:eastAsia="de-DE"/>
              </w:rPr>
              <w:t>14.7</w:t>
            </w:r>
          </w:p>
        </w:tc>
        <w:tc>
          <w:tcPr>
            <w:tcW w:w="1084" w:type="dxa"/>
            <w:shd w:val="clear" w:color="auto" w:fill="auto"/>
            <w:vAlign w:val="center"/>
          </w:tcPr>
          <w:p>
            <w:pPr>
              <w:contextualSpacing/>
              <w:jc w:val="right"/>
              <w:rPr>
                <w:sz w:val="20"/>
                <w:szCs w:val="20"/>
                <w:lang w:eastAsia="de-DE"/>
              </w:rPr>
            </w:pPr>
            <w:r>
              <w:rPr>
                <w:sz w:val="20"/>
                <w:szCs w:val="20"/>
                <w:lang w:eastAsia="de-DE"/>
              </w:rPr>
              <w:t>20.2</w:t>
            </w:r>
          </w:p>
        </w:tc>
      </w:tr>
      <w:tr>
        <w:trPr>
          <w:cantSplit/>
          <w:trHeight w:val="227"/>
        </w:trPr>
        <w:tc>
          <w:tcPr>
            <w:tcW w:w="2269" w:type="dxa"/>
            <w:tcBorders>
              <w:bottom w:val="single" w:sz="4" w:space="0" w:color="auto"/>
            </w:tcBorders>
            <w:shd w:val="clear" w:color="auto" w:fill="auto"/>
            <w:vAlign w:val="center"/>
          </w:tcPr>
          <w:p>
            <w:pPr>
              <w:ind w:left="170"/>
              <w:contextualSpacing/>
              <w:rPr>
                <w:sz w:val="20"/>
                <w:szCs w:val="20"/>
                <w:lang w:eastAsia="de-DE"/>
              </w:rPr>
            </w:pPr>
            <w:r>
              <w:rPr>
                <w:sz w:val="20"/>
                <w:szCs w:val="20"/>
                <w:lang w:eastAsia="de-DE"/>
              </w:rPr>
              <w:t>Cl (&lt; 2 µm)</w:t>
            </w:r>
          </w:p>
        </w:tc>
        <w:tc>
          <w:tcPr>
            <w:tcW w:w="1088" w:type="dxa"/>
            <w:tcBorders>
              <w:bottom w:val="single" w:sz="4" w:space="0" w:color="auto"/>
            </w:tcBorders>
            <w:shd w:val="clear" w:color="auto" w:fill="auto"/>
            <w:vAlign w:val="center"/>
          </w:tcPr>
          <w:p>
            <w:pPr>
              <w:contextualSpacing/>
              <w:jc w:val="right"/>
              <w:rPr>
                <w:sz w:val="20"/>
                <w:szCs w:val="20"/>
                <w:lang w:eastAsia="de-DE"/>
              </w:rPr>
            </w:pPr>
            <w:r>
              <w:rPr>
                <w:sz w:val="20"/>
                <w:szCs w:val="20"/>
                <w:lang w:eastAsia="de-DE"/>
              </w:rPr>
              <w:t>24.4</w:t>
            </w:r>
          </w:p>
        </w:tc>
        <w:tc>
          <w:tcPr>
            <w:tcW w:w="1088" w:type="dxa"/>
            <w:tcBorders>
              <w:bottom w:val="single" w:sz="4" w:space="0" w:color="auto"/>
            </w:tcBorders>
            <w:shd w:val="clear" w:color="auto" w:fill="auto"/>
            <w:vAlign w:val="center"/>
          </w:tcPr>
          <w:p>
            <w:pPr>
              <w:contextualSpacing/>
              <w:jc w:val="right"/>
              <w:rPr>
                <w:sz w:val="20"/>
                <w:szCs w:val="20"/>
                <w:lang w:eastAsia="de-DE"/>
              </w:rPr>
            </w:pPr>
            <w:r>
              <w:rPr>
                <w:sz w:val="20"/>
                <w:szCs w:val="20"/>
                <w:lang w:eastAsia="de-DE"/>
              </w:rPr>
              <w:t>15.0</w:t>
            </w:r>
          </w:p>
        </w:tc>
        <w:tc>
          <w:tcPr>
            <w:tcW w:w="1088" w:type="dxa"/>
            <w:tcBorders>
              <w:bottom w:val="single" w:sz="4" w:space="0" w:color="auto"/>
            </w:tcBorders>
            <w:shd w:val="clear" w:color="auto" w:fill="auto"/>
            <w:vAlign w:val="center"/>
          </w:tcPr>
          <w:p>
            <w:pPr>
              <w:contextualSpacing/>
              <w:jc w:val="right"/>
              <w:rPr>
                <w:sz w:val="20"/>
                <w:szCs w:val="20"/>
                <w:lang w:eastAsia="de-DE"/>
              </w:rPr>
            </w:pPr>
            <w:r>
              <w:rPr>
                <w:sz w:val="20"/>
                <w:szCs w:val="20"/>
                <w:lang w:eastAsia="de-DE"/>
              </w:rPr>
              <w:t>8.9</w:t>
            </w:r>
          </w:p>
        </w:tc>
        <w:tc>
          <w:tcPr>
            <w:tcW w:w="281" w:type="dxa"/>
            <w:tcBorders>
              <w:bottom w:val="single" w:sz="4" w:space="0" w:color="auto"/>
            </w:tcBorders>
            <w:shd w:val="clear" w:color="auto" w:fill="auto"/>
            <w:vAlign w:val="center"/>
          </w:tcPr>
          <w:p>
            <w:pPr>
              <w:contextualSpacing/>
              <w:jc w:val="left"/>
              <w:rPr>
                <w:sz w:val="20"/>
                <w:szCs w:val="20"/>
                <w:lang w:eastAsia="de-DE"/>
              </w:rPr>
            </w:pPr>
          </w:p>
        </w:tc>
        <w:tc>
          <w:tcPr>
            <w:tcW w:w="1090" w:type="dxa"/>
            <w:tcBorders>
              <w:bottom w:val="single" w:sz="4" w:space="0" w:color="auto"/>
            </w:tcBorders>
            <w:shd w:val="clear" w:color="auto" w:fill="auto"/>
            <w:vAlign w:val="center"/>
          </w:tcPr>
          <w:p>
            <w:pPr>
              <w:contextualSpacing/>
              <w:jc w:val="right"/>
              <w:rPr>
                <w:sz w:val="20"/>
                <w:szCs w:val="20"/>
                <w:lang w:eastAsia="de-DE"/>
              </w:rPr>
            </w:pPr>
            <w:r>
              <w:rPr>
                <w:sz w:val="20"/>
                <w:szCs w:val="20"/>
                <w:lang w:eastAsia="de-DE"/>
              </w:rPr>
              <w:t>32.2</w:t>
            </w:r>
          </w:p>
        </w:tc>
        <w:tc>
          <w:tcPr>
            <w:tcW w:w="1087" w:type="dxa"/>
            <w:tcBorders>
              <w:bottom w:val="single" w:sz="4" w:space="0" w:color="auto"/>
            </w:tcBorders>
            <w:shd w:val="clear" w:color="auto" w:fill="auto"/>
            <w:vAlign w:val="center"/>
          </w:tcPr>
          <w:p>
            <w:pPr>
              <w:contextualSpacing/>
              <w:jc w:val="right"/>
              <w:rPr>
                <w:sz w:val="20"/>
                <w:szCs w:val="20"/>
                <w:lang w:eastAsia="de-DE"/>
              </w:rPr>
            </w:pPr>
            <w:r>
              <w:rPr>
                <w:sz w:val="20"/>
                <w:szCs w:val="20"/>
                <w:lang w:eastAsia="de-DE"/>
              </w:rPr>
              <w:t>16.3</w:t>
            </w:r>
          </w:p>
        </w:tc>
        <w:tc>
          <w:tcPr>
            <w:tcW w:w="1084" w:type="dxa"/>
            <w:tcBorders>
              <w:bottom w:val="single" w:sz="4" w:space="0" w:color="auto"/>
            </w:tcBorders>
            <w:shd w:val="clear" w:color="auto" w:fill="auto"/>
            <w:vAlign w:val="center"/>
          </w:tcPr>
          <w:p>
            <w:pPr>
              <w:contextualSpacing/>
              <w:jc w:val="right"/>
              <w:rPr>
                <w:sz w:val="20"/>
                <w:szCs w:val="20"/>
                <w:lang w:eastAsia="de-DE"/>
              </w:rPr>
            </w:pPr>
            <w:r>
              <w:rPr>
                <w:sz w:val="20"/>
                <w:szCs w:val="20"/>
                <w:lang w:eastAsia="de-DE"/>
              </w:rPr>
              <w:t>10.4</w:t>
            </w:r>
          </w:p>
        </w:tc>
      </w:tr>
      <w:tr>
        <w:trPr>
          <w:trHeight w:val="227"/>
        </w:trPr>
        <w:tc>
          <w:tcPr>
            <w:tcW w:w="2269" w:type="dxa"/>
            <w:tcBorders>
              <w:top w:val="single" w:sz="4" w:space="0" w:color="auto"/>
              <w:bottom w:val="single" w:sz="4" w:space="0" w:color="auto"/>
            </w:tcBorders>
            <w:shd w:val="clear" w:color="auto" w:fill="auto"/>
            <w:vAlign w:val="center"/>
          </w:tcPr>
          <w:p>
            <w:r>
              <w:rPr>
                <w:bCs/>
                <w:sz w:val="20"/>
                <w:szCs w:val="20"/>
                <w:lang w:eastAsia="de-DE"/>
              </w:rPr>
              <w:t>pH</w:t>
            </w:r>
          </w:p>
        </w:tc>
        <w:tc>
          <w:tcPr>
            <w:tcW w:w="1088" w:type="dxa"/>
            <w:tcBorders>
              <w:top w:val="single" w:sz="4" w:space="0" w:color="auto"/>
              <w:bottom w:val="single" w:sz="4" w:space="0" w:color="auto"/>
            </w:tcBorders>
            <w:shd w:val="clear" w:color="auto" w:fill="auto"/>
            <w:vAlign w:val="center"/>
          </w:tcPr>
          <w:p>
            <w:pPr>
              <w:jc w:val="right"/>
              <w:rPr>
                <w:bCs/>
                <w:sz w:val="20"/>
                <w:szCs w:val="20"/>
                <w:lang w:eastAsia="de-DE"/>
              </w:rPr>
            </w:pPr>
            <w:r>
              <w:rPr>
                <w:bCs/>
                <w:sz w:val="20"/>
                <w:szCs w:val="20"/>
                <w:lang w:eastAsia="de-DE"/>
              </w:rPr>
              <w:t>5.0 (0.02)</w:t>
            </w:r>
          </w:p>
        </w:tc>
        <w:tc>
          <w:tcPr>
            <w:tcW w:w="1088" w:type="dxa"/>
            <w:tcBorders>
              <w:top w:val="single" w:sz="4" w:space="0" w:color="auto"/>
              <w:bottom w:val="single" w:sz="4" w:space="0" w:color="auto"/>
            </w:tcBorders>
            <w:shd w:val="clear" w:color="auto" w:fill="auto"/>
            <w:vAlign w:val="center"/>
          </w:tcPr>
          <w:p>
            <w:pPr>
              <w:jc w:val="right"/>
            </w:pPr>
            <w:r>
              <w:rPr>
                <w:bCs/>
                <w:sz w:val="20"/>
                <w:szCs w:val="20"/>
                <w:lang w:eastAsia="de-DE"/>
              </w:rPr>
              <w:t>4.8 (0.01)</w:t>
            </w:r>
          </w:p>
        </w:tc>
        <w:tc>
          <w:tcPr>
            <w:tcW w:w="1088" w:type="dxa"/>
            <w:tcBorders>
              <w:top w:val="single" w:sz="4" w:space="0" w:color="auto"/>
              <w:bottom w:val="single" w:sz="4" w:space="0" w:color="auto"/>
            </w:tcBorders>
            <w:shd w:val="clear" w:color="auto" w:fill="auto"/>
            <w:vAlign w:val="center"/>
          </w:tcPr>
          <w:p>
            <w:pPr>
              <w:jc w:val="right"/>
              <w:rPr>
                <w:bCs/>
                <w:sz w:val="20"/>
                <w:szCs w:val="20"/>
                <w:lang w:eastAsia="de-DE"/>
              </w:rPr>
            </w:pPr>
            <w:r>
              <w:rPr>
                <w:bCs/>
                <w:sz w:val="20"/>
                <w:szCs w:val="20"/>
                <w:lang w:eastAsia="de-DE"/>
              </w:rPr>
              <w:t>3.8 (0.03)</w:t>
            </w:r>
          </w:p>
        </w:tc>
        <w:tc>
          <w:tcPr>
            <w:tcW w:w="281" w:type="dxa"/>
            <w:tcBorders>
              <w:top w:val="single" w:sz="4" w:space="0" w:color="auto"/>
              <w:bottom w:val="single" w:sz="4" w:space="0" w:color="auto"/>
            </w:tcBorders>
            <w:shd w:val="clear" w:color="auto" w:fill="auto"/>
            <w:vAlign w:val="center"/>
          </w:tcPr>
          <w:p>
            <w:pPr>
              <w:jc w:val="left"/>
              <w:rPr>
                <w:bCs/>
                <w:sz w:val="20"/>
                <w:szCs w:val="20"/>
                <w:lang w:eastAsia="de-DE"/>
              </w:rPr>
            </w:pPr>
          </w:p>
        </w:tc>
        <w:tc>
          <w:tcPr>
            <w:tcW w:w="1090" w:type="dxa"/>
            <w:tcBorders>
              <w:top w:val="single" w:sz="4" w:space="0" w:color="auto"/>
              <w:bottom w:val="single" w:sz="4" w:space="0" w:color="auto"/>
            </w:tcBorders>
            <w:shd w:val="clear" w:color="auto" w:fill="auto"/>
            <w:vAlign w:val="center"/>
          </w:tcPr>
          <w:p>
            <w:pPr>
              <w:jc w:val="right"/>
              <w:rPr>
                <w:bCs/>
                <w:sz w:val="20"/>
                <w:szCs w:val="20"/>
                <w:lang w:eastAsia="de-DE"/>
              </w:rPr>
            </w:pPr>
            <w:r>
              <w:rPr>
                <w:bCs/>
                <w:sz w:val="20"/>
                <w:szCs w:val="20"/>
                <w:lang w:eastAsia="de-DE"/>
              </w:rPr>
              <w:t>4.9 (0.01)</w:t>
            </w:r>
          </w:p>
        </w:tc>
        <w:tc>
          <w:tcPr>
            <w:tcW w:w="1087" w:type="dxa"/>
            <w:tcBorders>
              <w:top w:val="single" w:sz="4" w:space="0" w:color="auto"/>
              <w:bottom w:val="single" w:sz="4" w:space="0" w:color="auto"/>
            </w:tcBorders>
            <w:shd w:val="clear" w:color="auto" w:fill="auto"/>
            <w:vAlign w:val="center"/>
          </w:tcPr>
          <w:p>
            <w:pPr>
              <w:jc w:val="right"/>
              <w:rPr>
                <w:bCs/>
                <w:sz w:val="20"/>
                <w:szCs w:val="20"/>
                <w:lang w:eastAsia="de-DE"/>
              </w:rPr>
            </w:pPr>
            <w:r>
              <w:rPr>
                <w:sz w:val="20"/>
                <w:szCs w:val="20"/>
                <w:lang w:eastAsia="de-DE"/>
              </w:rPr>
              <w:t>4.9 (0.02)</w:t>
            </w:r>
          </w:p>
        </w:tc>
        <w:tc>
          <w:tcPr>
            <w:tcW w:w="1084" w:type="dxa"/>
            <w:tcBorders>
              <w:top w:val="single" w:sz="4" w:space="0" w:color="auto"/>
              <w:bottom w:val="single" w:sz="4" w:space="0" w:color="auto"/>
            </w:tcBorders>
            <w:shd w:val="clear" w:color="auto" w:fill="auto"/>
            <w:vAlign w:val="center"/>
          </w:tcPr>
          <w:p>
            <w:pPr>
              <w:jc w:val="right"/>
              <w:rPr>
                <w:bCs/>
                <w:sz w:val="20"/>
                <w:szCs w:val="20"/>
                <w:lang w:eastAsia="de-DE"/>
              </w:rPr>
            </w:pPr>
            <w:r>
              <w:rPr>
                <w:bCs/>
                <w:sz w:val="20"/>
                <w:szCs w:val="20"/>
                <w:lang w:eastAsia="de-DE"/>
              </w:rPr>
              <w:t>4.6 (0.01)</w:t>
            </w:r>
          </w:p>
        </w:tc>
      </w:tr>
      <w:tr>
        <w:trPr>
          <w:trHeight w:val="227"/>
        </w:trPr>
        <w:tc>
          <w:tcPr>
            <w:tcW w:w="2269" w:type="dxa"/>
            <w:tcBorders>
              <w:top w:val="single" w:sz="4" w:space="0" w:color="auto"/>
              <w:bottom w:val="single" w:sz="4" w:space="0" w:color="auto"/>
            </w:tcBorders>
            <w:shd w:val="clear" w:color="auto" w:fill="auto"/>
            <w:vAlign w:val="center"/>
          </w:tcPr>
          <w:p>
            <w:pPr>
              <w:rPr>
                <w:bCs/>
                <w:sz w:val="20"/>
                <w:szCs w:val="20"/>
                <w:lang w:eastAsia="de-DE"/>
              </w:rPr>
            </w:pPr>
            <w:r>
              <w:rPr>
                <w:bCs/>
                <w:sz w:val="20"/>
                <w:szCs w:val="20"/>
                <w:lang w:eastAsia="de-DE"/>
              </w:rPr>
              <w:t>OC (mg g</w:t>
            </w:r>
            <w:r>
              <w:rPr>
                <w:bCs/>
                <w:sz w:val="20"/>
                <w:szCs w:val="20"/>
                <w:vertAlign w:val="superscript"/>
                <w:lang w:eastAsia="de-DE"/>
              </w:rPr>
              <w:t>-1</w:t>
            </w:r>
            <w:r>
              <w:rPr>
                <w:bCs/>
                <w:sz w:val="20"/>
                <w:szCs w:val="20"/>
                <w:lang w:eastAsia="de-DE"/>
              </w:rPr>
              <w:t>)</w:t>
            </w:r>
          </w:p>
        </w:tc>
        <w:tc>
          <w:tcPr>
            <w:tcW w:w="1088"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39.0 (0.31)</w:t>
            </w:r>
          </w:p>
        </w:tc>
        <w:tc>
          <w:tcPr>
            <w:tcW w:w="1088"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34.4 (0.58)</w:t>
            </w:r>
          </w:p>
        </w:tc>
        <w:tc>
          <w:tcPr>
            <w:tcW w:w="1088"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27.9 (0.15)</w:t>
            </w:r>
          </w:p>
        </w:tc>
        <w:tc>
          <w:tcPr>
            <w:tcW w:w="281" w:type="dxa"/>
            <w:tcBorders>
              <w:top w:val="single" w:sz="4" w:space="0" w:color="auto"/>
              <w:bottom w:val="single" w:sz="4" w:space="0" w:color="auto"/>
            </w:tcBorders>
            <w:shd w:val="clear" w:color="auto" w:fill="auto"/>
            <w:vAlign w:val="center"/>
          </w:tcPr>
          <w:p>
            <w:pPr>
              <w:jc w:val="left"/>
              <w:rPr>
                <w:sz w:val="20"/>
                <w:szCs w:val="20"/>
                <w:lang w:eastAsia="de-DE"/>
              </w:rPr>
            </w:pPr>
          </w:p>
        </w:tc>
        <w:tc>
          <w:tcPr>
            <w:tcW w:w="1090"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2.1 (0.05)</w:t>
            </w:r>
          </w:p>
        </w:tc>
        <w:tc>
          <w:tcPr>
            <w:tcW w:w="1087"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4.3 (0.05)</w:t>
            </w:r>
          </w:p>
        </w:tc>
        <w:tc>
          <w:tcPr>
            <w:tcW w:w="1084"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6.8 (0.03)</w:t>
            </w:r>
          </w:p>
        </w:tc>
      </w:tr>
      <w:tr>
        <w:trPr>
          <w:trHeight w:val="227"/>
        </w:trPr>
        <w:tc>
          <w:tcPr>
            <w:tcW w:w="2269" w:type="dxa"/>
            <w:tcBorders>
              <w:top w:val="single" w:sz="4" w:space="0" w:color="auto"/>
              <w:bottom w:val="single" w:sz="4" w:space="0" w:color="auto"/>
            </w:tcBorders>
            <w:shd w:val="clear" w:color="auto" w:fill="auto"/>
            <w:vAlign w:val="center"/>
          </w:tcPr>
          <w:p>
            <w:pPr>
              <w:rPr>
                <w:bCs/>
                <w:sz w:val="20"/>
                <w:szCs w:val="20"/>
                <w:lang w:eastAsia="de-DE"/>
              </w:rPr>
            </w:pPr>
            <w:r>
              <w:rPr>
                <w:bCs/>
                <w:sz w:val="20"/>
                <w:szCs w:val="20"/>
                <w:lang w:eastAsia="de-DE"/>
              </w:rPr>
              <w:t>N (mg g</w:t>
            </w:r>
            <w:r>
              <w:rPr>
                <w:bCs/>
                <w:sz w:val="20"/>
                <w:szCs w:val="20"/>
                <w:vertAlign w:val="superscript"/>
                <w:lang w:eastAsia="de-DE"/>
              </w:rPr>
              <w:t>-1</w:t>
            </w:r>
            <w:r>
              <w:rPr>
                <w:bCs/>
                <w:sz w:val="20"/>
                <w:szCs w:val="20"/>
                <w:lang w:eastAsia="de-DE"/>
              </w:rPr>
              <w:t>)</w:t>
            </w:r>
          </w:p>
        </w:tc>
        <w:tc>
          <w:tcPr>
            <w:tcW w:w="1088"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2.8 (0.03)</w:t>
            </w:r>
          </w:p>
        </w:tc>
        <w:tc>
          <w:tcPr>
            <w:tcW w:w="1088"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2.1 (0.03)</w:t>
            </w:r>
          </w:p>
        </w:tc>
        <w:tc>
          <w:tcPr>
            <w:tcW w:w="1088"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1.2 (0.01)</w:t>
            </w:r>
          </w:p>
        </w:tc>
        <w:tc>
          <w:tcPr>
            <w:tcW w:w="281" w:type="dxa"/>
            <w:tcBorders>
              <w:top w:val="single" w:sz="4" w:space="0" w:color="auto"/>
              <w:bottom w:val="single" w:sz="4" w:space="0" w:color="auto"/>
            </w:tcBorders>
            <w:shd w:val="clear" w:color="auto" w:fill="auto"/>
            <w:vAlign w:val="center"/>
          </w:tcPr>
          <w:p>
            <w:pPr>
              <w:jc w:val="left"/>
              <w:rPr>
                <w:sz w:val="20"/>
                <w:szCs w:val="20"/>
                <w:lang w:eastAsia="de-DE"/>
              </w:rPr>
            </w:pPr>
          </w:p>
        </w:tc>
        <w:tc>
          <w:tcPr>
            <w:tcW w:w="1090"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0.3 (0.00)</w:t>
            </w:r>
          </w:p>
        </w:tc>
        <w:tc>
          <w:tcPr>
            <w:tcW w:w="1087"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0.4 (0.00)</w:t>
            </w:r>
          </w:p>
        </w:tc>
        <w:tc>
          <w:tcPr>
            <w:tcW w:w="1084" w:type="dxa"/>
            <w:tcBorders>
              <w:top w:val="single" w:sz="4" w:space="0" w:color="auto"/>
              <w:bottom w:val="single" w:sz="4" w:space="0" w:color="auto"/>
            </w:tcBorders>
            <w:shd w:val="clear" w:color="auto" w:fill="auto"/>
            <w:vAlign w:val="center"/>
          </w:tcPr>
          <w:p>
            <w:pPr>
              <w:jc w:val="right"/>
              <w:rPr>
                <w:sz w:val="20"/>
                <w:szCs w:val="20"/>
                <w:lang w:eastAsia="de-DE"/>
              </w:rPr>
            </w:pPr>
            <w:r>
              <w:rPr>
                <w:sz w:val="20"/>
                <w:szCs w:val="20"/>
                <w:lang w:eastAsia="de-DE"/>
              </w:rPr>
              <w:t>0.3 (0.01)</w:t>
            </w:r>
          </w:p>
        </w:tc>
      </w:tr>
      <w:tr>
        <w:trPr>
          <w:trHeight w:val="227"/>
        </w:trPr>
        <w:tc>
          <w:tcPr>
            <w:tcW w:w="2269" w:type="dxa"/>
            <w:tcBorders>
              <w:top w:val="single" w:sz="4" w:space="0" w:color="auto"/>
              <w:bottom w:val="single" w:sz="12" w:space="0" w:color="000000"/>
            </w:tcBorders>
            <w:shd w:val="clear" w:color="auto" w:fill="auto"/>
            <w:vAlign w:val="center"/>
          </w:tcPr>
          <w:p>
            <w:pPr>
              <w:rPr>
                <w:bCs/>
                <w:sz w:val="20"/>
                <w:szCs w:val="20"/>
                <w:lang w:eastAsia="de-DE"/>
              </w:rPr>
            </w:pPr>
            <w:r>
              <w:rPr>
                <w:bCs/>
                <w:sz w:val="20"/>
                <w:szCs w:val="20"/>
                <w:lang w:eastAsia="de-DE"/>
              </w:rPr>
              <w:t>C/N</w:t>
            </w:r>
          </w:p>
        </w:tc>
        <w:tc>
          <w:tcPr>
            <w:tcW w:w="1088" w:type="dxa"/>
            <w:tcBorders>
              <w:top w:val="single" w:sz="4" w:space="0" w:color="auto"/>
              <w:bottom w:val="single" w:sz="12" w:space="0" w:color="000000"/>
            </w:tcBorders>
            <w:shd w:val="clear" w:color="auto" w:fill="auto"/>
            <w:vAlign w:val="center"/>
          </w:tcPr>
          <w:p>
            <w:pPr>
              <w:jc w:val="right"/>
              <w:rPr>
                <w:sz w:val="20"/>
                <w:szCs w:val="20"/>
                <w:lang w:eastAsia="de-DE"/>
              </w:rPr>
            </w:pPr>
            <w:r>
              <w:rPr>
                <w:sz w:val="20"/>
                <w:szCs w:val="20"/>
                <w:lang w:eastAsia="de-DE"/>
              </w:rPr>
              <w:t>14.0 (0.03)</w:t>
            </w:r>
          </w:p>
        </w:tc>
        <w:tc>
          <w:tcPr>
            <w:tcW w:w="1088" w:type="dxa"/>
            <w:tcBorders>
              <w:top w:val="single" w:sz="4" w:space="0" w:color="auto"/>
              <w:bottom w:val="single" w:sz="12" w:space="0" w:color="000000"/>
            </w:tcBorders>
            <w:shd w:val="clear" w:color="auto" w:fill="auto"/>
            <w:vAlign w:val="center"/>
          </w:tcPr>
          <w:p>
            <w:pPr>
              <w:jc w:val="right"/>
              <w:rPr>
                <w:sz w:val="20"/>
                <w:szCs w:val="20"/>
                <w:lang w:eastAsia="de-DE"/>
              </w:rPr>
            </w:pPr>
            <w:r>
              <w:rPr>
                <w:sz w:val="20"/>
                <w:szCs w:val="20"/>
                <w:lang w:eastAsia="de-DE"/>
              </w:rPr>
              <w:t>16.1 (0.05)</w:t>
            </w:r>
          </w:p>
        </w:tc>
        <w:tc>
          <w:tcPr>
            <w:tcW w:w="1088" w:type="dxa"/>
            <w:tcBorders>
              <w:top w:val="single" w:sz="4" w:space="0" w:color="auto"/>
              <w:bottom w:val="single" w:sz="12" w:space="0" w:color="000000"/>
            </w:tcBorders>
            <w:shd w:val="clear" w:color="auto" w:fill="auto"/>
            <w:vAlign w:val="center"/>
          </w:tcPr>
          <w:p>
            <w:pPr>
              <w:jc w:val="right"/>
              <w:rPr>
                <w:sz w:val="20"/>
                <w:szCs w:val="20"/>
                <w:lang w:eastAsia="de-DE"/>
              </w:rPr>
            </w:pPr>
            <w:r>
              <w:rPr>
                <w:sz w:val="20"/>
                <w:szCs w:val="20"/>
                <w:lang w:eastAsia="de-DE"/>
              </w:rPr>
              <w:t>23.3 (0.21)</w:t>
            </w:r>
          </w:p>
        </w:tc>
        <w:tc>
          <w:tcPr>
            <w:tcW w:w="281" w:type="dxa"/>
            <w:tcBorders>
              <w:top w:val="single" w:sz="4" w:space="0" w:color="auto"/>
              <w:bottom w:val="single" w:sz="12" w:space="0" w:color="000000"/>
            </w:tcBorders>
            <w:shd w:val="clear" w:color="auto" w:fill="auto"/>
            <w:vAlign w:val="center"/>
          </w:tcPr>
          <w:p>
            <w:pPr>
              <w:jc w:val="left"/>
              <w:rPr>
                <w:sz w:val="20"/>
                <w:szCs w:val="20"/>
                <w:lang w:eastAsia="de-DE"/>
              </w:rPr>
            </w:pPr>
          </w:p>
        </w:tc>
        <w:tc>
          <w:tcPr>
            <w:tcW w:w="1090" w:type="dxa"/>
            <w:tcBorders>
              <w:top w:val="single" w:sz="4" w:space="0" w:color="auto"/>
              <w:bottom w:val="single" w:sz="12" w:space="0" w:color="000000"/>
            </w:tcBorders>
            <w:shd w:val="clear" w:color="auto" w:fill="auto"/>
            <w:vAlign w:val="center"/>
          </w:tcPr>
          <w:p>
            <w:pPr>
              <w:jc w:val="right"/>
              <w:rPr>
                <w:sz w:val="20"/>
                <w:szCs w:val="20"/>
                <w:lang w:eastAsia="de-DE"/>
              </w:rPr>
            </w:pPr>
            <w:r>
              <w:rPr>
                <w:sz w:val="20"/>
                <w:szCs w:val="20"/>
                <w:lang w:eastAsia="de-DE"/>
              </w:rPr>
              <w:t>7.1 (0.18)</w:t>
            </w:r>
          </w:p>
        </w:tc>
        <w:tc>
          <w:tcPr>
            <w:tcW w:w="1087" w:type="dxa"/>
            <w:tcBorders>
              <w:top w:val="single" w:sz="4" w:space="0" w:color="auto"/>
              <w:bottom w:val="single" w:sz="12" w:space="0" w:color="000000"/>
            </w:tcBorders>
            <w:shd w:val="clear" w:color="auto" w:fill="auto"/>
            <w:vAlign w:val="center"/>
          </w:tcPr>
          <w:p>
            <w:pPr>
              <w:jc w:val="right"/>
              <w:rPr>
                <w:sz w:val="20"/>
                <w:szCs w:val="20"/>
                <w:lang w:eastAsia="de-DE"/>
              </w:rPr>
            </w:pPr>
            <w:r>
              <w:rPr>
                <w:sz w:val="20"/>
                <w:szCs w:val="20"/>
                <w:lang w:eastAsia="de-DE"/>
              </w:rPr>
              <w:t>12.3 (0.25)</w:t>
            </w:r>
          </w:p>
        </w:tc>
        <w:tc>
          <w:tcPr>
            <w:tcW w:w="1084" w:type="dxa"/>
            <w:tcBorders>
              <w:top w:val="single" w:sz="4" w:space="0" w:color="auto"/>
              <w:bottom w:val="single" w:sz="12" w:space="0" w:color="000000"/>
            </w:tcBorders>
            <w:shd w:val="clear" w:color="auto" w:fill="auto"/>
            <w:vAlign w:val="center"/>
          </w:tcPr>
          <w:p>
            <w:pPr>
              <w:jc w:val="right"/>
              <w:rPr>
                <w:sz w:val="20"/>
                <w:szCs w:val="20"/>
                <w:lang w:eastAsia="de-DE"/>
              </w:rPr>
            </w:pPr>
            <w:r>
              <w:rPr>
                <w:sz w:val="20"/>
                <w:szCs w:val="20"/>
                <w:lang w:eastAsia="de-DE"/>
              </w:rPr>
              <w:t>25.1 (0.7)</w:t>
            </w:r>
          </w:p>
        </w:tc>
      </w:tr>
    </w:tbl>
    <w:p>
      <w:pPr>
        <w:jc w:val="right"/>
        <w:rPr>
          <w:sz w:val="18"/>
        </w:rPr>
      </w:pPr>
      <w:r>
        <w:rPr>
          <w:sz w:val="18"/>
        </w:rPr>
        <w:t>CSa: coarse sand, MSa: middle sand, FSa: fine sand, Si: silt, Cl: clay</w:t>
      </w:r>
    </w:p>
    <w:p>
      <w:pPr>
        <w:rPr>
          <w:sz w:val="32"/>
        </w:rPr>
      </w:pPr>
    </w:p>
    <w:p>
      <w:pPr>
        <w:rPr>
          <w:sz w:val="32"/>
        </w:rPr>
      </w:pPr>
    </w:p>
    <w:p>
      <w:pPr>
        <w:rPr>
          <w:sz w:val="32"/>
        </w:rPr>
      </w:pPr>
    </w:p>
    <w:p>
      <w:pPr>
        <w:rPr>
          <w:sz w:val="32"/>
        </w:rPr>
      </w:pPr>
    </w:p>
    <w:p>
      <w:pPr>
        <w:rPr>
          <w:sz w:val="32"/>
        </w:rPr>
      </w:pPr>
    </w:p>
    <w:p>
      <w:pPr>
        <w:rPr>
          <w:sz w:val="32"/>
        </w:rPr>
      </w:pPr>
    </w:p>
    <w:p>
      <w:pPr>
        <w:pStyle w:val="Untertitel"/>
        <w:spacing w:before="0" w:after="0"/>
        <w:rPr>
          <w:rStyle w:val="UntertitelZchn"/>
          <w:rFonts w:ascii="Garamond" w:hAnsi="Garamond"/>
          <w:b/>
          <w:sz w:val="24"/>
        </w:rPr>
      </w:pPr>
      <w:r>
        <w:rPr>
          <w:b/>
          <w:sz w:val="24"/>
        </w:rPr>
        <w:t xml:space="preserve">Table 3: Biomass and root/shoot ratio of the </w:t>
      </w:r>
      <w:r>
        <w:rPr>
          <w:b/>
          <w:i/>
          <w:sz w:val="24"/>
        </w:rPr>
        <w:t>F. sylvatica L.</w:t>
      </w:r>
      <w:r>
        <w:rPr>
          <w:b/>
          <w:sz w:val="24"/>
        </w:rPr>
        <w:t xml:space="preserve"> seedlings </w:t>
      </w:r>
      <w:r>
        <w:rPr>
          <w:rStyle w:val="UntertitelZchn"/>
          <w:rFonts w:ascii="Garamond" w:hAnsi="Garamond"/>
          <w:b/>
          <w:sz w:val="24"/>
        </w:rPr>
        <w:t>as influenced by site and soil depth.</w:t>
      </w:r>
    </w:p>
    <w:p>
      <w:pPr>
        <w:pStyle w:val="Untertitel"/>
        <w:spacing w:before="0"/>
        <w:rPr>
          <w:sz w:val="24"/>
        </w:rPr>
      </w:pPr>
      <w:r>
        <w:rPr>
          <w:rStyle w:val="UntertitelZchn"/>
          <w:rFonts w:ascii="Garamond" w:hAnsi="Garamond"/>
          <w:sz w:val="24"/>
        </w:rPr>
        <w:t xml:space="preserve">Values are means averaged across study sites (n=15) and within sites loess (LO), red sandstone (RS), and pleistocene sands (PS) (n=5 for each site). </w:t>
      </w:r>
      <w:r>
        <w:rPr>
          <w:sz w:val="24"/>
        </w:rPr>
        <w:t xml:space="preserve">Standard errors of the mean are given in brackets. Across sites, bold pairs of values indicate significant main effects of soil depth in the absence of a significant soil depth by site interaction. Within sites, bold pairs of values indicate significant post-hoc differences between soil depths. Different lower case letters indicate statistically significant post-hoc differences between the study sites within one soil depth. Significance level p &lt; 0.05. </w:t>
      </w:r>
    </w:p>
    <w:tbl>
      <w:tblPr>
        <w:tblW w:w="5000" w:type="pct"/>
        <w:tblBorders>
          <w:top w:val="single" w:sz="12" w:space="0" w:color="000000"/>
          <w:bottom w:val="single" w:sz="12" w:space="0" w:color="000000"/>
          <w:insideH w:val="single" w:sz="12" w:space="0" w:color="000000"/>
        </w:tblBorders>
        <w:tblCellMar>
          <w:left w:w="70" w:type="dxa"/>
          <w:right w:w="70" w:type="dxa"/>
        </w:tblCellMar>
        <w:tblLook w:val="04A0" w:firstRow="1" w:lastRow="0" w:firstColumn="1" w:lastColumn="0" w:noHBand="0" w:noVBand="1"/>
      </w:tblPr>
      <w:tblGrid>
        <w:gridCol w:w="2127"/>
        <w:gridCol w:w="1311"/>
        <w:gridCol w:w="1878"/>
        <w:gridCol w:w="1878"/>
        <w:gridCol w:w="1878"/>
      </w:tblGrid>
      <w:tr>
        <w:trPr>
          <w:trHeight w:val="340"/>
        </w:trPr>
        <w:tc>
          <w:tcPr>
            <w:tcW w:w="2127" w:type="dxa"/>
            <w:tcBorders>
              <w:top w:val="single" w:sz="12" w:space="0" w:color="000000"/>
              <w:bottom w:val="single" w:sz="12" w:space="0" w:color="000000"/>
            </w:tcBorders>
            <w:shd w:val="clear" w:color="auto" w:fill="auto"/>
            <w:vAlign w:val="center"/>
          </w:tcPr>
          <w:p>
            <w:pPr>
              <w:rPr>
                <w:bCs/>
                <w:sz w:val="20"/>
                <w:szCs w:val="20"/>
                <w:lang w:eastAsia="de-DE"/>
              </w:rPr>
            </w:pPr>
          </w:p>
        </w:tc>
        <w:tc>
          <w:tcPr>
            <w:tcW w:w="1311" w:type="dxa"/>
            <w:tcBorders>
              <w:top w:val="single" w:sz="12" w:space="0" w:color="000000"/>
              <w:bottom w:val="single" w:sz="12" w:space="0" w:color="000000"/>
            </w:tcBorders>
            <w:shd w:val="clear" w:color="auto" w:fill="auto"/>
            <w:vAlign w:val="center"/>
          </w:tcPr>
          <w:p>
            <w:pPr>
              <w:jc w:val="center"/>
              <w:rPr>
                <w:bCs/>
                <w:sz w:val="20"/>
                <w:szCs w:val="20"/>
                <w:lang w:eastAsia="de-DE"/>
              </w:rPr>
            </w:pPr>
            <w:r>
              <w:rPr>
                <w:bCs/>
                <w:sz w:val="20"/>
                <w:szCs w:val="20"/>
                <w:lang w:eastAsia="de-DE"/>
              </w:rPr>
              <w:t>Across Sites</w:t>
            </w:r>
          </w:p>
        </w:tc>
        <w:tc>
          <w:tcPr>
            <w:tcW w:w="1878" w:type="dxa"/>
            <w:tcBorders>
              <w:top w:val="single" w:sz="12" w:space="0" w:color="000000"/>
              <w:bottom w:val="single" w:sz="12" w:space="0" w:color="000000"/>
            </w:tcBorders>
            <w:shd w:val="clear" w:color="auto" w:fill="auto"/>
            <w:vAlign w:val="center"/>
          </w:tcPr>
          <w:p>
            <w:pPr>
              <w:jc w:val="center"/>
            </w:pPr>
            <w:r>
              <w:rPr>
                <w:bCs/>
                <w:sz w:val="20"/>
                <w:szCs w:val="20"/>
                <w:lang w:eastAsia="de-DE"/>
              </w:rPr>
              <w:t>LO</w:t>
            </w:r>
          </w:p>
        </w:tc>
        <w:tc>
          <w:tcPr>
            <w:tcW w:w="1878" w:type="dxa"/>
            <w:tcBorders>
              <w:top w:val="single" w:sz="12" w:space="0" w:color="000000"/>
              <w:bottom w:val="single" w:sz="12" w:space="0" w:color="000000"/>
            </w:tcBorders>
            <w:shd w:val="clear" w:color="auto" w:fill="auto"/>
            <w:vAlign w:val="center"/>
          </w:tcPr>
          <w:p>
            <w:pPr>
              <w:jc w:val="center"/>
            </w:pPr>
            <w:r>
              <w:rPr>
                <w:bCs/>
                <w:sz w:val="20"/>
                <w:szCs w:val="20"/>
                <w:lang w:eastAsia="de-DE"/>
              </w:rPr>
              <w:t>RS</w:t>
            </w:r>
          </w:p>
        </w:tc>
        <w:tc>
          <w:tcPr>
            <w:tcW w:w="1878" w:type="dxa"/>
            <w:tcBorders>
              <w:top w:val="single" w:sz="12" w:space="0" w:color="000000"/>
              <w:bottom w:val="single" w:sz="12" w:space="0" w:color="000000"/>
            </w:tcBorders>
            <w:shd w:val="clear" w:color="auto" w:fill="auto"/>
            <w:vAlign w:val="center"/>
          </w:tcPr>
          <w:p>
            <w:pPr>
              <w:jc w:val="center"/>
            </w:pPr>
            <w:r>
              <w:rPr>
                <w:bCs/>
                <w:sz w:val="20"/>
                <w:szCs w:val="20"/>
                <w:lang w:eastAsia="de-DE"/>
              </w:rPr>
              <w:t>PS</w:t>
            </w:r>
          </w:p>
        </w:tc>
      </w:tr>
      <w:tr>
        <w:trPr>
          <w:cantSplit/>
          <w:trHeight w:val="227"/>
        </w:trPr>
        <w:tc>
          <w:tcPr>
            <w:tcW w:w="2127" w:type="dxa"/>
            <w:tcBorders>
              <w:top w:val="single" w:sz="12" w:space="0" w:color="000000"/>
              <w:bottom w:val="nil"/>
            </w:tcBorders>
            <w:shd w:val="clear" w:color="auto" w:fill="auto"/>
            <w:vAlign w:val="center"/>
          </w:tcPr>
          <w:p>
            <w:pPr>
              <w:contextualSpacing/>
            </w:pPr>
            <w:r>
              <w:rPr>
                <w:sz w:val="20"/>
                <w:szCs w:val="20"/>
                <w:lang w:eastAsia="de-DE"/>
              </w:rPr>
              <w:t>shoot biomass (g)</w:t>
            </w:r>
          </w:p>
        </w:tc>
        <w:tc>
          <w:tcPr>
            <w:tcW w:w="1311" w:type="dxa"/>
            <w:tcBorders>
              <w:top w:val="single" w:sz="12" w:space="0" w:color="000000"/>
              <w:bottom w:val="nil"/>
            </w:tcBorders>
            <w:shd w:val="clear" w:color="auto" w:fill="auto"/>
          </w:tcPr>
          <w:p>
            <w:pPr>
              <w:contextualSpacing/>
              <w:jc w:val="right"/>
              <w:rPr>
                <w:sz w:val="20"/>
                <w:szCs w:val="20"/>
                <w:lang w:eastAsia="de-DE"/>
              </w:rPr>
            </w:pPr>
          </w:p>
        </w:tc>
        <w:tc>
          <w:tcPr>
            <w:tcW w:w="1878" w:type="dxa"/>
            <w:tcBorders>
              <w:top w:val="single" w:sz="12" w:space="0" w:color="000000"/>
              <w:bottom w:val="nil"/>
            </w:tcBorders>
            <w:shd w:val="clear" w:color="auto" w:fill="auto"/>
          </w:tcPr>
          <w:p>
            <w:pPr>
              <w:contextualSpacing/>
              <w:jc w:val="right"/>
              <w:rPr>
                <w:sz w:val="20"/>
                <w:szCs w:val="20"/>
                <w:lang w:eastAsia="de-DE"/>
              </w:rPr>
            </w:pPr>
          </w:p>
        </w:tc>
        <w:tc>
          <w:tcPr>
            <w:tcW w:w="1878" w:type="dxa"/>
            <w:tcBorders>
              <w:top w:val="single" w:sz="12" w:space="0" w:color="000000"/>
              <w:bottom w:val="nil"/>
            </w:tcBorders>
            <w:shd w:val="clear" w:color="auto" w:fill="auto"/>
            <w:vAlign w:val="center"/>
          </w:tcPr>
          <w:p>
            <w:pPr>
              <w:contextualSpacing/>
              <w:jc w:val="right"/>
              <w:rPr>
                <w:sz w:val="20"/>
                <w:szCs w:val="20"/>
                <w:lang w:eastAsia="de-DE"/>
              </w:rPr>
            </w:pPr>
          </w:p>
        </w:tc>
        <w:tc>
          <w:tcPr>
            <w:tcW w:w="1878" w:type="dxa"/>
            <w:tcBorders>
              <w:top w:val="single" w:sz="12"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2127"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Topsoil</w:t>
            </w:r>
          </w:p>
        </w:tc>
        <w:tc>
          <w:tcPr>
            <w:tcW w:w="1311"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98 (0.08)</w:t>
            </w:r>
          </w:p>
        </w:tc>
        <w:tc>
          <w:tcPr>
            <w:tcW w:w="1878" w:type="dxa"/>
            <w:tcBorders>
              <w:top w:val="nil"/>
              <w:bottom w:val="nil"/>
            </w:tcBorders>
            <w:shd w:val="clear" w:color="auto" w:fill="auto"/>
            <w:vAlign w:val="center"/>
          </w:tcPr>
          <w:p>
            <w:pPr>
              <w:contextualSpacing/>
              <w:jc w:val="right"/>
              <w:rPr>
                <w:b/>
                <w:sz w:val="20"/>
                <w:szCs w:val="20"/>
                <w:lang w:eastAsia="de-DE"/>
              </w:rPr>
            </w:pPr>
            <w:r>
              <w:rPr>
                <w:b/>
                <w:sz w:val="20"/>
                <w:szCs w:val="20"/>
                <w:vertAlign w:val="superscript"/>
                <w:lang w:eastAsia="de-DE"/>
              </w:rPr>
              <w:t>a</w:t>
            </w:r>
            <w:r>
              <w:rPr>
                <w:b/>
                <w:sz w:val="20"/>
                <w:szCs w:val="20"/>
                <w:lang w:eastAsia="de-DE"/>
              </w:rPr>
              <w:t xml:space="preserve"> 1.35 (0.12)</w:t>
            </w:r>
          </w:p>
        </w:tc>
        <w:tc>
          <w:tcPr>
            <w:tcW w:w="1878" w:type="dxa"/>
            <w:tcBorders>
              <w:top w:val="nil"/>
              <w:bottom w:val="nil"/>
            </w:tcBorders>
            <w:shd w:val="clear" w:color="auto" w:fill="auto"/>
            <w:vAlign w:val="center"/>
          </w:tcPr>
          <w:p>
            <w:pPr>
              <w:contextualSpacing/>
              <w:jc w:val="right"/>
              <w:rPr>
                <w:sz w:val="20"/>
                <w:szCs w:val="20"/>
                <w:lang w:eastAsia="de-DE"/>
              </w:rPr>
            </w:pPr>
            <w:r>
              <w:rPr>
                <w:sz w:val="20"/>
                <w:szCs w:val="20"/>
                <w:vertAlign w:val="superscript"/>
                <w:lang w:eastAsia="de-DE"/>
              </w:rPr>
              <w:t>b</w:t>
            </w:r>
            <w:r>
              <w:rPr>
                <w:sz w:val="20"/>
                <w:szCs w:val="20"/>
                <w:lang w:eastAsia="de-DE"/>
              </w:rPr>
              <w:t xml:space="preserve"> 0.84 (0.03)</w:t>
            </w:r>
          </w:p>
        </w:tc>
        <w:tc>
          <w:tcPr>
            <w:tcW w:w="1878" w:type="dxa"/>
            <w:tcBorders>
              <w:top w:val="nil"/>
              <w:bottom w:val="nil"/>
            </w:tcBorders>
            <w:shd w:val="clear" w:color="auto" w:fill="auto"/>
            <w:vAlign w:val="center"/>
          </w:tcPr>
          <w:p>
            <w:pPr>
              <w:contextualSpacing/>
              <w:jc w:val="right"/>
              <w:rPr>
                <w:sz w:val="20"/>
                <w:szCs w:val="20"/>
                <w:lang w:eastAsia="de-DE"/>
              </w:rPr>
            </w:pPr>
            <w:r>
              <w:rPr>
                <w:sz w:val="20"/>
                <w:szCs w:val="20"/>
                <w:vertAlign w:val="superscript"/>
                <w:lang w:eastAsia="de-DE"/>
              </w:rPr>
              <w:t>b</w:t>
            </w:r>
            <w:r>
              <w:rPr>
                <w:sz w:val="20"/>
                <w:szCs w:val="20"/>
                <w:lang w:eastAsia="de-DE"/>
              </w:rPr>
              <w:t xml:space="preserve"> 0.76 (0.04)</w:t>
            </w:r>
          </w:p>
        </w:tc>
      </w:tr>
      <w:tr>
        <w:trPr>
          <w:cantSplit/>
          <w:trHeight w:val="227"/>
        </w:trPr>
        <w:tc>
          <w:tcPr>
            <w:tcW w:w="2127" w:type="dxa"/>
            <w:tcBorders>
              <w:top w:val="nil"/>
              <w:bottom w:val="single" w:sz="4" w:space="0" w:color="auto"/>
            </w:tcBorders>
            <w:shd w:val="clear" w:color="auto" w:fill="auto"/>
            <w:vAlign w:val="center"/>
          </w:tcPr>
          <w:p>
            <w:pPr>
              <w:ind w:left="170"/>
              <w:contextualSpacing/>
              <w:rPr>
                <w:sz w:val="20"/>
                <w:szCs w:val="20"/>
                <w:lang w:eastAsia="de-DE"/>
              </w:rPr>
            </w:pPr>
            <w:r>
              <w:rPr>
                <w:sz w:val="20"/>
                <w:szCs w:val="20"/>
                <w:lang w:eastAsia="de-DE"/>
              </w:rPr>
              <w:t>Subsoil</w:t>
            </w:r>
          </w:p>
        </w:tc>
        <w:tc>
          <w:tcPr>
            <w:tcW w:w="1311" w:type="dxa"/>
            <w:tcBorders>
              <w:top w:val="nil"/>
              <w:bottom w:val="single" w:sz="4" w:space="0" w:color="auto"/>
            </w:tcBorders>
            <w:shd w:val="clear" w:color="auto" w:fill="auto"/>
            <w:vAlign w:val="center"/>
          </w:tcPr>
          <w:p>
            <w:pPr>
              <w:contextualSpacing/>
              <w:jc w:val="right"/>
              <w:rPr>
                <w:sz w:val="20"/>
                <w:szCs w:val="20"/>
                <w:lang w:eastAsia="de-DE"/>
              </w:rPr>
            </w:pPr>
            <w:r>
              <w:rPr>
                <w:sz w:val="20"/>
                <w:szCs w:val="20"/>
                <w:lang w:eastAsia="de-DE"/>
              </w:rPr>
              <w:t>0.70 (0.03)</w:t>
            </w:r>
          </w:p>
        </w:tc>
        <w:tc>
          <w:tcPr>
            <w:tcW w:w="1878" w:type="dxa"/>
            <w:tcBorders>
              <w:top w:val="nil"/>
              <w:bottom w:val="single" w:sz="4" w:space="0" w:color="auto"/>
            </w:tcBorders>
            <w:shd w:val="clear" w:color="auto" w:fill="auto"/>
            <w:vAlign w:val="center"/>
          </w:tcPr>
          <w:p>
            <w:pPr>
              <w:contextualSpacing/>
              <w:jc w:val="right"/>
              <w:rPr>
                <w:b/>
                <w:sz w:val="20"/>
                <w:szCs w:val="20"/>
                <w:lang w:eastAsia="de-DE"/>
              </w:rPr>
            </w:pPr>
            <w:r>
              <w:rPr>
                <w:b/>
                <w:sz w:val="20"/>
                <w:szCs w:val="20"/>
                <w:lang w:eastAsia="de-DE"/>
              </w:rPr>
              <w:t>0.76 (0.04)</w:t>
            </w:r>
          </w:p>
        </w:tc>
        <w:tc>
          <w:tcPr>
            <w:tcW w:w="1878" w:type="dxa"/>
            <w:tcBorders>
              <w:top w:val="nil"/>
              <w:bottom w:val="single" w:sz="4" w:space="0" w:color="auto"/>
            </w:tcBorders>
            <w:shd w:val="clear" w:color="auto" w:fill="auto"/>
            <w:vAlign w:val="center"/>
          </w:tcPr>
          <w:p>
            <w:pPr>
              <w:contextualSpacing/>
              <w:jc w:val="right"/>
              <w:rPr>
                <w:sz w:val="20"/>
                <w:szCs w:val="20"/>
                <w:lang w:eastAsia="de-DE"/>
              </w:rPr>
            </w:pPr>
            <w:r>
              <w:rPr>
                <w:sz w:val="20"/>
                <w:szCs w:val="20"/>
                <w:lang w:eastAsia="de-DE"/>
              </w:rPr>
              <w:t>0.73 (0.05)</w:t>
            </w:r>
          </w:p>
        </w:tc>
        <w:tc>
          <w:tcPr>
            <w:tcW w:w="1878" w:type="dxa"/>
            <w:tcBorders>
              <w:top w:val="nil"/>
              <w:bottom w:val="single" w:sz="4" w:space="0" w:color="auto"/>
            </w:tcBorders>
            <w:shd w:val="clear" w:color="auto" w:fill="auto"/>
            <w:vAlign w:val="center"/>
          </w:tcPr>
          <w:p>
            <w:pPr>
              <w:contextualSpacing/>
              <w:jc w:val="right"/>
              <w:rPr>
                <w:sz w:val="20"/>
                <w:szCs w:val="20"/>
                <w:lang w:eastAsia="de-DE"/>
              </w:rPr>
            </w:pPr>
            <w:r>
              <w:rPr>
                <w:sz w:val="20"/>
                <w:szCs w:val="20"/>
                <w:lang w:eastAsia="de-DE"/>
              </w:rPr>
              <w:t>0.59 (0.04)</w:t>
            </w:r>
          </w:p>
        </w:tc>
      </w:tr>
      <w:tr>
        <w:trPr>
          <w:cantSplit/>
          <w:trHeight w:val="227"/>
        </w:trPr>
        <w:tc>
          <w:tcPr>
            <w:tcW w:w="2127" w:type="dxa"/>
            <w:tcBorders>
              <w:top w:val="single" w:sz="4" w:space="0" w:color="auto"/>
              <w:bottom w:val="nil"/>
            </w:tcBorders>
            <w:shd w:val="clear" w:color="auto" w:fill="auto"/>
            <w:vAlign w:val="center"/>
          </w:tcPr>
          <w:p>
            <w:pPr>
              <w:contextualSpacing/>
              <w:rPr>
                <w:sz w:val="20"/>
                <w:szCs w:val="20"/>
                <w:lang w:eastAsia="de-DE"/>
              </w:rPr>
            </w:pPr>
            <w:r>
              <w:rPr>
                <w:sz w:val="20"/>
                <w:szCs w:val="20"/>
                <w:lang w:eastAsia="de-DE"/>
              </w:rPr>
              <w:t>root biomass (g)</w:t>
            </w:r>
          </w:p>
        </w:tc>
        <w:tc>
          <w:tcPr>
            <w:tcW w:w="1311"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r>
      <w:tr>
        <w:trPr>
          <w:cantSplit/>
          <w:trHeight w:val="227"/>
        </w:trPr>
        <w:tc>
          <w:tcPr>
            <w:tcW w:w="2127"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Topsoil</w:t>
            </w:r>
          </w:p>
        </w:tc>
        <w:tc>
          <w:tcPr>
            <w:tcW w:w="1311"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1.19 (0.08)</w:t>
            </w:r>
          </w:p>
        </w:tc>
        <w:tc>
          <w:tcPr>
            <w:tcW w:w="1878" w:type="dxa"/>
            <w:tcBorders>
              <w:top w:val="nil"/>
              <w:bottom w:val="nil"/>
            </w:tcBorders>
            <w:shd w:val="clear" w:color="auto" w:fill="auto"/>
            <w:vAlign w:val="center"/>
          </w:tcPr>
          <w:p>
            <w:pPr>
              <w:contextualSpacing/>
              <w:jc w:val="right"/>
              <w:rPr>
                <w:b/>
                <w:sz w:val="20"/>
                <w:szCs w:val="20"/>
                <w:lang w:eastAsia="de-DE"/>
              </w:rPr>
            </w:pPr>
            <w:r>
              <w:rPr>
                <w:b/>
                <w:sz w:val="20"/>
                <w:szCs w:val="20"/>
                <w:vertAlign w:val="superscript"/>
                <w:lang w:eastAsia="de-DE"/>
              </w:rPr>
              <w:t>a</w:t>
            </w:r>
            <w:r>
              <w:rPr>
                <w:b/>
                <w:sz w:val="20"/>
                <w:szCs w:val="20"/>
                <w:lang w:eastAsia="de-DE"/>
              </w:rPr>
              <w:t xml:space="preserve"> 1.45 (0.16)</w:t>
            </w:r>
          </w:p>
        </w:tc>
        <w:tc>
          <w:tcPr>
            <w:tcW w:w="1878" w:type="dxa"/>
            <w:tcBorders>
              <w:top w:val="nil"/>
              <w:bottom w:val="nil"/>
            </w:tcBorders>
            <w:shd w:val="clear" w:color="auto" w:fill="auto"/>
            <w:vAlign w:val="center"/>
          </w:tcPr>
          <w:p>
            <w:pPr>
              <w:contextualSpacing/>
              <w:jc w:val="right"/>
              <w:rPr>
                <w:b/>
                <w:sz w:val="20"/>
                <w:szCs w:val="20"/>
                <w:lang w:eastAsia="de-DE"/>
              </w:rPr>
            </w:pPr>
            <w:r>
              <w:rPr>
                <w:b/>
                <w:sz w:val="20"/>
                <w:szCs w:val="20"/>
                <w:vertAlign w:val="superscript"/>
                <w:lang w:eastAsia="de-DE"/>
              </w:rPr>
              <w:t>a</w:t>
            </w:r>
            <w:r>
              <w:rPr>
                <w:b/>
                <w:sz w:val="20"/>
                <w:szCs w:val="20"/>
                <w:lang w:eastAsia="de-DE"/>
              </w:rPr>
              <w:t xml:space="preserve"> 1.19 (0.07)</w:t>
            </w:r>
          </w:p>
        </w:tc>
        <w:tc>
          <w:tcPr>
            <w:tcW w:w="1878" w:type="dxa"/>
            <w:tcBorders>
              <w:top w:val="nil"/>
              <w:bottom w:val="nil"/>
            </w:tcBorders>
            <w:shd w:val="clear" w:color="auto" w:fill="auto"/>
            <w:vAlign w:val="center"/>
          </w:tcPr>
          <w:p>
            <w:pPr>
              <w:contextualSpacing/>
              <w:jc w:val="right"/>
              <w:rPr>
                <w:b/>
                <w:sz w:val="20"/>
                <w:szCs w:val="20"/>
                <w:lang w:eastAsia="de-DE"/>
              </w:rPr>
            </w:pPr>
            <w:r>
              <w:rPr>
                <w:b/>
                <w:sz w:val="20"/>
                <w:szCs w:val="20"/>
                <w:vertAlign w:val="superscript"/>
                <w:lang w:eastAsia="de-DE"/>
              </w:rPr>
              <w:t>b</w:t>
            </w:r>
            <w:r>
              <w:rPr>
                <w:b/>
                <w:sz w:val="20"/>
                <w:szCs w:val="20"/>
                <w:lang w:eastAsia="de-DE"/>
              </w:rPr>
              <w:t xml:space="preserve"> 0.92 (0.05)</w:t>
            </w:r>
          </w:p>
        </w:tc>
      </w:tr>
      <w:tr>
        <w:trPr>
          <w:cantSplit/>
          <w:trHeight w:val="227"/>
        </w:trPr>
        <w:tc>
          <w:tcPr>
            <w:tcW w:w="2127" w:type="dxa"/>
            <w:tcBorders>
              <w:top w:val="nil"/>
              <w:bottom w:val="single" w:sz="4" w:space="0" w:color="auto"/>
            </w:tcBorders>
            <w:shd w:val="clear" w:color="auto" w:fill="auto"/>
            <w:vAlign w:val="center"/>
          </w:tcPr>
          <w:p>
            <w:pPr>
              <w:ind w:left="170"/>
              <w:contextualSpacing/>
              <w:rPr>
                <w:sz w:val="20"/>
                <w:szCs w:val="20"/>
                <w:lang w:eastAsia="de-DE"/>
              </w:rPr>
            </w:pPr>
            <w:r>
              <w:rPr>
                <w:sz w:val="20"/>
                <w:szCs w:val="20"/>
                <w:lang w:eastAsia="de-DE"/>
              </w:rPr>
              <w:t>Subsoil</w:t>
            </w:r>
          </w:p>
        </w:tc>
        <w:tc>
          <w:tcPr>
            <w:tcW w:w="1311" w:type="dxa"/>
            <w:tcBorders>
              <w:top w:val="nil"/>
              <w:bottom w:val="single" w:sz="4" w:space="0" w:color="auto"/>
            </w:tcBorders>
            <w:shd w:val="clear" w:color="auto" w:fill="auto"/>
            <w:vAlign w:val="center"/>
          </w:tcPr>
          <w:p>
            <w:pPr>
              <w:contextualSpacing/>
              <w:jc w:val="right"/>
              <w:rPr>
                <w:b/>
                <w:sz w:val="20"/>
                <w:szCs w:val="20"/>
                <w:lang w:eastAsia="de-DE"/>
              </w:rPr>
            </w:pPr>
            <w:r>
              <w:rPr>
                <w:b/>
                <w:sz w:val="20"/>
                <w:szCs w:val="20"/>
                <w:lang w:eastAsia="de-DE"/>
              </w:rPr>
              <w:t>0.86 (0.04)</w:t>
            </w:r>
          </w:p>
        </w:tc>
        <w:tc>
          <w:tcPr>
            <w:tcW w:w="1878" w:type="dxa"/>
            <w:tcBorders>
              <w:top w:val="nil"/>
              <w:bottom w:val="single" w:sz="4" w:space="0" w:color="auto"/>
            </w:tcBorders>
            <w:shd w:val="clear" w:color="auto" w:fill="auto"/>
            <w:vAlign w:val="center"/>
          </w:tcPr>
          <w:p>
            <w:pPr>
              <w:contextualSpacing/>
              <w:jc w:val="right"/>
              <w:rPr>
                <w:b/>
                <w:sz w:val="20"/>
                <w:szCs w:val="20"/>
                <w:lang w:eastAsia="de-DE"/>
              </w:rPr>
            </w:pPr>
            <w:r>
              <w:rPr>
                <w:b/>
                <w:sz w:val="20"/>
                <w:szCs w:val="20"/>
                <w:vertAlign w:val="superscript"/>
                <w:lang w:eastAsia="de-DE"/>
              </w:rPr>
              <w:t>a</w:t>
            </w:r>
            <w:r>
              <w:rPr>
                <w:b/>
                <w:sz w:val="20"/>
                <w:szCs w:val="20"/>
                <w:lang w:eastAsia="de-DE"/>
              </w:rPr>
              <w:t xml:space="preserve"> 0.93 (0.03)</w:t>
            </w:r>
          </w:p>
        </w:tc>
        <w:tc>
          <w:tcPr>
            <w:tcW w:w="1878" w:type="dxa"/>
            <w:tcBorders>
              <w:top w:val="nil"/>
              <w:bottom w:val="single" w:sz="4" w:space="0" w:color="auto"/>
            </w:tcBorders>
            <w:shd w:val="clear" w:color="auto" w:fill="auto"/>
            <w:vAlign w:val="center"/>
          </w:tcPr>
          <w:p>
            <w:pPr>
              <w:contextualSpacing/>
              <w:jc w:val="right"/>
              <w:rPr>
                <w:b/>
                <w:sz w:val="20"/>
                <w:szCs w:val="20"/>
                <w:lang w:eastAsia="de-DE"/>
              </w:rPr>
            </w:pPr>
            <w:r>
              <w:rPr>
                <w:b/>
                <w:sz w:val="20"/>
                <w:szCs w:val="20"/>
                <w:vertAlign w:val="superscript"/>
                <w:lang w:eastAsia="de-DE"/>
              </w:rPr>
              <w:t>a</w:t>
            </w:r>
            <w:r>
              <w:rPr>
                <w:b/>
                <w:sz w:val="20"/>
                <w:szCs w:val="20"/>
                <w:lang w:eastAsia="de-DE"/>
              </w:rPr>
              <w:t xml:space="preserve"> 0.93 (0.06)</w:t>
            </w:r>
          </w:p>
        </w:tc>
        <w:tc>
          <w:tcPr>
            <w:tcW w:w="1878" w:type="dxa"/>
            <w:tcBorders>
              <w:top w:val="nil"/>
              <w:bottom w:val="single" w:sz="4" w:space="0" w:color="auto"/>
            </w:tcBorders>
            <w:shd w:val="clear" w:color="auto" w:fill="auto"/>
            <w:vAlign w:val="center"/>
          </w:tcPr>
          <w:p>
            <w:pPr>
              <w:contextualSpacing/>
              <w:jc w:val="right"/>
              <w:rPr>
                <w:b/>
                <w:sz w:val="20"/>
                <w:szCs w:val="20"/>
                <w:lang w:eastAsia="de-DE"/>
              </w:rPr>
            </w:pPr>
            <w:r>
              <w:rPr>
                <w:b/>
                <w:sz w:val="20"/>
                <w:szCs w:val="20"/>
                <w:vertAlign w:val="superscript"/>
                <w:lang w:eastAsia="de-DE"/>
              </w:rPr>
              <w:t>b</w:t>
            </w:r>
            <w:r>
              <w:rPr>
                <w:b/>
                <w:sz w:val="20"/>
                <w:szCs w:val="20"/>
                <w:lang w:eastAsia="de-DE"/>
              </w:rPr>
              <w:t xml:space="preserve"> 0.72 (0.08)</w:t>
            </w:r>
          </w:p>
        </w:tc>
      </w:tr>
      <w:tr>
        <w:trPr>
          <w:cantSplit/>
          <w:trHeight w:val="227"/>
        </w:trPr>
        <w:tc>
          <w:tcPr>
            <w:tcW w:w="2127" w:type="dxa"/>
            <w:tcBorders>
              <w:top w:val="single" w:sz="4" w:space="0" w:color="auto"/>
              <w:bottom w:val="nil"/>
            </w:tcBorders>
            <w:shd w:val="clear" w:color="auto" w:fill="auto"/>
            <w:vAlign w:val="center"/>
          </w:tcPr>
          <w:p>
            <w:pPr>
              <w:contextualSpacing/>
              <w:rPr>
                <w:sz w:val="20"/>
                <w:szCs w:val="20"/>
                <w:lang w:eastAsia="de-DE"/>
              </w:rPr>
            </w:pPr>
            <w:r>
              <w:rPr>
                <w:sz w:val="20"/>
                <w:szCs w:val="20"/>
                <w:lang w:eastAsia="de-DE"/>
              </w:rPr>
              <w:t>total biomass (g)</w:t>
            </w:r>
          </w:p>
        </w:tc>
        <w:tc>
          <w:tcPr>
            <w:tcW w:w="1311"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r>
      <w:tr>
        <w:trPr>
          <w:cantSplit/>
          <w:trHeight w:val="227"/>
        </w:trPr>
        <w:tc>
          <w:tcPr>
            <w:tcW w:w="2127"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Topsoil</w:t>
            </w:r>
          </w:p>
        </w:tc>
        <w:tc>
          <w:tcPr>
            <w:tcW w:w="1311"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2.17 (0.15)</w:t>
            </w:r>
          </w:p>
        </w:tc>
        <w:tc>
          <w:tcPr>
            <w:tcW w:w="1878" w:type="dxa"/>
            <w:tcBorders>
              <w:top w:val="nil"/>
              <w:bottom w:val="nil"/>
            </w:tcBorders>
            <w:shd w:val="clear" w:color="auto" w:fill="auto"/>
            <w:vAlign w:val="center"/>
          </w:tcPr>
          <w:p>
            <w:pPr>
              <w:contextualSpacing/>
              <w:jc w:val="right"/>
              <w:rPr>
                <w:b/>
                <w:sz w:val="20"/>
                <w:szCs w:val="20"/>
                <w:lang w:eastAsia="de-DE"/>
              </w:rPr>
            </w:pPr>
            <w:r>
              <w:rPr>
                <w:b/>
                <w:sz w:val="20"/>
                <w:szCs w:val="20"/>
                <w:vertAlign w:val="superscript"/>
                <w:lang w:eastAsia="de-DE"/>
              </w:rPr>
              <w:t>a</w:t>
            </w:r>
            <w:r>
              <w:rPr>
                <w:b/>
                <w:sz w:val="20"/>
                <w:szCs w:val="20"/>
                <w:lang w:eastAsia="de-DE"/>
              </w:rPr>
              <w:t xml:space="preserve"> 2.79 (0.27)</w:t>
            </w:r>
          </w:p>
        </w:tc>
        <w:tc>
          <w:tcPr>
            <w:tcW w:w="1878" w:type="dxa"/>
            <w:tcBorders>
              <w:top w:val="nil"/>
              <w:bottom w:val="nil"/>
            </w:tcBorders>
            <w:shd w:val="clear" w:color="auto" w:fill="auto"/>
            <w:vAlign w:val="center"/>
          </w:tcPr>
          <w:p>
            <w:pPr>
              <w:contextualSpacing/>
              <w:jc w:val="right"/>
              <w:rPr>
                <w:sz w:val="20"/>
                <w:szCs w:val="20"/>
                <w:lang w:eastAsia="de-DE"/>
              </w:rPr>
            </w:pPr>
            <w:r>
              <w:rPr>
                <w:sz w:val="20"/>
                <w:szCs w:val="20"/>
                <w:vertAlign w:val="superscript"/>
                <w:lang w:eastAsia="de-DE"/>
              </w:rPr>
              <w:t>b</w:t>
            </w:r>
            <w:r>
              <w:rPr>
                <w:sz w:val="20"/>
                <w:szCs w:val="20"/>
                <w:lang w:eastAsia="de-DE"/>
              </w:rPr>
              <w:t xml:space="preserve"> 2.03 (0.09)</w:t>
            </w:r>
          </w:p>
        </w:tc>
        <w:tc>
          <w:tcPr>
            <w:tcW w:w="1878" w:type="dxa"/>
            <w:tcBorders>
              <w:top w:val="nil"/>
              <w:bottom w:val="nil"/>
            </w:tcBorders>
            <w:shd w:val="clear" w:color="auto" w:fill="auto"/>
            <w:vAlign w:val="center"/>
          </w:tcPr>
          <w:p>
            <w:pPr>
              <w:contextualSpacing/>
              <w:jc w:val="right"/>
              <w:rPr>
                <w:sz w:val="20"/>
                <w:szCs w:val="20"/>
                <w:lang w:eastAsia="de-DE"/>
              </w:rPr>
            </w:pPr>
            <w:r>
              <w:rPr>
                <w:sz w:val="20"/>
                <w:szCs w:val="20"/>
                <w:vertAlign w:val="superscript"/>
                <w:lang w:eastAsia="de-DE"/>
              </w:rPr>
              <w:t>b</w:t>
            </w:r>
            <w:r>
              <w:rPr>
                <w:sz w:val="20"/>
                <w:szCs w:val="20"/>
                <w:lang w:eastAsia="de-DE"/>
              </w:rPr>
              <w:t xml:space="preserve"> 1.68 (0.07)</w:t>
            </w:r>
          </w:p>
        </w:tc>
      </w:tr>
      <w:tr>
        <w:trPr>
          <w:cantSplit/>
          <w:trHeight w:val="227"/>
        </w:trPr>
        <w:tc>
          <w:tcPr>
            <w:tcW w:w="2127" w:type="dxa"/>
            <w:tcBorders>
              <w:top w:val="nil"/>
              <w:bottom w:val="single" w:sz="4" w:space="0" w:color="auto"/>
            </w:tcBorders>
            <w:shd w:val="clear" w:color="auto" w:fill="auto"/>
            <w:vAlign w:val="center"/>
          </w:tcPr>
          <w:p>
            <w:pPr>
              <w:ind w:left="170"/>
              <w:contextualSpacing/>
              <w:rPr>
                <w:sz w:val="20"/>
                <w:szCs w:val="20"/>
                <w:lang w:eastAsia="de-DE"/>
              </w:rPr>
            </w:pPr>
            <w:r>
              <w:rPr>
                <w:sz w:val="20"/>
                <w:szCs w:val="20"/>
                <w:lang w:eastAsia="de-DE"/>
              </w:rPr>
              <w:t>Subsoil</w:t>
            </w:r>
          </w:p>
        </w:tc>
        <w:tc>
          <w:tcPr>
            <w:tcW w:w="1311" w:type="dxa"/>
            <w:tcBorders>
              <w:top w:val="nil"/>
              <w:bottom w:val="single" w:sz="4" w:space="0" w:color="auto"/>
            </w:tcBorders>
            <w:shd w:val="clear" w:color="auto" w:fill="auto"/>
            <w:vAlign w:val="center"/>
          </w:tcPr>
          <w:p>
            <w:pPr>
              <w:contextualSpacing/>
              <w:jc w:val="right"/>
              <w:rPr>
                <w:sz w:val="20"/>
                <w:szCs w:val="20"/>
                <w:lang w:eastAsia="de-DE"/>
              </w:rPr>
            </w:pPr>
            <w:r>
              <w:rPr>
                <w:sz w:val="20"/>
                <w:szCs w:val="20"/>
                <w:lang w:eastAsia="de-DE"/>
              </w:rPr>
              <w:t>1.56 (0.07)</w:t>
            </w:r>
          </w:p>
        </w:tc>
        <w:tc>
          <w:tcPr>
            <w:tcW w:w="1878" w:type="dxa"/>
            <w:tcBorders>
              <w:top w:val="nil"/>
              <w:bottom w:val="single" w:sz="4" w:space="0" w:color="auto"/>
            </w:tcBorders>
            <w:shd w:val="clear" w:color="auto" w:fill="auto"/>
            <w:vAlign w:val="center"/>
          </w:tcPr>
          <w:p>
            <w:pPr>
              <w:contextualSpacing/>
              <w:jc w:val="right"/>
              <w:rPr>
                <w:b/>
                <w:sz w:val="20"/>
                <w:szCs w:val="20"/>
                <w:lang w:eastAsia="de-DE"/>
              </w:rPr>
            </w:pPr>
            <w:r>
              <w:rPr>
                <w:b/>
                <w:sz w:val="20"/>
                <w:szCs w:val="20"/>
                <w:lang w:eastAsia="de-DE"/>
              </w:rPr>
              <w:t>1.69 (0.07)</w:t>
            </w:r>
          </w:p>
        </w:tc>
        <w:tc>
          <w:tcPr>
            <w:tcW w:w="1878" w:type="dxa"/>
            <w:tcBorders>
              <w:top w:val="nil"/>
              <w:bottom w:val="single" w:sz="4" w:space="0" w:color="auto"/>
            </w:tcBorders>
            <w:shd w:val="clear" w:color="auto" w:fill="auto"/>
            <w:vAlign w:val="center"/>
          </w:tcPr>
          <w:p>
            <w:pPr>
              <w:contextualSpacing/>
              <w:jc w:val="right"/>
              <w:rPr>
                <w:sz w:val="20"/>
                <w:szCs w:val="20"/>
                <w:lang w:eastAsia="de-DE"/>
              </w:rPr>
            </w:pPr>
            <w:r>
              <w:rPr>
                <w:sz w:val="20"/>
                <w:szCs w:val="20"/>
                <w:lang w:eastAsia="de-DE"/>
              </w:rPr>
              <w:t>1.67 (0.11)</w:t>
            </w:r>
          </w:p>
        </w:tc>
        <w:tc>
          <w:tcPr>
            <w:tcW w:w="1878" w:type="dxa"/>
            <w:tcBorders>
              <w:top w:val="nil"/>
              <w:bottom w:val="single" w:sz="4" w:space="0" w:color="auto"/>
            </w:tcBorders>
            <w:shd w:val="clear" w:color="auto" w:fill="auto"/>
            <w:vAlign w:val="center"/>
          </w:tcPr>
          <w:p>
            <w:pPr>
              <w:contextualSpacing/>
              <w:jc w:val="right"/>
              <w:rPr>
                <w:sz w:val="20"/>
                <w:szCs w:val="20"/>
                <w:lang w:eastAsia="de-DE"/>
              </w:rPr>
            </w:pPr>
            <w:r>
              <w:rPr>
                <w:sz w:val="20"/>
                <w:szCs w:val="20"/>
                <w:lang w:eastAsia="de-DE"/>
              </w:rPr>
              <w:t>1.31 (0.11)</w:t>
            </w:r>
          </w:p>
        </w:tc>
      </w:tr>
      <w:tr>
        <w:trPr>
          <w:cantSplit/>
          <w:trHeight w:val="227"/>
        </w:trPr>
        <w:tc>
          <w:tcPr>
            <w:tcW w:w="2127" w:type="dxa"/>
            <w:tcBorders>
              <w:top w:val="single" w:sz="4" w:space="0" w:color="auto"/>
              <w:bottom w:val="nil"/>
            </w:tcBorders>
            <w:shd w:val="clear" w:color="auto" w:fill="auto"/>
            <w:vAlign w:val="center"/>
          </w:tcPr>
          <w:p>
            <w:pPr>
              <w:contextualSpacing/>
              <w:rPr>
                <w:sz w:val="20"/>
                <w:szCs w:val="20"/>
                <w:lang w:eastAsia="de-DE"/>
              </w:rPr>
            </w:pPr>
            <w:r>
              <w:rPr>
                <w:sz w:val="20"/>
                <w:szCs w:val="20"/>
                <w:lang w:eastAsia="de-DE"/>
              </w:rPr>
              <w:t>root/shoot ratio</w:t>
            </w:r>
          </w:p>
        </w:tc>
        <w:tc>
          <w:tcPr>
            <w:tcW w:w="1311"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c>
          <w:tcPr>
            <w:tcW w:w="1878" w:type="dxa"/>
            <w:tcBorders>
              <w:top w:val="single" w:sz="4" w:space="0" w:color="auto"/>
              <w:bottom w:val="nil"/>
            </w:tcBorders>
            <w:shd w:val="clear" w:color="auto" w:fill="auto"/>
            <w:vAlign w:val="center"/>
          </w:tcPr>
          <w:p>
            <w:pPr>
              <w:contextualSpacing/>
              <w:jc w:val="right"/>
              <w:rPr>
                <w:sz w:val="20"/>
                <w:szCs w:val="20"/>
                <w:lang w:eastAsia="de-DE"/>
              </w:rPr>
            </w:pPr>
          </w:p>
        </w:tc>
      </w:tr>
      <w:tr>
        <w:trPr>
          <w:cantSplit/>
          <w:trHeight w:val="227"/>
        </w:trPr>
        <w:tc>
          <w:tcPr>
            <w:tcW w:w="2127"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Topsoil</w:t>
            </w:r>
          </w:p>
        </w:tc>
        <w:tc>
          <w:tcPr>
            <w:tcW w:w="1311" w:type="dxa"/>
            <w:tcBorders>
              <w:top w:val="nil"/>
              <w:bottom w:val="nil"/>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1.24 (0.06)</w:t>
            </w:r>
          </w:p>
        </w:tc>
        <w:tc>
          <w:tcPr>
            <w:tcW w:w="1878" w:type="dxa"/>
            <w:tcBorders>
              <w:top w:val="nil"/>
              <w:bottom w:val="nil"/>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vertAlign w:val="superscript"/>
                <w:lang w:eastAsia="de-DE"/>
              </w:rPr>
              <w:t>a</w:t>
            </w:r>
            <w:r>
              <w:rPr>
                <w:rFonts w:eastAsia="Times New Roman" w:cs="Times New Roman"/>
                <w:bCs/>
                <w:color w:val="000000"/>
                <w:sz w:val="20"/>
                <w:szCs w:val="20"/>
                <w:lang w:eastAsia="de-DE"/>
              </w:rPr>
              <w:t xml:space="preserve"> 1.07 (0.04)</w:t>
            </w:r>
          </w:p>
        </w:tc>
        <w:tc>
          <w:tcPr>
            <w:tcW w:w="1878" w:type="dxa"/>
            <w:tcBorders>
              <w:top w:val="nil"/>
              <w:bottom w:val="nil"/>
            </w:tcBorders>
            <w:shd w:val="clear" w:color="auto" w:fill="auto"/>
            <w:vAlign w:val="center"/>
          </w:tcPr>
          <w:p>
            <w:pPr>
              <w:contextualSpacing/>
              <w:jc w:val="right"/>
              <w:rPr>
                <w:sz w:val="20"/>
                <w:szCs w:val="20"/>
                <w:lang w:eastAsia="de-DE"/>
              </w:rPr>
            </w:pPr>
            <w:r>
              <w:rPr>
                <w:sz w:val="20"/>
                <w:szCs w:val="20"/>
                <w:vertAlign w:val="superscript"/>
                <w:lang w:eastAsia="de-DE"/>
              </w:rPr>
              <w:t>b</w:t>
            </w:r>
            <w:r>
              <w:rPr>
                <w:sz w:val="20"/>
                <w:szCs w:val="20"/>
                <w:lang w:eastAsia="de-DE"/>
              </w:rPr>
              <w:t xml:space="preserve"> 1.43 (0.09)</w:t>
            </w:r>
          </w:p>
        </w:tc>
        <w:tc>
          <w:tcPr>
            <w:tcW w:w="1878" w:type="dxa"/>
            <w:tcBorders>
              <w:top w:val="nil"/>
              <w:bottom w:val="nil"/>
            </w:tcBorders>
            <w:shd w:val="clear" w:color="auto" w:fill="auto"/>
            <w:vAlign w:val="center"/>
          </w:tcPr>
          <w:p>
            <w:pPr>
              <w:contextualSpacing/>
              <w:jc w:val="right"/>
              <w:rPr>
                <w:sz w:val="20"/>
                <w:szCs w:val="20"/>
                <w:lang w:eastAsia="de-DE"/>
              </w:rPr>
            </w:pPr>
            <w:r>
              <w:rPr>
                <w:sz w:val="20"/>
                <w:szCs w:val="20"/>
                <w:vertAlign w:val="superscript"/>
                <w:lang w:eastAsia="de-DE"/>
              </w:rPr>
              <w:t>ab</w:t>
            </w:r>
            <w:r>
              <w:rPr>
                <w:sz w:val="20"/>
                <w:szCs w:val="20"/>
                <w:lang w:eastAsia="de-DE"/>
              </w:rPr>
              <w:t xml:space="preserve"> 1.23 (0.08)</w:t>
            </w:r>
          </w:p>
        </w:tc>
      </w:tr>
      <w:tr>
        <w:trPr>
          <w:cantSplit/>
          <w:trHeight w:val="227"/>
        </w:trPr>
        <w:tc>
          <w:tcPr>
            <w:tcW w:w="2127" w:type="dxa"/>
            <w:tcBorders>
              <w:top w:val="nil"/>
              <w:bottom w:val="single" w:sz="12" w:space="0" w:color="auto"/>
            </w:tcBorders>
            <w:shd w:val="clear" w:color="auto" w:fill="auto"/>
            <w:vAlign w:val="center"/>
          </w:tcPr>
          <w:p>
            <w:pPr>
              <w:ind w:left="170"/>
              <w:contextualSpacing/>
              <w:rPr>
                <w:sz w:val="20"/>
                <w:szCs w:val="20"/>
                <w:lang w:eastAsia="de-DE"/>
              </w:rPr>
            </w:pPr>
            <w:r>
              <w:rPr>
                <w:sz w:val="20"/>
                <w:szCs w:val="20"/>
                <w:lang w:eastAsia="de-DE"/>
              </w:rPr>
              <w:t>Subsoil</w:t>
            </w:r>
          </w:p>
        </w:tc>
        <w:tc>
          <w:tcPr>
            <w:tcW w:w="1311" w:type="dxa"/>
            <w:tcBorders>
              <w:top w:val="nil"/>
              <w:bottom w:val="single" w:sz="12" w:space="0" w:color="auto"/>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1.24 (0.04)</w:t>
            </w:r>
          </w:p>
        </w:tc>
        <w:tc>
          <w:tcPr>
            <w:tcW w:w="1878" w:type="dxa"/>
            <w:tcBorders>
              <w:top w:val="nil"/>
              <w:bottom w:val="single" w:sz="12" w:space="0" w:color="auto"/>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vertAlign w:val="superscript"/>
                <w:lang w:eastAsia="de-DE"/>
              </w:rPr>
              <w:t>a</w:t>
            </w:r>
            <w:r>
              <w:rPr>
                <w:rFonts w:eastAsia="Times New Roman" w:cs="Times New Roman"/>
                <w:bCs/>
                <w:color w:val="000000"/>
                <w:sz w:val="20"/>
                <w:szCs w:val="20"/>
                <w:lang w:eastAsia="de-DE"/>
              </w:rPr>
              <w:t xml:space="preserve"> 1.22 (0.04)</w:t>
            </w:r>
          </w:p>
        </w:tc>
        <w:tc>
          <w:tcPr>
            <w:tcW w:w="1878" w:type="dxa"/>
            <w:tcBorders>
              <w:top w:val="nil"/>
              <w:bottom w:val="single" w:sz="12" w:space="0" w:color="auto"/>
            </w:tcBorders>
            <w:shd w:val="clear" w:color="auto" w:fill="auto"/>
            <w:vAlign w:val="center"/>
          </w:tcPr>
          <w:p>
            <w:pPr>
              <w:contextualSpacing/>
              <w:jc w:val="right"/>
              <w:rPr>
                <w:sz w:val="20"/>
                <w:szCs w:val="20"/>
                <w:lang w:eastAsia="de-DE"/>
              </w:rPr>
            </w:pPr>
            <w:r>
              <w:rPr>
                <w:sz w:val="20"/>
                <w:szCs w:val="20"/>
                <w:vertAlign w:val="superscript"/>
                <w:lang w:eastAsia="de-DE"/>
              </w:rPr>
              <w:t>b</w:t>
            </w:r>
            <w:r>
              <w:rPr>
                <w:sz w:val="20"/>
                <w:szCs w:val="20"/>
                <w:lang w:eastAsia="de-DE"/>
              </w:rPr>
              <w:t xml:space="preserve"> 1.28 (0.05)</w:t>
            </w:r>
          </w:p>
        </w:tc>
        <w:tc>
          <w:tcPr>
            <w:tcW w:w="1878" w:type="dxa"/>
            <w:tcBorders>
              <w:top w:val="nil"/>
              <w:bottom w:val="single" w:sz="12" w:space="0" w:color="auto"/>
            </w:tcBorders>
            <w:shd w:val="clear" w:color="auto" w:fill="auto"/>
            <w:vAlign w:val="center"/>
          </w:tcPr>
          <w:p>
            <w:pPr>
              <w:contextualSpacing/>
              <w:jc w:val="right"/>
              <w:rPr>
                <w:sz w:val="20"/>
                <w:szCs w:val="20"/>
                <w:lang w:eastAsia="de-DE"/>
              </w:rPr>
            </w:pPr>
            <w:r>
              <w:rPr>
                <w:sz w:val="20"/>
                <w:szCs w:val="20"/>
                <w:vertAlign w:val="superscript"/>
                <w:lang w:eastAsia="de-DE"/>
              </w:rPr>
              <w:t>ab</w:t>
            </w:r>
            <w:r>
              <w:rPr>
                <w:sz w:val="20"/>
                <w:szCs w:val="20"/>
                <w:lang w:eastAsia="de-DE"/>
              </w:rPr>
              <w:t xml:space="preserve"> 1.23 (0.08)</w:t>
            </w:r>
          </w:p>
        </w:tc>
      </w:tr>
    </w:tbl>
    <w:p>
      <w:pPr>
        <w:rPr>
          <w:sz w:val="32"/>
        </w:rPr>
      </w:pPr>
    </w:p>
    <w:p>
      <w:pPr>
        <w:rPr>
          <w:rStyle w:val="UntertitelZchn"/>
          <w:rFonts w:ascii="Garamond" w:hAnsi="Garamond" w:cstheme="minorBidi"/>
          <w:b/>
          <w:sz w:val="24"/>
        </w:rPr>
      </w:pPr>
      <w:r>
        <w:rPr>
          <w:rStyle w:val="UntertitelZchn"/>
          <w:rFonts w:ascii="Garamond" w:hAnsi="Garamond"/>
          <w:b/>
          <w:sz w:val="24"/>
        </w:rPr>
        <w:t xml:space="preserve">Table 4: </w:t>
      </w:r>
      <w:r>
        <w:rPr>
          <w:rStyle w:val="UntertitelZchn"/>
          <w:rFonts w:ascii="Garamond" w:hAnsi="Garamond" w:cstheme="minorBidi"/>
          <w:b/>
          <w:sz w:val="24"/>
        </w:rPr>
        <w:t>Mean pH, OC, and N concentrations, and C/N ratios as influenced by rooting treatment in topsoil and subsoil.</w:t>
      </w:r>
    </w:p>
    <w:p>
      <w:pPr>
        <w:spacing w:after="120"/>
        <w:rPr>
          <w:szCs w:val="20"/>
        </w:rPr>
      </w:pPr>
      <w:r>
        <w:rPr>
          <w:rStyle w:val="UntertitelZchn"/>
          <w:rFonts w:ascii="Garamond" w:hAnsi="Garamond" w:cstheme="minorBidi"/>
          <w:sz w:val="24"/>
        </w:rPr>
        <w:t>Values are means across study sites (n=15) and within sites loess (LO), red sandstone (RS), and pleistocene sands (PS) (n=5 for each site). Standard errors of the mean are given in brackets. Across sites, bold pairs of values indicate significant main effects of rooting treatment in the absence of a significant treatment by site interaction. Within sites, bold pairs of values indicate significant post-hoc differences between rooting treatments. Significance level p &lt; 0.05.</w:t>
      </w:r>
    </w:p>
    <w:tbl>
      <w:tblPr>
        <w:tblW w:w="5000" w:type="pct"/>
        <w:tblBorders>
          <w:top w:val="single" w:sz="12" w:space="0" w:color="000000"/>
          <w:bottom w:val="single" w:sz="4" w:space="0" w:color="000000"/>
          <w:insideH w:val="single" w:sz="4" w:space="0" w:color="000000"/>
        </w:tblBorders>
        <w:tblCellMar>
          <w:left w:w="70" w:type="dxa"/>
          <w:right w:w="70" w:type="dxa"/>
        </w:tblCellMar>
        <w:tblLook w:val="04A0" w:firstRow="1" w:lastRow="0" w:firstColumn="1" w:lastColumn="0" w:noHBand="0" w:noVBand="1"/>
      </w:tblPr>
      <w:tblGrid>
        <w:gridCol w:w="1131"/>
        <w:gridCol w:w="957"/>
        <w:gridCol w:w="956"/>
        <w:gridCol w:w="956"/>
        <w:gridCol w:w="958"/>
        <w:gridCol w:w="290"/>
        <w:gridCol w:w="956"/>
        <w:gridCol w:w="956"/>
        <w:gridCol w:w="956"/>
        <w:gridCol w:w="956"/>
      </w:tblGrid>
      <w:tr>
        <w:trPr>
          <w:trHeight w:val="340"/>
        </w:trPr>
        <w:tc>
          <w:tcPr>
            <w:tcW w:w="1131" w:type="dxa"/>
            <w:tcBorders>
              <w:top w:val="single" w:sz="12" w:space="0" w:color="000000"/>
              <w:bottom w:val="single" w:sz="4" w:space="0" w:color="000000"/>
            </w:tcBorders>
            <w:shd w:val="clear" w:color="auto" w:fill="auto"/>
            <w:vAlign w:val="center"/>
          </w:tcPr>
          <w:p>
            <w:pPr>
              <w:jc w:val="left"/>
              <w:rPr>
                <w:sz w:val="20"/>
                <w:szCs w:val="20"/>
                <w:lang w:eastAsia="de-DE"/>
              </w:rPr>
            </w:pPr>
          </w:p>
        </w:tc>
        <w:tc>
          <w:tcPr>
            <w:tcW w:w="3826" w:type="dxa"/>
            <w:gridSpan w:val="4"/>
            <w:tcBorders>
              <w:top w:val="single" w:sz="12" w:space="0" w:color="000000"/>
              <w:bottom w:val="single" w:sz="4" w:space="0" w:color="000000"/>
            </w:tcBorders>
            <w:shd w:val="clear" w:color="auto" w:fill="auto"/>
            <w:vAlign w:val="center"/>
          </w:tcPr>
          <w:p>
            <w:pPr>
              <w:jc w:val="left"/>
              <w:rPr>
                <w:sz w:val="20"/>
                <w:szCs w:val="20"/>
                <w:lang w:eastAsia="de-DE"/>
              </w:rPr>
            </w:pPr>
            <w:r>
              <w:rPr>
                <w:sz w:val="20"/>
                <w:szCs w:val="20"/>
                <w:lang w:eastAsia="de-DE"/>
              </w:rPr>
              <w:t>Topsoil</w:t>
            </w:r>
          </w:p>
        </w:tc>
        <w:tc>
          <w:tcPr>
            <w:tcW w:w="290" w:type="dxa"/>
            <w:tcBorders>
              <w:top w:val="single" w:sz="12" w:space="0" w:color="000000"/>
              <w:bottom w:val="single" w:sz="4" w:space="0" w:color="000000"/>
            </w:tcBorders>
            <w:shd w:val="clear" w:color="auto" w:fill="auto"/>
            <w:vAlign w:val="center"/>
          </w:tcPr>
          <w:p>
            <w:pPr>
              <w:jc w:val="left"/>
              <w:rPr>
                <w:sz w:val="20"/>
                <w:szCs w:val="20"/>
                <w:lang w:eastAsia="de-DE"/>
              </w:rPr>
            </w:pPr>
          </w:p>
        </w:tc>
        <w:tc>
          <w:tcPr>
            <w:tcW w:w="3824" w:type="dxa"/>
            <w:gridSpan w:val="4"/>
            <w:tcBorders>
              <w:top w:val="single" w:sz="12" w:space="0" w:color="000000"/>
              <w:bottom w:val="single" w:sz="4" w:space="0" w:color="000000"/>
            </w:tcBorders>
            <w:shd w:val="clear" w:color="auto" w:fill="auto"/>
            <w:vAlign w:val="center"/>
          </w:tcPr>
          <w:p>
            <w:pPr>
              <w:jc w:val="left"/>
              <w:rPr>
                <w:sz w:val="20"/>
                <w:szCs w:val="20"/>
                <w:lang w:eastAsia="de-DE"/>
              </w:rPr>
            </w:pPr>
            <w:r>
              <w:rPr>
                <w:sz w:val="20"/>
                <w:szCs w:val="20"/>
                <w:lang w:eastAsia="de-DE"/>
              </w:rPr>
              <w:t>Subsoil</w:t>
            </w:r>
          </w:p>
        </w:tc>
      </w:tr>
      <w:tr>
        <w:trPr>
          <w:trHeight w:val="340"/>
        </w:trPr>
        <w:tc>
          <w:tcPr>
            <w:tcW w:w="1131" w:type="dxa"/>
            <w:tcBorders>
              <w:top w:val="single" w:sz="4" w:space="0" w:color="000000"/>
              <w:bottom w:val="single" w:sz="12" w:space="0" w:color="000000"/>
            </w:tcBorders>
            <w:shd w:val="clear" w:color="auto" w:fill="auto"/>
            <w:vAlign w:val="center"/>
          </w:tcPr>
          <w:p>
            <w:pPr>
              <w:rPr>
                <w:bCs/>
                <w:sz w:val="20"/>
                <w:szCs w:val="20"/>
                <w:lang w:eastAsia="de-DE"/>
              </w:rPr>
            </w:pPr>
          </w:p>
        </w:tc>
        <w:tc>
          <w:tcPr>
            <w:tcW w:w="957"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Across Sites</w:t>
            </w:r>
          </w:p>
        </w:tc>
        <w:tc>
          <w:tcPr>
            <w:tcW w:w="956"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LO</w:t>
            </w:r>
          </w:p>
        </w:tc>
        <w:tc>
          <w:tcPr>
            <w:tcW w:w="956"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RS</w:t>
            </w:r>
          </w:p>
        </w:tc>
        <w:tc>
          <w:tcPr>
            <w:tcW w:w="958"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PS</w:t>
            </w:r>
          </w:p>
        </w:tc>
        <w:tc>
          <w:tcPr>
            <w:tcW w:w="290" w:type="dxa"/>
            <w:tcBorders>
              <w:top w:val="single" w:sz="4" w:space="0" w:color="000000"/>
              <w:bottom w:val="single" w:sz="12" w:space="0" w:color="000000"/>
            </w:tcBorders>
            <w:shd w:val="clear" w:color="auto" w:fill="auto"/>
            <w:vAlign w:val="center"/>
          </w:tcPr>
          <w:p>
            <w:pPr>
              <w:jc w:val="left"/>
              <w:rPr>
                <w:bCs/>
                <w:sz w:val="20"/>
                <w:szCs w:val="20"/>
                <w:lang w:eastAsia="de-DE"/>
              </w:rPr>
            </w:pPr>
          </w:p>
        </w:tc>
        <w:tc>
          <w:tcPr>
            <w:tcW w:w="956"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Across Sites</w:t>
            </w:r>
          </w:p>
        </w:tc>
        <w:tc>
          <w:tcPr>
            <w:tcW w:w="956"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LO</w:t>
            </w:r>
          </w:p>
        </w:tc>
        <w:tc>
          <w:tcPr>
            <w:tcW w:w="956"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RS</w:t>
            </w:r>
          </w:p>
        </w:tc>
        <w:tc>
          <w:tcPr>
            <w:tcW w:w="955" w:type="dxa"/>
            <w:tcBorders>
              <w:top w:val="single" w:sz="4" w:space="0" w:color="000000"/>
              <w:bottom w:val="single" w:sz="12" w:space="0" w:color="000000"/>
            </w:tcBorders>
            <w:shd w:val="clear" w:color="auto" w:fill="auto"/>
            <w:vAlign w:val="center"/>
          </w:tcPr>
          <w:p>
            <w:pPr>
              <w:jc w:val="left"/>
              <w:rPr>
                <w:bCs/>
                <w:sz w:val="20"/>
                <w:szCs w:val="20"/>
                <w:vertAlign w:val="superscript"/>
                <w:lang w:eastAsia="de-DE"/>
              </w:rPr>
            </w:pPr>
            <w:r>
              <w:rPr>
                <w:bCs/>
                <w:sz w:val="20"/>
                <w:szCs w:val="20"/>
                <w:lang w:eastAsia="de-DE"/>
              </w:rPr>
              <w:t>PS</w:t>
            </w:r>
          </w:p>
        </w:tc>
      </w:tr>
      <w:tr>
        <w:trPr>
          <w:cantSplit/>
          <w:trHeight w:val="227"/>
        </w:trPr>
        <w:tc>
          <w:tcPr>
            <w:tcW w:w="1131" w:type="dxa"/>
            <w:tcBorders>
              <w:top w:val="single" w:sz="12" w:space="0" w:color="000000"/>
              <w:bottom w:val="nil"/>
            </w:tcBorders>
            <w:shd w:val="clear" w:color="auto" w:fill="auto"/>
            <w:vAlign w:val="center"/>
          </w:tcPr>
          <w:p>
            <w:pPr>
              <w:contextualSpacing/>
              <w:rPr>
                <w:sz w:val="20"/>
                <w:szCs w:val="20"/>
                <w:lang w:eastAsia="de-DE"/>
              </w:rPr>
            </w:pPr>
            <w:r>
              <w:rPr>
                <w:sz w:val="20"/>
                <w:szCs w:val="20"/>
                <w:lang w:eastAsia="de-DE"/>
              </w:rPr>
              <w:t>OC (mg g</w:t>
            </w:r>
            <w:r>
              <w:rPr>
                <w:sz w:val="20"/>
                <w:szCs w:val="20"/>
                <w:vertAlign w:val="superscript"/>
                <w:lang w:eastAsia="de-DE"/>
              </w:rPr>
              <w:t>-1</w:t>
            </w:r>
            <w:r>
              <w:rPr>
                <w:sz w:val="20"/>
                <w:szCs w:val="20"/>
                <w:lang w:eastAsia="de-DE"/>
              </w:rPr>
              <w:t>)</w:t>
            </w:r>
          </w:p>
        </w:tc>
        <w:tc>
          <w:tcPr>
            <w:tcW w:w="957" w:type="dxa"/>
            <w:tcBorders>
              <w:top w:val="single" w:sz="12" w:space="0" w:color="000000"/>
              <w:bottom w:val="nil"/>
            </w:tcBorders>
            <w:shd w:val="clear" w:color="auto" w:fill="auto"/>
          </w:tcPr>
          <w:p>
            <w:pPr>
              <w:contextualSpacing/>
              <w:jc w:val="right"/>
              <w:rPr>
                <w:sz w:val="20"/>
                <w:szCs w:val="20"/>
                <w:lang w:eastAsia="de-DE"/>
              </w:rPr>
            </w:pPr>
          </w:p>
        </w:tc>
        <w:tc>
          <w:tcPr>
            <w:tcW w:w="956" w:type="dxa"/>
            <w:tcBorders>
              <w:top w:val="single" w:sz="12" w:space="0" w:color="000000"/>
              <w:bottom w:val="nil"/>
            </w:tcBorders>
            <w:shd w:val="clear" w:color="auto" w:fill="auto"/>
            <w:vAlign w:val="center"/>
          </w:tcPr>
          <w:p>
            <w:pPr>
              <w:contextualSpacing/>
              <w:jc w:val="right"/>
              <w:rPr>
                <w:sz w:val="20"/>
                <w:szCs w:val="20"/>
                <w:lang w:eastAsia="de-DE"/>
              </w:rPr>
            </w:pPr>
          </w:p>
        </w:tc>
        <w:tc>
          <w:tcPr>
            <w:tcW w:w="956" w:type="dxa"/>
            <w:tcBorders>
              <w:top w:val="single" w:sz="12" w:space="0" w:color="000000"/>
              <w:bottom w:val="nil"/>
            </w:tcBorders>
            <w:shd w:val="clear" w:color="auto" w:fill="auto"/>
            <w:vAlign w:val="center"/>
          </w:tcPr>
          <w:p>
            <w:pPr>
              <w:contextualSpacing/>
              <w:jc w:val="right"/>
              <w:rPr>
                <w:sz w:val="20"/>
                <w:szCs w:val="20"/>
                <w:lang w:eastAsia="de-DE"/>
              </w:rPr>
            </w:pPr>
          </w:p>
        </w:tc>
        <w:tc>
          <w:tcPr>
            <w:tcW w:w="958" w:type="dxa"/>
            <w:tcBorders>
              <w:top w:val="single" w:sz="12" w:space="0" w:color="000000"/>
              <w:bottom w:val="nil"/>
            </w:tcBorders>
            <w:shd w:val="clear" w:color="auto" w:fill="auto"/>
            <w:vAlign w:val="center"/>
          </w:tcPr>
          <w:p>
            <w:pPr>
              <w:contextualSpacing/>
              <w:jc w:val="right"/>
              <w:rPr>
                <w:sz w:val="20"/>
                <w:szCs w:val="20"/>
                <w:lang w:eastAsia="de-DE"/>
              </w:rPr>
            </w:pPr>
          </w:p>
        </w:tc>
        <w:tc>
          <w:tcPr>
            <w:tcW w:w="290" w:type="dxa"/>
            <w:tcBorders>
              <w:top w:val="single" w:sz="12" w:space="0" w:color="000000"/>
              <w:bottom w:val="nil"/>
            </w:tcBorders>
            <w:shd w:val="clear" w:color="auto" w:fill="auto"/>
            <w:vAlign w:val="center"/>
          </w:tcPr>
          <w:p>
            <w:pPr>
              <w:contextualSpacing/>
              <w:jc w:val="left"/>
              <w:rPr>
                <w:sz w:val="20"/>
                <w:szCs w:val="20"/>
                <w:lang w:eastAsia="de-DE"/>
              </w:rPr>
            </w:pPr>
          </w:p>
        </w:tc>
        <w:tc>
          <w:tcPr>
            <w:tcW w:w="956" w:type="dxa"/>
            <w:tcBorders>
              <w:top w:val="single" w:sz="12" w:space="0" w:color="000000"/>
              <w:bottom w:val="nil"/>
            </w:tcBorders>
            <w:shd w:val="clear" w:color="auto" w:fill="auto"/>
          </w:tcPr>
          <w:p>
            <w:pPr>
              <w:contextualSpacing/>
              <w:jc w:val="right"/>
              <w:rPr>
                <w:sz w:val="20"/>
                <w:szCs w:val="20"/>
                <w:lang w:eastAsia="de-DE"/>
              </w:rPr>
            </w:pPr>
          </w:p>
        </w:tc>
        <w:tc>
          <w:tcPr>
            <w:tcW w:w="956" w:type="dxa"/>
            <w:tcBorders>
              <w:top w:val="single" w:sz="12" w:space="0" w:color="000000"/>
              <w:bottom w:val="nil"/>
            </w:tcBorders>
            <w:shd w:val="clear" w:color="auto" w:fill="auto"/>
            <w:vAlign w:val="center"/>
          </w:tcPr>
          <w:p>
            <w:pPr>
              <w:contextualSpacing/>
              <w:jc w:val="right"/>
              <w:rPr>
                <w:sz w:val="20"/>
                <w:szCs w:val="20"/>
                <w:lang w:eastAsia="de-DE"/>
              </w:rPr>
            </w:pPr>
          </w:p>
        </w:tc>
        <w:tc>
          <w:tcPr>
            <w:tcW w:w="956" w:type="dxa"/>
            <w:tcBorders>
              <w:top w:val="single" w:sz="12" w:space="0" w:color="000000"/>
              <w:bottom w:val="nil"/>
            </w:tcBorders>
            <w:shd w:val="clear" w:color="auto" w:fill="auto"/>
            <w:vAlign w:val="center"/>
          </w:tcPr>
          <w:p>
            <w:pPr>
              <w:contextualSpacing/>
              <w:jc w:val="right"/>
              <w:rPr>
                <w:sz w:val="20"/>
                <w:szCs w:val="20"/>
                <w:lang w:eastAsia="de-DE"/>
              </w:rPr>
            </w:pPr>
          </w:p>
        </w:tc>
        <w:tc>
          <w:tcPr>
            <w:tcW w:w="955" w:type="dxa"/>
            <w:tcBorders>
              <w:top w:val="single" w:sz="12"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131"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unrooted</w:t>
            </w:r>
          </w:p>
        </w:tc>
        <w:tc>
          <w:tcPr>
            <w:tcW w:w="957" w:type="dxa"/>
            <w:tcBorders>
              <w:top w:val="nil"/>
              <w:bottom w:val="nil"/>
            </w:tcBorders>
            <w:shd w:val="clear" w:color="auto" w:fill="auto"/>
          </w:tcPr>
          <w:p>
            <w:pPr>
              <w:contextualSpacing/>
              <w:jc w:val="right"/>
              <w:rPr>
                <w:sz w:val="20"/>
                <w:szCs w:val="20"/>
                <w:lang w:eastAsia="de-DE"/>
              </w:rPr>
            </w:pPr>
            <w:r>
              <w:rPr>
                <w:sz w:val="20"/>
                <w:szCs w:val="20"/>
                <w:lang w:eastAsia="de-DE"/>
              </w:rPr>
              <w:t>31.6 (1.0)</w:t>
            </w:r>
          </w:p>
        </w:tc>
        <w:tc>
          <w:tcPr>
            <w:tcW w:w="956"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35.8 (1.2)</w:t>
            </w:r>
          </w:p>
        </w:tc>
        <w:tc>
          <w:tcPr>
            <w:tcW w:w="956"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31.4 (0.6)</w:t>
            </w:r>
          </w:p>
        </w:tc>
        <w:tc>
          <w:tcPr>
            <w:tcW w:w="958"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27.6 (0.2)</w:t>
            </w:r>
          </w:p>
        </w:tc>
        <w:tc>
          <w:tcPr>
            <w:tcW w:w="290" w:type="dxa"/>
            <w:tcBorders>
              <w:top w:val="nil"/>
              <w:bottom w:val="nil"/>
            </w:tcBorders>
            <w:shd w:val="clear" w:color="auto" w:fill="auto"/>
            <w:vAlign w:val="center"/>
          </w:tcPr>
          <w:p>
            <w:pPr>
              <w:contextualSpacing/>
              <w:jc w:val="left"/>
              <w:rPr>
                <w:sz w:val="20"/>
                <w:szCs w:val="20"/>
                <w:lang w:eastAsia="de-DE"/>
              </w:rPr>
            </w:pPr>
          </w:p>
        </w:tc>
        <w:tc>
          <w:tcPr>
            <w:tcW w:w="956" w:type="dxa"/>
            <w:tcBorders>
              <w:top w:val="nil"/>
              <w:bottom w:val="nil"/>
            </w:tcBorders>
            <w:shd w:val="clear" w:color="auto" w:fill="auto"/>
          </w:tcPr>
          <w:p>
            <w:pPr>
              <w:contextualSpacing/>
              <w:jc w:val="right"/>
              <w:rPr>
                <w:b/>
                <w:sz w:val="20"/>
                <w:szCs w:val="20"/>
                <w:lang w:eastAsia="de-DE"/>
              </w:rPr>
            </w:pPr>
            <w:r>
              <w:rPr>
                <w:b/>
                <w:sz w:val="20"/>
                <w:szCs w:val="20"/>
                <w:lang w:eastAsia="de-DE"/>
              </w:rPr>
              <w:t>4.3 (0.5)</w:t>
            </w:r>
          </w:p>
        </w:tc>
        <w:tc>
          <w:tcPr>
            <w:tcW w:w="956"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2.1 (0.0)</w:t>
            </w:r>
          </w:p>
        </w:tc>
        <w:tc>
          <w:tcPr>
            <w:tcW w:w="956"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4.1 (0.1)</w:t>
            </w:r>
          </w:p>
        </w:tc>
        <w:tc>
          <w:tcPr>
            <w:tcW w:w="955"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6.5 (0.0)</w:t>
            </w:r>
          </w:p>
        </w:tc>
      </w:tr>
      <w:tr>
        <w:trPr>
          <w:cantSplit/>
          <w:trHeight w:val="227"/>
        </w:trPr>
        <w:tc>
          <w:tcPr>
            <w:tcW w:w="1131" w:type="dxa"/>
            <w:tcBorders>
              <w:top w:val="nil"/>
              <w:bottom w:val="single" w:sz="4" w:space="0" w:color="000000"/>
            </w:tcBorders>
            <w:shd w:val="clear" w:color="auto" w:fill="auto"/>
            <w:vAlign w:val="center"/>
          </w:tcPr>
          <w:p>
            <w:pPr>
              <w:ind w:left="170"/>
              <w:contextualSpacing/>
              <w:rPr>
                <w:sz w:val="20"/>
                <w:szCs w:val="20"/>
                <w:lang w:eastAsia="de-DE"/>
              </w:rPr>
            </w:pPr>
            <w:r>
              <w:rPr>
                <w:sz w:val="20"/>
                <w:szCs w:val="20"/>
                <w:lang w:eastAsia="de-DE"/>
              </w:rPr>
              <w:t>rooted</w:t>
            </w:r>
          </w:p>
        </w:tc>
        <w:tc>
          <w:tcPr>
            <w:tcW w:w="957" w:type="dxa"/>
            <w:tcBorders>
              <w:top w:val="nil"/>
              <w:bottom w:val="single" w:sz="4" w:space="0" w:color="000000"/>
            </w:tcBorders>
            <w:shd w:val="clear" w:color="auto" w:fill="auto"/>
          </w:tcPr>
          <w:p>
            <w:pPr>
              <w:contextualSpacing/>
              <w:jc w:val="right"/>
              <w:rPr>
                <w:sz w:val="20"/>
                <w:szCs w:val="20"/>
                <w:lang w:eastAsia="de-DE"/>
              </w:rPr>
            </w:pPr>
            <w:r>
              <w:rPr>
                <w:sz w:val="20"/>
                <w:szCs w:val="20"/>
                <w:lang w:eastAsia="de-DE"/>
              </w:rPr>
              <w:t>31.2 (0.8)</w:t>
            </w:r>
          </w:p>
        </w:tc>
        <w:tc>
          <w:tcPr>
            <w:tcW w:w="956"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34.2 (0.4)</w:t>
            </w:r>
          </w:p>
        </w:tc>
        <w:tc>
          <w:tcPr>
            <w:tcW w:w="956"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32.0 (0.5)</w:t>
            </w:r>
          </w:p>
        </w:tc>
        <w:tc>
          <w:tcPr>
            <w:tcW w:w="958"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27.4 (0.3)</w:t>
            </w:r>
          </w:p>
        </w:tc>
        <w:tc>
          <w:tcPr>
            <w:tcW w:w="290" w:type="dxa"/>
            <w:tcBorders>
              <w:top w:val="nil"/>
              <w:bottom w:val="single" w:sz="4" w:space="0" w:color="000000"/>
            </w:tcBorders>
            <w:shd w:val="clear" w:color="auto" w:fill="auto"/>
            <w:vAlign w:val="center"/>
          </w:tcPr>
          <w:p>
            <w:pPr>
              <w:contextualSpacing/>
              <w:jc w:val="left"/>
              <w:rPr>
                <w:sz w:val="20"/>
                <w:szCs w:val="20"/>
                <w:lang w:eastAsia="de-DE"/>
              </w:rPr>
            </w:pPr>
          </w:p>
        </w:tc>
        <w:tc>
          <w:tcPr>
            <w:tcW w:w="956" w:type="dxa"/>
            <w:tcBorders>
              <w:top w:val="nil"/>
              <w:bottom w:val="single" w:sz="4" w:space="0" w:color="000000"/>
            </w:tcBorders>
            <w:shd w:val="clear" w:color="auto" w:fill="auto"/>
          </w:tcPr>
          <w:p>
            <w:pPr>
              <w:contextualSpacing/>
              <w:jc w:val="right"/>
              <w:rPr>
                <w:b/>
                <w:sz w:val="20"/>
                <w:szCs w:val="20"/>
                <w:lang w:eastAsia="de-DE"/>
              </w:rPr>
            </w:pPr>
            <w:r>
              <w:rPr>
                <w:b/>
                <w:sz w:val="20"/>
                <w:szCs w:val="20"/>
                <w:lang w:eastAsia="de-DE"/>
              </w:rPr>
              <w:t>4.4 (0.5)</w:t>
            </w:r>
          </w:p>
        </w:tc>
        <w:tc>
          <w:tcPr>
            <w:tcW w:w="956"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2.4 (0.1)</w:t>
            </w:r>
          </w:p>
        </w:tc>
        <w:tc>
          <w:tcPr>
            <w:tcW w:w="956"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4.3 (0.0)</w:t>
            </w:r>
          </w:p>
        </w:tc>
        <w:tc>
          <w:tcPr>
            <w:tcW w:w="955"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6.5 (0.1)</w:t>
            </w:r>
          </w:p>
        </w:tc>
      </w:tr>
      <w:tr>
        <w:trPr>
          <w:cantSplit/>
          <w:trHeight w:val="227"/>
        </w:trPr>
        <w:tc>
          <w:tcPr>
            <w:tcW w:w="1131" w:type="dxa"/>
            <w:tcBorders>
              <w:top w:val="single" w:sz="4" w:space="0" w:color="000000"/>
              <w:bottom w:val="nil"/>
            </w:tcBorders>
            <w:shd w:val="clear" w:color="auto" w:fill="auto"/>
            <w:vAlign w:val="center"/>
          </w:tcPr>
          <w:p>
            <w:pPr>
              <w:contextualSpacing/>
            </w:pPr>
            <w:r>
              <w:rPr>
                <w:sz w:val="20"/>
                <w:szCs w:val="20"/>
                <w:lang w:eastAsia="de-DE"/>
              </w:rPr>
              <w:t>N (mg g</w:t>
            </w:r>
            <w:r>
              <w:rPr>
                <w:sz w:val="20"/>
                <w:szCs w:val="20"/>
                <w:vertAlign w:val="superscript"/>
                <w:lang w:eastAsia="de-DE"/>
              </w:rPr>
              <w:t>-1</w:t>
            </w:r>
            <w:r>
              <w:rPr>
                <w:sz w:val="20"/>
                <w:szCs w:val="20"/>
                <w:lang w:eastAsia="de-DE"/>
              </w:rPr>
              <w:t>)</w:t>
            </w:r>
          </w:p>
        </w:tc>
        <w:tc>
          <w:tcPr>
            <w:tcW w:w="957" w:type="dxa"/>
            <w:tcBorders>
              <w:top w:val="single" w:sz="4" w:space="0" w:color="000000"/>
              <w:bottom w:val="nil"/>
            </w:tcBorders>
            <w:shd w:val="clear" w:color="auto" w:fill="auto"/>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8" w:type="dxa"/>
            <w:tcBorders>
              <w:top w:val="single" w:sz="4" w:space="0" w:color="000000"/>
              <w:bottom w:val="nil"/>
            </w:tcBorders>
            <w:shd w:val="clear" w:color="auto" w:fill="auto"/>
            <w:vAlign w:val="center"/>
          </w:tcPr>
          <w:p>
            <w:pPr>
              <w:contextualSpacing/>
              <w:jc w:val="right"/>
              <w:rPr>
                <w:sz w:val="20"/>
                <w:szCs w:val="20"/>
                <w:lang w:eastAsia="de-DE"/>
              </w:rPr>
            </w:pPr>
          </w:p>
        </w:tc>
        <w:tc>
          <w:tcPr>
            <w:tcW w:w="290" w:type="dxa"/>
            <w:tcBorders>
              <w:top w:val="single" w:sz="4" w:space="0" w:color="000000"/>
              <w:bottom w:val="nil"/>
            </w:tcBorders>
            <w:shd w:val="clear" w:color="auto" w:fill="auto"/>
            <w:vAlign w:val="center"/>
          </w:tcPr>
          <w:p>
            <w:pPr>
              <w:contextualSpacing/>
              <w:jc w:val="left"/>
              <w:rPr>
                <w:sz w:val="20"/>
                <w:szCs w:val="20"/>
                <w:lang w:eastAsia="de-DE"/>
              </w:rPr>
            </w:pPr>
          </w:p>
        </w:tc>
        <w:tc>
          <w:tcPr>
            <w:tcW w:w="956" w:type="dxa"/>
            <w:tcBorders>
              <w:top w:val="single" w:sz="4" w:space="0" w:color="000000"/>
              <w:bottom w:val="nil"/>
            </w:tcBorders>
            <w:shd w:val="clear" w:color="auto" w:fill="auto"/>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5" w:type="dxa"/>
            <w:tcBorders>
              <w:top w:val="single" w:sz="4"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131"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unrooted</w:t>
            </w:r>
          </w:p>
        </w:tc>
        <w:tc>
          <w:tcPr>
            <w:tcW w:w="957" w:type="dxa"/>
            <w:tcBorders>
              <w:top w:val="nil"/>
              <w:bottom w:val="nil"/>
            </w:tcBorders>
            <w:shd w:val="clear" w:color="auto" w:fill="auto"/>
          </w:tcPr>
          <w:p>
            <w:pPr>
              <w:contextualSpacing/>
              <w:jc w:val="right"/>
              <w:rPr>
                <w:sz w:val="20"/>
                <w:szCs w:val="20"/>
                <w:lang w:eastAsia="de-DE"/>
              </w:rPr>
            </w:pPr>
            <w:r>
              <w:rPr>
                <w:sz w:val="20"/>
                <w:szCs w:val="20"/>
                <w:lang w:eastAsia="de-DE"/>
              </w:rPr>
              <w:t>1.92 (0.2)</w:t>
            </w:r>
          </w:p>
        </w:tc>
        <w:tc>
          <w:tcPr>
            <w:tcW w:w="956"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2.56 (0.1)</w:t>
            </w:r>
          </w:p>
        </w:tc>
        <w:tc>
          <w:tcPr>
            <w:tcW w:w="956"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2.03 (0.0)</w:t>
            </w:r>
          </w:p>
        </w:tc>
        <w:tc>
          <w:tcPr>
            <w:tcW w:w="958"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1.16 (0.0)</w:t>
            </w:r>
          </w:p>
        </w:tc>
        <w:tc>
          <w:tcPr>
            <w:tcW w:w="290" w:type="dxa"/>
            <w:tcBorders>
              <w:top w:val="nil"/>
              <w:bottom w:val="nil"/>
            </w:tcBorders>
            <w:shd w:val="clear" w:color="auto" w:fill="auto"/>
            <w:vAlign w:val="center"/>
          </w:tcPr>
          <w:p>
            <w:pPr>
              <w:contextualSpacing/>
              <w:jc w:val="left"/>
              <w:rPr>
                <w:sz w:val="20"/>
                <w:szCs w:val="20"/>
                <w:lang w:eastAsia="de-DE"/>
              </w:rPr>
            </w:pPr>
          </w:p>
        </w:tc>
        <w:tc>
          <w:tcPr>
            <w:tcW w:w="956" w:type="dxa"/>
            <w:tcBorders>
              <w:top w:val="nil"/>
              <w:bottom w:val="nil"/>
            </w:tcBorders>
            <w:shd w:val="clear" w:color="auto" w:fill="auto"/>
          </w:tcPr>
          <w:p>
            <w:pPr>
              <w:contextualSpacing/>
              <w:jc w:val="right"/>
              <w:rPr>
                <w:sz w:val="20"/>
                <w:szCs w:val="20"/>
                <w:lang w:eastAsia="de-DE"/>
              </w:rPr>
            </w:pPr>
            <w:r>
              <w:rPr>
                <w:sz w:val="20"/>
                <w:szCs w:val="20"/>
                <w:lang w:eastAsia="de-DE"/>
              </w:rPr>
              <w:t>0.31 (0.0)</w:t>
            </w:r>
          </w:p>
        </w:tc>
        <w:tc>
          <w:tcPr>
            <w:tcW w:w="956"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31 (0.0)</w:t>
            </w:r>
          </w:p>
        </w:tc>
        <w:tc>
          <w:tcPr>
            <w:tcW w:w="956"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36 (0.0)</w:t>
            </w:r>
          </w:p>
        </w:tc>
        <w:tc>
          <w:tcPr>
            <w:tcW w:w="955"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25 (0.0)</w:t>
            </w:r>
          </w:p>
        </w:tc>
      </w:tr>
      <w:tr>
        <w:trPr>
          <w:cantSplit/>
          <w:trHeight w:val="227"/>
        </w:trPr>
        <w:tc>
          <w:tcPr>
            <w:tcW w:w="1131" w:type="dxa"/>
            <w:tcBorders>
              <w:top w:val="nil"/>
              <w:bottom w:val="single" w:sz="4" w:space="0" w:color="000000"/>
            </w:tcBorders>
            <w:shd w:val="clear" w:color="auto" w:fill="auto"/>
            <w:vAlign w:val="center"/>
          </w:tcPr>
          <w:p>
            <w:pPr>
              <w:ind w:left="170"/>
              <w:contextualSpacing/>
              <w:rPr>
                <w:sz w:val="20"/>
                <w:szCs w:val="20"/>
                <w:lang w:eastAsia="de-DE"/>
              </w:rPr>
            </w:pPr>
            <w:r>
              <w:rPr>
                <w:sz w:val="20"/>
                <w:szCs w:val="20"/>
                <w:lang w:eastAsia="de-DE"/>
              </w:rPr>
              <w:t>rooted</w:t>
            </w:r>
          </w:p>
        </w:tc>
        <w:tc>
          <w:tcPr>
            <w:tcW w:w="957" w:type="dxa"/>
            <w:tcBorders>
              <w:top w:val="nil"/>
              <w:bottom w:val="single" w:sz="4" w:space="0" w:color="000000"/>
            </w:tcBorders>
            <w:shd w:val="clear" w:color="auto" w:fill="auto"/>
          </w:tcPr>
          <w:p>
            <w:pPr>
              <w:contextualSpacing/>
              <w:jc w:val="right"/>
              <w:rPr>
                <w:sz w:val="20"/>
                <w:szCs w:val="20"/>
                <w:lang w:eastAsia="de-DE"/>
              </w:rPr>
            </w:pPr>
            <w:r>
              <w:rPr>
                <w:sz w:val="20"/>
                <w:szCs w:val="20"/>
                <w:lang w:eastAsia="de-DE"/>
              </w:rPr>
              <w:t>1.82 (0.1)</w:t>
            </w:r>
          </w:p>
        </w:tc>
        <w:tc>
          <w:tcPr>
            <w:tcW w:w="956"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2.37 (0.0)</w:t>
            </w:r>
          </w:p>
        </w:tc>
        <w:tc>
          <w:tcPr>
            <w:tcW w:w="956"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1.95 (0.0)</w:t>
            </w:r>
          </w:p>
        </w:tc>
        <w:tc>
          <w:tcPr>
            <w:tcW w:w="958"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1.13 (0.0)</w:t>
            </w:r>
          </w:p>
        </w:tc>
        <w:tc>
          <w:tcPr>
            <w:tcW w:w="290" w:type="dxa"/>
            <w:tcBorders>
              <w:top w:val="nil"/>
              <w:bottom w:val="single" w:sz="4" w:space="0" w:color="000000"/>
            </w:tcBorders>
            <w:shd w:val="clear" w:color="auto" w:fill="auto"/>
            <w:vAlign w:val="center"/>
          </w:tcPr>
          <w:p>
            <w:pPr>
              <w:contextualSpacing/>
              <w:jc w:val="left"/>
              <w:rPr>
                <w:sz w:val="20"/>
                <w:szCs w:val="20"/>
                <w:lang w:eastAsia="de-DE"/>
              </w:rPr>
            </w:pPr>
          </w:p>
        </w:tc>
        <w:tc>
          <w:tcPr>
            <w:tcW w:w="956" w:type="dxa"/>
            <w:tcBorders>
              <w:top w:val="nil"/>
              <w:bottom w:val="single" w:sz="4" w:space="0" w:color="000000"/>
            </w:tcBorders>
            <w:shd w:val="clear" w:color="auto" w:fill="auto"/>
          </w:tcPr>
          <w:p>
            <w:pPr>
              <w:contextualSpacing/>
              <w:jc w:val="right"/>
              <w:rPr>
                <w:sz w:val="20"/>
                <w:szCs w:val="20"/>
                <w:lang w:eastAsia="de-DE"/>
              </w:rPr>
            </w:pPr>
            <w:r>
              <w:rPr>
                <w:sz w:val="20"/>
                <w:szCs w:val="20"/>
                <w:lang w:eastAsia="de-DE"/>
              </w:rPr>
              <w:t>0.31 (0.0)</w:t>
            </w:r>
          </w:p>
        </w:tc>
        <w:tc>
          <w:tcPr>
            <w:tcW w:w="956"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0.32 (0.0)</w:t>
            </w:r>
          </w:p>
        </w:tc>
        <w:tc>
          <w:tcPr>
            <w:tcW w:w="956"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0.36 (0.0)</w:t>
            </w:r>
          </w:p>
        </w:tc>
        <w:tc>
          <w:tcPr>
            <w:tcW w:w="955"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0.25 (0.0)</w:t>
            </w:r>
          </w:p>
        </w:tc>
      </w:tr>
      <w:tr>
        <w:trPr>
          <w:cantSplit/>
          <w:trHeight w:val="227"/>
        </w:trPr>
        <w:tc>
          <w:tcPr>
            <w:tcW w:w="1131" w:type="dxa"/>
            <w:tcBorders>
              <w:top w:val="single" w:sz="4" w:space="0" w:color="000000"/>
              <w:bottom w:val="nil"/>
            </w:tcBorders>
            <w:shd w:val="clear" w:color="auto" w:fill="auto"/>
            <w:vAlign w:val="center"/>
          </w:tcPr>
          <w:p>
            <w:pPr>
              <w:contextualSpacing/>
              <w:rPr>
                <w:sz w:val="20"/>
                <w:szCs w:val="20"/>
                <w:lang w:eastAsia="de-DE"/>
              </w:rPr>
            </w:pPr>
            <w:r>
              <w:rPr>
                <w:sz w:val="20"/>
                <w:szCs w:val="20"/>
                <w:lang w:eastAsia="de-DE"/>
              </w:rPr>
              <w:t>C/N</w:t>
            </w:r>
          </w:p>
        </w:tc>
        <w:tc>
          <w:tcPr>
            <w:tcW w:w="957" w:type="dxa"/>
            <w:tcBorders>
              <w:top w:val="single" w:sz="4" w:space="0" w:color="000000"/>
              <w:bottom w:val="nil"/>
            </w:tcBorders>
            <w:shd w:val="clear" w:color="auto" w:fill="auto"/>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8" w:type="dxa"/>
            <w:tcBorders>
              <w:top w:val="single" w:sz="4" w:space="0" w:color="000000"/>
              <w:bottom w:val="nil"/>
            </w:tcBorders>
            <w:shd w:val="clear" w:color="auto" w:fill="auto"/>
            <w:vAlign w:val="center"/>
          </w:tcPr>
          <w:p>
            <w:pPr>
              <w:contextualSpacing/>
              <w:jc w:val="right"/>
              <w:rPr>
                <w:sz w:val="20"/>
                <w:szCs w:val="20"/>
                <w:lang w:eastAsia="de-DE"/>
              </w:rPr>
            </w:pPr>
          </w:p>
        </w:tc>
        <w:tc>
          <w:tcPr>
            <w:tcW w:w="290" w:type="dxa"/>
            <w:tcBorders>
              <w:top w:val="single" w:sz="4" w:space="0" w:color="000000"/>
              <w:bottom w:val="nil"/>
            </w:tcBorders>
            <w:shd w:val="clear" w:color="auto" w:fill="auto"/>
            <w:vAlign w:val="center"/>
          </w:tcPr>
          <w:p>
            <w:pPr>
              <w:contextualSpacing/>
              <w:jc w:val="left"/>
              <w:rPr>
                <w:sz w:val="20"/>
                <w:szCs w:val="20"/>
                <w:lang w:eastAsia="de-DE"/>
              </w:rPr>
            </w:pPr>
          </w:p>
        </w:tc>
        <w:tc>
          <w:tcPr>
            <w:tcW w:w="956" w:type="dxa"/>
            <w:tcBorders>
              <w:top w:val="single" w:sz="4" w:space="0" w:color="000000"/>
              <w:bottom w:val="nil"/>
            </w:tcBorders>
            <w:shd w:val="clear" w:color="auto" w:fill="auto"/>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5" w:type="dxa"/>
            <w:tcBorders>
              <w:top w:val="single" w:sz="4"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131"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unrooted</w:t>
            </w:r>
          </w:p>
        </w:tc>
        <w:tc>
          <w:tcPr>
            <w:tcW w:w="957" w:type="dxa"/>
            <w:tcBorders>
              <w:top w:val="nil"/>
              <w:bottom w:val="nil"/>
            </w:tcBorders>
            <w:shd w:val="clear" w:color="auto" w:fill="auto"/>
          </w:tcPr>
          <w:p>
            <w:pPr>
              <w:contextualSpacing/>
              <w:jc w:val="right"/>
              <w:rPr>
                <w:sz w:val="20"/>
                <w:szCs w:val="20"/>
                <w:lang w:eastAsia="de-DE"/>
              </w:rPr>
            </w:pPr>
            <w:r>
              <w:rPr>
                <w:sz w:val="20"/>
                <w:szCs w:val="20"/>
                <w:lang w:eastAsia="de-DE"/>
              </w:rPr>
              <w:t>17.8 (1.2)</w:t>
            </w:r>
          </w:p>
        </w:tc>
        <w:tc>
          <w:tcPr>
            <w:tcW w:w="956"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14.0 (0.2)</w:t>
            </w:r>
          </w:p>
        </w:tc>
        <w:tc>
          <w:tcPr>
            <w:tcW w:w="956"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15.5 (0.1)</w:t>
            </w:r>
          </w:p>
        </w:tc>
        <w:tc>
          <w:tcPr>
            <w:tcW w:w="958"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23.8 (0.1)</w:t>
            </w:r>
          </w:p>
        </w:tc>
        <w:tc>
          <w:tcPr>
            <w:tcW w:w="290" w:type="dxa"/>
            <w:tcBorders>
              <w:top w:val="nil"/>
              <w:bottom w:val="nil"/>
            </w:tcBorders>
            <w:shd w:val="clear" w:color="auto" w:fill="auto"/>
            <w:vAlign w:val="center"/>
          </w:tcPr>
          <w:p>
            <w:pPr>
              <w:contextualSpacing/>
              <w:jc w:val="left"/>
              <w:rPr>
                <w:sz w:val="20"/>
                <w:szCs w:val="20"/>
                <w:lang w:eastAsia="de-DE"/>
              </w:rPr>
            </w:pPr>
          </w:p>
        </w:tc>
        <w:tc>
          <w:tcPr>
            <w:tcW w:w="956" w:type="dxa"/>
            <w:tcBorders>
              <w:top w:val="nil"/>
              <w:bottom w:val="nil"/>
            </w:tcBorders>
            <w:shd w:val="clear" w:color="auto" w:fill="auto"/>
          </w:tcPr>
          <w:p>
            <w:pPr>
              <w:contextualSpacing/>
              <w:jc w:val="right"/>
              <w:rPr>
                <w:sz w:val="20"/>
                <w:szCs w:val="20"/>
                <w:lang w:eastAsia="de-DE"/>
              </w:rPr>
            </w:pPr>
            <w:r>
              <w:rPr>
                <w:sz w:val="20"/>
                <w:szCs w:val="20"/>
                <w:lang w:eastAsia="de-DE"/>
              </w:rPr>
              <w:t>15.0 (2.3)</w:t>
            </w:r>
          </w:p>
        </w:tc>
        <w:tc>
          <w:tcPr>
            <w:tcW w:w="956"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6.9 (0.0)</w:t>
            </w:r>
          </w:p>
        </w:tc>
        <w:tc>
          <w:tcPr>
            <w:tcW w:w="956"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11.4 (0.1)</w:t>
            </w:r>
          </w:p>
        </w:tc>
        <w:tc>
          <w:tcPr>
            <w:tcW w:w="955"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26.8 (0.1)</w:t>
            </w:r>
          </w:p>
        </w:tc>
      </w:tr>
      <w:tr>
        <w:trPr>
          <w:cantSplit/>
          <w:trHeight w:val="227"/>
        </w:trPr>
        <w:tc>
          <w:tcPr>
            <w:tcW w:w="1131" w:type="dxa"/>
            <w:tcBorders>
              <w:top w:val="nil"/>
              <w:bottom w:val="single" w:sz="4" w:space="0" w:color="000000"/>
            </w:tcBorders>
            <w:shd w:val="clear" w:color="auto" w:fill="auto"/>
            <w:vAlign w:val="center"/>
          </w:tcPr>
          <w:p>
            <w:pPr>
              <w:ind w:left="170"/>
              <w:contextualSpacing/>
              <w:rPr>
                <w:sz w:val="20"/>
                <w:szCs w:val="20"/>
                <w:lang w:eastAsia="de-DE"/>
              </w:rPr>
            </w:pPr>
            <w:r>
              <w:rPr>
                <w:sz w:val="20"/>
                <w:szCs w:val="20"/>
                <w:lang w:eastAsia="de-DE"/>
              </w:rPr>
              <w:t>rooted</w:t>
            </w:r>
          </w:p>
        </w:tc>
        <w:tc>
          <w:tcPr>
            <w:tcW w:w="957" w:type="dxa"/>
            <w:tcBorders>
              <w:top w:val="nil"/>
              <w:bottom w:val="single" w:sz="4" w:space="0" w:color="000000"/>
            </w:tcBorders>
            <w:shd w:val="clear" w:color="auto" w:fill="auto"/>
          </w:tcPr>
          <w:p>
            <w:pPr>
              <w:contextualSpacing/>
              <w:jc w:val="right"/>
              <w:rPr>
                <w:sz w:val="20"/>
                <w:szCs w:val="20"/>
                <w:lang w:eastAsia="de-DE"/>
              </w:rPr>
            </w:pPr>
            <w:r>
              <w:rPr>
                <w:sz w:val="20"/>
                <w:szCs w:val="20"/>
                <w:lang w:eastAsia="de-DE"/>
              </w:rPr>
              <w:t>18.4 (1.1)</w:t>
            </w:r>
          </w:p>
        </w:tc>
        <w:tc>
          <w:tcPr>
            <w:tcW w:w="956"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14.4 (0.1)</w:t>
            </w:r>
          </w:p>
        </w:tc>
        <w:tc>
          <w:tcPr>
            <w:tcW w:w="956"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16.4 (0.1)</w:t>
            </w:r>
          </w:p>
        </w:tc>
        <w:tc>
          <w:tcPr>
            <w:tcW w:w="958"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24.2 (0.1)</w:t>
            </w:r>
          </w:p>
        </w:tc>
        <w:tc>
          <w:tcPr>
            <w:tcW w:w="290" w:type="dxa"/>
            <w:tcBorders>
              <w:top w:val="nil"/>
              <w:bottom w:val="single" w:sz="4" w:space="0" w:color="000000"/>
            </w:tcBorders>
            <w:shd w:val="clear" w:color="auto" w:fill="auto"/>
            <w:vAlign w:val="center"/>
          </w:tcPr>
          <w:p>
            <w:pPr>
              <w:contextualSpacing/>
              <w:jc w:val="left"/>
              <w:rPr>
                <w:sz w:val="20"/>
                <w:szCs w:val="20"/>
                <w:lang w:eastAsia="de-DE"/>
              </w:rPr>
            </w:pPr>
          </w:p>
        </w:tc>
        <w:tc>
          <w:tcPr>
            <w:tcW w:w="956" w:type="dxa"/>
            <w:tcBorders>
              <w:top w:val="nil"/>
              <w:bottom w:val="single" w:sz="4" w:space="0" w:color="000000"/>
            </w:tcBorders>
            <w:shd w:val="clear" w:color="auto" w:fill="auto"/>
          </w:tcPr>
          <w:p>
            <w:pPr>
              <w:contextualSpacing/>
              <w:jc w:val="right"/>
              <w:rPr>
                <w:sz w:val="20"/>
                <w:szCs w:val="20"/>
                <w:lang w:eastAsia="de-DE"/>
              </w:rPr>
            </w:pPr>
            <w:r>
              <w:rPr>
                <w:sz w:val="20"/>
                <w:szCs w:val="20"/>
                <w:lang w:eastAsia="de-DE"/>
              </w:rPr>
              <w:t>15.5 (2.2)</w:t>
            </w:r>
          </w:p>
        </w:tc>
        <w:tc>
          <w:tcPr>
            <w:tcW w:w="956"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7.8 (0.3)</w:t>
            </w:r>
          </w:p>
        </w:tc>
        <w:tc>
          <w:tcPr>
            <w:tcW w:w="956"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12.1 (0.1)</w:t>
            </w:r>
          </w:p>
        </w:tc>
        <w:tc>
          <w:tcPr>
            <w:tcW w:w="955"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26.8 (0.1)</w:t>
            </w:r>
          </w:p>
        </w:tc>
      </w:tr>
      <w:tr>
        <w:trPr>
          <w:cantSplit/>
          <w:trHeight w:val="227"/>
        </w:trPr>
        <w:tc>
          <w:tcPr>
            <w:tcW w:w="1131" w:type="dxa"/>
            <w:tcBorders>
              <w:top w:val="single" w:sz="4" w:space="0" w:color="000000"/>
              <w:bottom w:val="nil"/>
            </w:tcBorders>
            <w:shd w:val="clear" w:color="auto" w:fill="auto"/>
            <w:vAlign w:val="center"/>
          </w:tcPr>
          <w:p>
            <w:pPr>
              <w:contextualSpacing/>
              <w:rPr>
                <w:sz w:val="20"/>
                <w:szCs w:val="20"/>
                <w:lang w:eastAsia="de-DE"/>
              </w:rPr>
            </w:pPr>
            <w:r>
              <w:rPr>
                <w:sz w:val="20"/>
                <w:szCs w:val="20"/>
                <w:lang w:eastAsia="de-DE"/>
              </w:rPr>
              <w:t>pH</w:t>
            </w:r>
          </w:p>
        </w:tc>
        <w:tc>
          <w:tcPr>
            <w:tcW w:w="957" w:type="dxa"/>
            <w:tcBorders>
              <w:top w:val="single" w:sz="4" w:space="0" w:color="000000"/>
              <w:bottom w:val="nil"/>
            </w:tcBorders>
            <w:shd w:val="clear" w:color="auto" w:fill="auto"/>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8" w:type="dxa"/>
            <w:tcBorders>
              <w:top w:val="single" w:sz="4" w:space="0" w:color="000000"/>
              <w:bottom w:val="nil"/>
            </w:tcBorders>
            <w:shd w:val="clear" w:color="auto" w:fill="auto"/>
            <w:vAlign w:val="center"/>
          </w:tcPr>
          <w:p>
            <w:pPr>
              <w:contextualSpacing/>
              <w:jc w:val="right"/>
              <w:rPr>
                <w:sz w:val="20"/>
                <w:szCs w:val="20"/>
                <w:lang w:eastAsia="de-DE"/>
              </w:rPr>
            </w:pPr>
          </w:p>
        </w:tc>
        <w:tc>
          <w:tcPr>
            <w:tcW w:w="290" w:type="dxa"/>
            <w:tcBorders>
              <w:top w:val="single" w:sz="4" w:space="0" w:color="000000"/>
              <w:bottom w:val="nil"/>
            </w:tcBorders>
            <w:shd w:val="clear" w:color="auto" w:fill="auto"/>
            <w:vAlign w:val="center"/>
          </w:tcPr>
          <w:p>
            <w:pPr>
              <w:contextualSpacing/>
              <w:jc w:val="left"/>
              <w:rPr>
                <w:sz w:val="20"/>
                <w:szCs w:val="20"/>
                <w:lang w:eastAsia="de-DE"/>
              </w:rPr>
            </w:pPr>
          </w:p>
        </w:tc>
        <w:tc>
          <w:tcPr>
            <w:tcW w:w="956" w:type="dxa"/>
            <w:tcBorders>
              <w:top w:val="single" w:sz="4" w:space="0" w:color="000000"/>
              <w:bottom w:val="nil"/>
            </w:tcBorders>
            <w:shd w:val="clear" w:color="auto" w:fill="auto"/>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6" w:type="dxa"/>
            <w:tcBorders>
              <w:top w:val="single" w:sz="4" w:space="0" w:color="000000"/>
              <w:bottom w:val="nil"/>
            </w:tcBorders>
            <w:shd w:val="clear" w:color="auto" w:fill="auto"/>
            <w:vAlign w:val="center"/>
          </w:tcPr>
          <w:p>
            <w:pPr>
              <w:contextualSpacing/>
              <w:jc w:val="right"/>
              <w:rPr>
                <w:sz w:val="20"/>
                <w:szCs w:val="20"/>
                <w:lang w:eastAsia="de-DE"/>
              </w:rPr>
            </w:pPr>
          </w:p>
        </w:tc>
        <w:tc>
          <w:tcPr>
            <w:tcW w:w="955" w:type="dxa"/>
            <w:tcBorders>
              <w:top w:val="single" w:sz="4"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131" w:type="dxa"/>
            <w:tcBorders>
              <w:top w:val="nil"/>
              <w:bottom w:val="nil"/>
            </w:tcBorders>
            <w:shd w:val="clear" w:color="auto" w:fill="auto"/>
            <w:vAlign w:val="center"/>
          </w:tcPr>
          <w:p>
            <w:pPr>
              <w:ind w:left="170"/>
              <w:contextualSpacing/>
              <w:rPr>
                <w:sz w:val="20"/>
                <w:szCs w:val="20"/>
                <w:lang w:eastAsia="de-DE"/>
              </w:rPr>
            </w:pPr>
            <w:r>
              <w:rPr>
                <w:sz w:val="20"/>
                <w:szCs w:val="20"/>
                <w:lang w:eastAsia="de-DE"/>
              </w:rPr>
              <w:t>unrooted</w:t>
            </w:r>
          </w:p>
        </w:tc>
        <w:tc>
          <w:tcPr>
            <w:tcW w:w="957" w:type="dxa"/>
            <w:tcBorders>
              <w:top w:val="nil"/>
              <w:bottom w:val="nil"/>
            </w:tcBorders>
            <w:shd w:val="clear" w:color="auto" w:fill="auto"/>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5.0 (0.1)</w:t>
            </w:r>
          </w:p>
        </w:tc>
        <w:tc>
          <w:tcPr>
            <w:tcW w:w="956"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5.1 (0.05)</w:t>
            </w:r>
          </w:p>
        </w:tc>
        <w:tc>
          <w:tcPr>
            <w:tcW w:w="956"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5.1 (0.03)</w:t>
            </w:r>
          </w:p>
        </w:tc>
        <w:tc>
          <w:tcPr>
            <w:tcW w:w="958"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4.6 (0.06)</w:t>
            </w:r>
          </w:p>
        </w:tc>
        <w:tc>
          <w:tcPr>
            <w:tcW w:w="290" w:type="dxa"/>
            <w:tcBorders>
              <w:top w:val="nil"/>
              <w:bottom w:val="nil"/>
            </w:tcBorders>
            <w:shd w:val="clear" w:color="auto" w:fill="auto"/>
            <w:vAlign w:val="center"/>
          </w:tcPr>
          <w:p>
            <w:pPr>
              <w:contextualSpacing/>
              <w:jc w:val="right"/>
              <w:rPr>
                <w:sz w:val="20"/>
                <w:szCs w:val="20"/>
                <w:lang w:eastAsia="de-DE"/>
              </w:rPr>
            </w:pPr>
          </w:p>
        </w:tc>
        <w:tc>
          <w:tcPr>
            <w:tcW w:w="956" w:type="dxa"/>
            <w:tcBorders>
              <w:top w:val="nil"/>
              <w:bottom w:val="nil"/>
            </w:tcBorders>
            <w:shd w:val="clear" w:color="auto" w:fill="auto"/>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5.6 (0.1)</w:t>
            </w:r>
          </w:p>
        </w:tc>
        <w:tc>
          <w:tcPr>
            <w:tcW w:w="956" w:type="dxa"/>
            <w:tcBorders>
              <w:top w:val="nil"/>
              <w:bottom w:val="nil"/>
            </w:tcBorders>
            <w:shd w:val="clear" w:color="auto" w:fill="auto"/>
            <w:vAlign w:val="center"/>
          </w:tcPr>
          <w:p>
            <w:pPr>
              <w:contextualSpacing/>
              <w:jc w:val="right"/>
              <w:rPr>
                <w:sz w:val="20"/>
                <w:szCs w:val="20"/>
                <w:lang w:eastAsia="de-DE"/>
              </w:rPr>
            </w:pPr>
            <w:r>
              <w:rPr>
                <w:rFonts w:eastAsia="Times New Roman" w:cs="Times New Roman"/>
                <w:color w:val="000000"/>
                <w:sz w:val="20"/>
                <w:szCs w:val="20"/>
                <w:lang w:eastAsia="de-DE"/>
              </w:rPr>
              <w:t>5.1 (0.03)</w:t>
            </w:r>
          </w:p>
        </w:tc>
        <w:tc>
          <w:tcPr>
            <w:tcW w:w="956"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5.6 (0.07)</w:t>
            </w:r>
          </w:p>
        </w:tc>
        <w:tc>
          <w:tcPr>
            <w:tcW w:w="955"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6.2 (0.05)</w:t>
            </w:r>
          </w:p>
        </w:tc>
      </w:tr>
      <w:tr>
        <w:trPr>
          <w:cantSplit/>
          <w:trHeight w:val="227"/>
        </w:trPr>
        <w:tc>
          <w:tcPr>
            <w:tcW w:w="1131" w:type="dxa"/>
            <w:tcBorders>
              <w:top w:val="nil"/>
              <w:bottom w:val="single" w:sz="12" w:space="0" w:color="auto"/>
            </w:tcBorders>
            <w:shd w:val="clear" w:color="auto" w:fill="auto"/>
            <w:vAlign w:val="center"/>
          </w:tcPr>
          <w:p>
            <w:pPr>
              <w:ind w:left="170"/>
              <w:contextualSpacing/>
              <w:rPr>
                <w:sz w:val="20"/>
                <w:szCs w:val="20"/>
                <w:lang w:eastAsia="de-DE"/>
              </w:rPr>
            </w:pPr>
            <w:r>
              <w:rPr>
                <w:sz w:val="20"/>
                <w:szCs w:val="20"/>
                <w:lang w:eastAsia="de-DE"/>
              </w:rPr>
              <w:t>rooted</w:t>
            </w:r>
          </w:p>
        </w:tc>
        <w:tc>
          <w:tcPr>
            <w:tcW w:w="957" w:type="dxa"/>
            <w:tcBorders>
              <w:top w:val="nil"/>
              <w:bottom w:val="single" w:sz="12" w:space="0" w:color="auto"/>
            </w:tcBorders>
            <w:shd w:val="clear" w:color="auto" w:fill="auto"/>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5.4 (0.1)</w:t>
            </w:r>
          </w:p>
        </w:tc>
        <w:tc>
          <w:tcPr>
            <w:tcW w:w="956" w:type="dxa"/>
            <w:tcBorders>
              <w:top w:val="nil"/>
              <w:bottom w:val="single" w:sz="12" w:space="0" w:color="auto"/>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5.7 (0.04)</w:t>
            </w:r>
          </w:p>
        </w:tc>
        <w:tc>
          <w:tcPr>
            <w:tcW w:w="956" w:type="dxa"/>
            <w:tcBorders>
              <w:top w:val="nil"/>
              <w:bottom w:val="single" w:sz="12" w:space="0" w:color="auto"/>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5.6 (0.03)</w:t>
            </w:r>
          </w:p>
        </w:tc>
        <w:tc>
          <w:tcPr>
            <w:tcW w:w="958" w:type="dxa"/>
            <w:tcBorders>
              <w:top w:val="nil"/>
              <w:bottom w:val="single" w:sz="12" w:space="0" w:color="auto"/>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4.8 (0.04)</w:t>
            </w:r>
          </w:p>
        </w:tc>
        <w:tc>
          <w:tcPr>
            <w:tcW w:w="290" w:type="dxa"/>
            <w:tcBorders>
              <w:top w:val="nil"/>
              <w:bottom w:val="single" w:sz="12" w:space="0" w:color="auto"/>
            </w:tcBorders>
            <w:shd w:val="clear" w:color="auto" w:fill="auto"/>
            <w:vAlign w:val="center"/>
          </w:tcPr>
          <w:p>
            <w:pPr>
              <w:contextualSpacing/>
              <w:jc w:val="right"/>
              <w:rPr>
                <w:sz w:val="20"/>
                <w:szCs w:val="20"/>
                <w:lang w:eastAsia="de-DE"/>
              </w:rPr>
            </w:pPr>
          </w:p>
        </w:tc>
        <w:tc>
          <w:tcPr>
            <w:tcW w:w="956" w:type="dxa"/>
            <w:tcBorders>
              <w:top w:val="nil"/>
              <w:bottom w:val="single" w:sz="12" w:space="0" w:color="auto"/>
            </w:tcBorders>
            <w:shd w:val="clear" w:color="auto" w:fill="auto"/>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5.8 (0.1)</w:t>
            </w:r>
          </w:p>
        </w:tc>
        <w:tc>
          <w:tcPr>
            <w:tcW w:w="956" w:type="dxa"/>
            <w:tcBorders>
              <w:top w:val="nil"/>
              <w:bottom w:val="single" w:sz="12" w:space="0" w:color="auto"/>
            </w:tcBorders>
            <w:shd w:val="clear" w:color="auto" w:fill="auto"/>
            <w:vAlign w:val="center"/>
          </w:tcPr>
          <w:p>
            <w:pPr>
              <w:contextualSpacing/>
              <w:jc w:val="right"/>
              <w:rPr>
                <w:sz w:val="20"/>
                <w:szCs w:val="20"/>
                <w:lang w:eastAsia="de-DE"/>
              </w:rPr>
            </w:pPr>
            <w:r>
              <w:rPr>
                <w:rFonts w:eastAsia="Times New Roman" w:cs="Times New Roman"/>
                <w:color w:val="000000"/>
                <w:sz w:val="20"/>
                <w:szCs w:val="20"/>
                <w:lang w:eastAsia="de-DE"/>
              </w:rPr>
              <w:t>5.1 (0.03)</w:t>
            </w:r>
          </w:p>
        </w:tc>
        <w:tc>
          <w:tcPr>
            <w:tcW w:w="956" w:type="dxa"/>
            <w:tcBorders>
              <w:top w:val="nil"/>
              <w:bottom w:val="single" w:sz="12" w:space="0" w:color="auto"/>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6.0 (0.04)</w:t>
            </w:r>
          </w:p>
        </w:tc>
        <w:tc>
          <w:tcPr>
            <w:tcW w:w="955" w:type="dxa"/>
            <w:tcBorders>
              <w:top w:val="nil"/>
              <w:bottom w:val="single" w:sz="12" w:space="0" w:color="auto"/>
            </w:tcBorders>
            <w:shd w:val="clear" w:color="auto" w:fill="auto"/>
            <w:vAlign w:val="center"/>
          </w:tcPr>
          <w:p>
            <w:pPr>
              <w:contextualSpacing/>
              <w:jc w:val="right"/>
              <w:rPr>
                <w:b/>
                <w:sz w:val="20"/>
                <w:szCs w:val="20"/>
                <w:lang w:eastAsia="de-DE"/>
              </w:rPr>
            </w:pPr>
            <w:r>
              <w:rPr>
                <w:rFonts w:eastAsia="Times New Roman" w:cs="Times New Roman"/>
                <w:b/>
                <w:bCs/>
                <w:color w:val="000000"/>
                <w:sz w:val="20"/>
                <w:szCs w:val="20"/>
                <w:lang w:eastAsia="de-DE"/>
              </w:rPr>
              <w:t>6.4 (0.05)</w:t>
            </w:r>
          </w:p>
        </w:tc>
      </w:tr>
    </w:tbl>
    <w:p>
      <w:pPr>
        <w:rPr>
          <w:sz w:val="32"/>
          <w:lang w:val="de-DE" w:eastAsia="de-DE"/>
        </w:rPr>
      </w:pPr>
    </w:p>
    <w:p>
      <w:pPr>
        <w:rPr>
          <w:sz w:val="32"/>
          <w:lang w:val="de-DE" w:eastAsia="de-DE"/>
        </w:rPr>
      </w:pPr>
    </w:p>
    <w:p>
      <w:pPr>
        <w:rPr>
          <w:sz w:val="32"/>
          <w:lang w:val="de-DE" w:eastAsia="de-DE"/>
        </w:rPr>
      </w:pPr>
    </w:p>
    <w:p>
      <w:pPr>
        <w:rPr>
          <w:sz w:val="32"/>
          <w:lang w:val="de-DE" w:eastAsia="de-DE"/>
        </w:rPr>
      </w:pPr>
    </w:p>
    <w:p>
      <w:pPr>
        <w:rPr>
          <w:sz w:val="32"/>
          <w:lang w:val="de-DE" w:eastAsia="de-DE"/>
        </w:rPr>
      </w:pPr>
    </w:p>
    <w:p>
      <w:pPr>
        <w:rPr>
          <w:sz w:val="32"/>
          <w:lang w:val="de-DE" w:eastAsia="de-DE"/>
        </w:rPr>
      </w:pPr>
    </w:p>
    <w:p>
      <w:pPr>
        <w:pStyle w:val="Untertitel"/>
        <w:spacing w:before="0" w:after="0"/>
        <w:rPr>
          <w:rStyle w:val="UntertitelZchn"/>
          <w:rFonts w:ascii="Garamond" w:hAnsi="Garamond"/>
          <w:b/>
          <w:sz w:val="24"/>
        </w:rPr>
      </w:pPr>
      <w:r>
        <w:rPr>
          <w:rStyle w:val="UntertitelZchn"/>
          <w:rFonts w:ascii="Garamond" w:hAnsi="Garamond"/>
          <w:b/>
          <w:sz w:val="24"/>
        </w:rPr>
        <w:t>Table 5: Mean concentrations of EPS saccharides and proteins as influenced by rooting treatment in topsoil and subsoil.</w:t>
      </w:r>
    </w:p>
    <w:p>
      <w:pPr>
        <w:pStyle w:val="Untertitel"/>
        <w:spacing w:before="0"/>
        <w:rPr>
          <w:sz w:val="24"/>
        </w:rPr>
      </w:pPr>
      <w:r>
        <w:rPr>
          <w:rStyle w:val="UntertitelZchn"/>
          <w:rFonts w:ascii="Garamond" w:hAnsi="Garamond"/>
          <w:sz w:val="24"/>
        </w:rPr>
        <w:t xml:space="preserve">Values are means across study sites (n=15) and within sites loess (LO), red sandstone (RS), and pleistocene sands (PS) (n=5 for each site). Standard errors of the mean are given in brackets. </w:t>
      </w:r>
      <w:r>
        <w:rPr>
          <w:sz w:val="24"/>
        </w:rPr>
        <w:t>Across sites, bold pairs of values indicate significant main effects of rooting treatment in the absence of a significant treatment by site interaction. Within sites, bold pairs of values indicate significant post-hoc differences between rooting treatments. Significance level p &lt; 0.05.</w:t>
      </w:r>
    </w:p>
    <w:tbl>
      <w:tblPr>
        <w:tblW w:w="5000" w:type="pct"/>
        <w:tblBorders>
          <w:top w:val="single" w:sz="12" w:space="0" w:color="000000"/>
          <w:bottom w:val="single" w:sz="4" w:space="0" w:color="000000"/>
          <w:insideH w:val="single" w:sz="4" w:space="0" w:color="000000"/>
        </w:tblBorders>
        <w:tblCellMar>
          <w:left w:w="70" w:type="dxa"/>
          <w:right w:w="70" w:type="dxa"/>
        </w:tblCellMar>
        <w:tblLook w:val="04A0" w:firstRow="1" w:lastRow="0" w:firstColumn="1" w:lastColumn="0" w:noHBand="0" w:noVBand="1"/>
      </w:tblPr>
      <w:tblGrid>
        <w:gridCol w:w="1678"/>
        <w:gridCol w:w="891"/>
        <w:gridCol w:w="891"/>
        <w:gridCol w:w="892"/>
        <w:gridCol w:w="895"/>
        <w:gridCol w:w="286"/>
        <w:gridCol w:w="887"/>
        <w:gridCol w:w="883"/>
        <w:gridCol w:w="887"/>
        <w:gridCol w:w="882"/>
      </w:tblGrid>
      <w:tr>
        <w:trPr>
          <w:trHeight w:val="340"/>
        </w:trPr>
        <w:tc>
          <w:tcPr>
            <w:tcW w:w="1679" w:type="dxa"/>
            <w:tcBorders>
              <w:top w:val="single" w:sz="12" w:space="0" w:color="000000"/>
              <w:bottom w:val="single" w:sz="4" w:space="0" w:color="000000"/>
            </w:tcBorders>
            <w:shd w:val="clear" w:color="auto" w:fill="auto"/>
            <w:vAlign w:val="center"/>
          </w:tcPr>
          <w:p>
            <w:pPr>
              <w:jc w:val="left"/>
              <w:rPr>
                <w:sz w:val="20"/>
                <w:szCs w:val="20"/>
                <w:lang w:eastAsia="de-DE"/>
              </w:rPr>
            </w:pPr>
          </w:p>
        </w:tc>
        <w:tc>
          <w:tcPr>
            <w:tcW w:w="3569" w:type="dxa"/>
            <w:gridSpan w:val="4"/>
            <w:tcBorders>
              <w:top w:val="single" w:sz="12" w:space="0" w:color="000000"/>
              <w:bottom w:val="single" w:sz="4" w:space="0" w:color="000000"/>
            </w:tcBorders>
            <w:shd w:val="clear" w:color="auto" w:fill="auto"/>
            <w:vAlign w:val="center"/>
          </w:tcPr>
          <w:p>
            <w:pPr>
              <w:jc w:val="left"/>
              <w:rPr>
                <w:sz w:val="20"/>
                <w:szCs w:val="20"/>
                <w:lang w:eastAsia="de-DE"/>
              </w:rPr>
            </w:pPr>
            <w:r>
              <w:rPr>
                <w:sz w:val="20"/>
                <w:szCs w:val="20"/>
                <w:lang w:eastAsia="de-DE"/>
              </w:rPr>
              <w:t>Topsoil</w:t>
            </w:r>
          </w:p>
        </w:tc>
        <w:tc>
          <w:tcPr>
            <w:tcW w:w="286" w:type="dxa"/>
            <w:tcBorders>
              <w:top w:val="single" w:sz="12" w:space="0" w:color="000000"/>
              <w:bottom w:val="single" w:sz="4" w:space="0" w:color="000000"/>
            </w:tcBorders>
            <w:shd w:val="clear" w:color="auto" w:fill="auto"/>
            <w:vAlign w:val="center"/>
          </w:tcPr>
          <w:p>
            <w:pPr>
              <w:jc w:val="left"/>
              <w:rPr>
                <w:sz w:val="20"/>
                <w:szCs w:val="20"/>
                <w:lang w:eastAsia="de-DE"/>
              </w:rPr>
            </w:pPr>
          </w:p>
        </w:tc>
        <w:tc>
          <w:tcPr>
            <w:tcW w:w="3537" w:type="dxa"/>
            <w:gridSpan w:val="4"/>
            <w:tcBorders>
              <w:top w:val="single" w:sz="12" w:space="0" w:color="000000"/>
              <w:bottom w:val="single" w:sz="4" w:space="0" w:color="000000"/>
            </w:tcBorders>
            <w:shd w:val="clear" w:color="auto" w:fill="auto"/>
            <w:vAlign w:val="center"/>
          </w:tcPr>
          <w:p>
            <w:pPr>
              <w:jc w:val="left"/>
              <w:rPr>
                <w:sz w:val="20"/>
                <w:szCs w:val="20"/>
                <w:lang w:eastAsia="de-DE"/>
              </w:rPr>
            </w:pPr>
            <w:r>
              <w:rPr>
                <w:sz w:val="20"/>
                <w:szCs w:val="20"/>
                <w:lang w:eastAsia="de-DE"/>
              </w:rPr>
              <w:t>Subsoil</w:t>
            </w:r>
          </w:p>
        </w:tc>
      </w:tr>
      <w:tr>
        <w:trPr>
          <w:trHeight w:val="340"/>
        </w:trPr>
        <w:tc>
          <w:tcPr>
            <w:tcW w:w="1679" w:type="dxa"/>
            <w:tcBorders>
              <w:top w:val="single" w:sz="4" w:space="0" w:color="000000"/>
              <w:bottom w:val="single" w:sz="12" w:space="0" w:color="000000"/>
            </w:tcBorders>
            <w:shd w:val="clear" w:color="auto" w:fill="auto"/>
            <w:vAlign w:val="center"/>
          </w:tcPr>
          <w:p>
            <w:pPr>
              <w:jc w:val="left"/>
              <w:rPr>
                <w:bCs/>
                <w:sz w:val="20"/>
                <w:szCs w:val="20"/>
                <w:lang w:eastAsia="de-DE"/>
              </w:rPr>
            </w:pPr>
          </w:p>
        </w:tc>
        <w:tc>
          <w:tcPr>
            <w:tcW w:w="891"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Across Sites</w:t>
            </w:r>
          </w:p>
        </w:tc>
        <w:tc>
          <w:tcPr>
            <w:tcW w:w="891"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LO</w:t>
            </w:r>
          </w:p>
        </w:tc>
        <w:tc>
          <w:tcPr>
            <w:tcW w:w="892"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RS</w:t>
            </w:r>
          </w:p>
        </w:tc>
        <w:tc>
          <w:tcPr>
            <w:tcW w:w="893"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PS</w:t>
            </w:r>
          </w:p>
        </w:tc>
        <w:tc>
          <w:tcPr>
            <w:tcW w:w="286" w:type="dxa"/>
            <w:tcBorders>
              <w:top w:val="single" w:sz="4" w:space="0" w:color="000000"/>
              <w:bottom w:val="single" w:sz="12" w:space="0" w:color="000000"/>
            </w:tcBorders>
            <w:shd w:val="clear" w:color="auto" w:fill="auto"/>
            <w:vAlign w:val="center"/>
          </w:tcPr>
          <w:p>
            <w:pPr>
              <w:jc w:val="left"/>
              <w:rPr>
                <w:bCs/>
                <w:sz w:val="20"/>
                <w:szCs w:val="20"/>
                <w:lang w:eastAsia="de-DE"/>
              </w:rPr>
            </w:pPr>
          </w:p>
        </w:tc>
        <w:tc>
          <w:tcPr>
            <w:tcW w:w="887"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Across Sites</w:t>
            </w:r>
          </w:p>
        </w:tc>
        <w:tc>
          <w:tcPr>
            <w:tcW w:w="883"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LO</w:t>
            </w:r>
          </w:p>
        </w:tc>
        <w:tc>
          <w:tcPr>
            <w:tcW w:w="887"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RS</w:t>
            </w:r>
          </w:p>
        </w:tc>
        <w:tc>
          <w:tcPr>
            <w:tcW w:w="882" w:type="dxa"/>
            <w:tcBorders>
              <w:top w:val="single" w:sz="4" w:space="0" w:color="000000"/>
              <w:bottom w:val="single" w:sz="12" w:space="0" w:color="000000"/>
            </w:tcBorders>
            <w:shd w:val="clear" w:color="auto" w:fill="auto"/>
            <w:vAlign w:val="center"/>
          </w:tcPr>
          <w:p>
            <w:pPr>
              <w:jc w:val="left"/>
              <w:rPr>
                <w:bCs/>
                <w:sz w:val="20"/>
                <w:szCs w:val="20"/>
                <w:vertAlign w:val="superscript"/>
                <w:lang w:eastAsia="de-DE"/>
              </w:rPr>
            </w:pPr>
            <w:r>
              <w:rPr>
                <w:bCs/>
                <w:sz w:val="20"/>
                <w:szCs w:val="20"/>
                <w:lang w:eastAsia="de-DE"/>
              </w:rPr>
              <w:t>PS</w:t>
            </w:r>
          </w:p>
        </w:tc>
      </w:tr>
      <w:tr>
        <w:trPr>
          <w:cantSplit/>
          <w:trHeight w:val="227"/>
        </w:trPr>
        <w:tc>
          <w:tcPr>
            <w:tcW w:w="1679" w:type="dxa"/>
            <w:tcBorders>
              <w:top w:val="single" w:sz="12" w:space="0" w:color="000000"/>
              <w:bottom w:val="nil"/>
            </w:tcBorders>
            <w:shd w:val="clear" w:color="auto" w:fill="auto"/>
            <w:vAlign w:val="center"/>
          </w:tcPr>
          <w:p>
            <w:pPr>
              <w:jc w:val="left"/>
              <w:rPr>
                <w:sz w:val="20"/>
                <w:szCs w:val="20"/>
                <w:lang w:eastAsia="de-DE"/>
              </w:rPr>
            </w:pPr>
            <w:r>
              <w:rPr>
                <w:sz w:val="20"/>
                <w:szCs w:val="20"/>
                <w:lang w:eastAsia="de-DE"/>
              </w:rPr>
              <w:t xml:space="preserve">EPS saccharides </w:t>
            </w:r>
          </w:p>
          <w:p>
            <w:pPr>
              <w:contextualSpacing/>
              <w:jc w:val="left"/>
              <w:rPr>
                <w:sz w:val="20"/>
                <w:szCs w:val="20"/>
                <w:lang w:eastAsia="de-DE"/>
              </w:rPr>
            </w:pPr>
            <w:r>
              <w:rPr>
                <w:sz w:val="20"/>
                <w:szCs w:val="20"/>
                <w:lang w:eastAsia="de-DE"/>
              </w:rPr>
              <w:t>(µg glucose eq. g</w:t>
            </w:r>
            <w:r>
              <w:rPr>
                <w:sz w:val="20"/>
                <w:szCs w:val="20"/>
                <w:vertAlign w:val="superscript"/>
                <w:lang w:eastAsia="de-DE"/>
              </w:rPr>
              <w:t>-1</w:t>
            </w:r>
            <w:r>
              <w:rPr>
                <w:sz w:val="20"/>
                <w:szCs w:val="20"/>
                <w:lang w:eastAsia="de-DE"/>
              </w:rPr>
              <w:t>)</w:t>
            </w:r>
          </w:p>
        </w:tc>
        <w:tc>
          <w:tcPr>
            <w:tcW w:w="891" w:type="dxa"/>
            <w:tcBorders>
              <w:top w:val="single" w:sz="12" w:space="0" w:color="000000"/>
              <w:bottom w:val="nil"/>
            </w:tcBorders>
            <w:shd w:val="clear" w:color="auto" w:fill="auto"/>
            <w:vAlign w:val="center"/>
          </w:tcPr>
          <w:p>
            <w:pPr>
              <w:contextualSpacing/>
              <w:jc w:val="right"/>
              <w:rPr>
                <w:sz w:val="20"/>
                <w:szCs w:val="20"/>
                <w:lang w:eastAsia="de-DE"/>
              </w:rPr>
            </w:pPr>
          </w:p>
        </w:tc>
        <w:tc>
          <w:tcPr>
            <w:tcW w:w="891" w:type="dxa"/>
            <w:tcBorders>
              <w:top w:val="single" w:sz="12" w:space="0" w:color="000000"/>
              <w:bottom w:val="nil"/>
            </w:tcBorders>
            <w:shd w:val="clear" w:color="auto" w:fill="auto"/>
            <w:vAlign w:val="center"/>
          </w:tcPr>
          <w:p>
            <w:pPr>
              <w:contextualSpacing/>
              <w:jc w:val="right"/>
              <w:rPr>
                <w:sz w:val="20"/>
                <w:szCs w:val="20"/>
                <w:lang w:eastAsia="de-DE"/>
              </w:rPr>
            </w:pPr>
          </w:p>
        </w:tc>
        <w:tc>
          <w:tcPr>
            <w:tcW w:w="892" w:type="dxa"/>
            <w:tcBorders>
              <w:top w:val="single" w:sz="12" w:space="0" w:color="000000"/>
              <w:bottom w:val="nil"/>
            </w:tcBorders>
            <w:shd w:val="clear" w:color="auto" w:fill="auto"/>
            <w:vAlign w:val="center"/>
          </w:tcPr>
          <w:p>
            <w:pPr>
              <w:contextualSpacing/>
              <w:jc w:val="right"/>
              <w:rPr>
                <w:sz w:val="20"/>
                <w:szCs w:val="20"/>
                <w:lang w:eastAsia="de-DE"/>
              </w:rPr>
            </w:pPr>
          </w:p>
        </w:tc>
        <w:tc>
          <w:tcPr>
            <w:tcW w:w="893" w:type="dxa"/>
            <w:tcBorders>
              <w:top w:val="single" w:sz="12" w:space="0" w:color="000000"/>
              <w:bottom w:val="nil"/>
            </w:tcBorders>
            <w:shd w:val="clear" w:color="auto" w:fill="auto"/>
            <w:vAlign w:val="center"/>
          </w:tcPr>
          <w:p>
            <w:pPr>
              <w:contextualSpacing/>
              <w:jc w:val="right"/>
              <w:rPr>
                <w:sz w:val="20"/>
                <w:szCs w:val="20"/>
                <w:lang w:eastAsia="de-DE"/>
              </w:rPr>
            </w:pPr>
          </w:p>
        </w:tc>
        <w:tc>
          <w:tcPr>
            <w:tcW w:w="286" w:type="dxa"/>
            <w:tcBorders>
              <w:top w:val="single" w:sz="12" w:space="0" w:color="000000"/>
              <w:bottom w:val="nil"/>
            </w:tcBorders>
            <w:shd w:val="clear" w:color="auto" w:fill="auto"/>
            <w:vAlign w:val="center"/>
          </w:tcPr>
          <w:p>
            <w:pPr>
              <w:contextualSpacing/>
              <w:jc w:val="right"/>
              <w:rPr>
                <w:sz w:val="20"/>
                <w:szCs w:val="20"/>
                <w:lang w:eastAsia="de-DE"/>
              </w:rPr>
            </w:pPr>
          </w:p>
        </w:tc>
        <w:tc>
          <w:tcPr>
            <w:tcW w:w="887" w:type="dxa"/>
            <w:tcBorders>
              <w:top w:val="single" w:sz="12" w:space="0" w:color="000000"/>
              <w:bottom w:val="nil"/>
            </w:tcBorders>
            <w:shd w:val="clear" w:color="auto" w:fill="auto"/>
            <w:vAlign w:val="center"/>
          </w:tcPr>
          <w:p>
            <w:pPr>
              <w:contextualSpacing/>
              <w:jc w:val="right"/>
              <w:rPr>
                <w:sz w:val="20"/>
                <w:szCs w:val="20"/>
                <w:lang w:eastAsia="de-DE"/>
              </w:rPr>
            </w:pPr>
          </w:p>
        </w:tc>
        <w:tc>
          <w:tcPr>
            <w:tcW w:w="883" w:type="dxa"/>
            <w:tcBorders>
              <w:top w:val="single" w:sz="12" w:space="0" w:color="000000"/>
              <w:bottom w:val="nil"/>
            </w:tcBorders>
            <w:shd w:val="clear" w:color="auto" w:fill="auto"/>
            <w:vAlign w:val="center"/>
          </w:tcPr>
          <w:p>
            <w:pPr>
              <w:contextualSpacing/>
              <w:jc w:val="right"/>
              <w:rPr>
                <w:sz w:val="20"/>
                <w:szCs w:val="20"/>
                <w:lang w:eastAsia="de-DE"/>
              </w:rPr>
            </w:pPr>
          </w:p>
        </w:tc>
        <w:tc>
          <w:tcPr>
            <w:tcW w:w="887" w:type="dxa"/>
            <w:tcBorders>
              <w:top w:val="single" w:sz="12" w:space="0" w:color="000000"/>
              <w:bottom w:val="nil"/>
            </w:tcBorders>
            <w:shd w:val="clear" w:color="auto" w:fill="auto"/>
            <w:vAlign w:val="center"/>
          </w:tcPr>
          <w:p>
            <w:pPr>
              <w:contextualSpacing/>
              <w:jc w:val="right"/>
              <w:rPr>
                <w:sz w:val="20"/>
                <w:szCs w:val="20"/>
                <w:lang w:eastAsia="de-DE"/>
              </w:rPr>
            </w:pPr>
          </w:p>
        </w:tc>
        <w:tc>
          <w:tcPr>
            <w:tcW w:w="882" w:type="dxa"/>
            <w:tcBorders>
              <w:top w:val="single" w:sz="12"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679" w:type="dxa"/>
            <w:tcBorders>
              <w:top w:val="nil"/>
              <w:bottom w:val="nil"/>
            </w:tcBorders>
            <w:shd w:val="clear" w:color="auto" w:fill="auto"/>
            <w:vAlign w:val="center"/>
          </w:tcPr>
          <w:p>
            <w:pPr>
              <w:ind w:left="170"/>
              <w:contextualSpacing/>
              <w:jc w:val="left"/>
              <w:rPr>
                <w:sz w:val="20"/>
                <w:szCs w:val="20"/>
                <w:lang w:eastAsia="de-DE"/>
              </w:rPr>
            </w:pPr>
            <w:r>
              <w:rPr>
                <w:sz w:val="20"/>
                <w:szCs w:val="20"/>
                <w:lang w:eastAsia="de-DE"/>
              </w:rPr>
              <w:t>unrooted</w:t>
            </w:r>
          </w:p>
        </w:tc>
        <w:tc>
          <w:tcPr>
            <w:tcW w:w="891" w:type="dxa"/>
            <w:tcBorders>
              <w:top w:val="nil"/>
              <w:bottom w:val="nil"/>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139.1 (11.6)</w:t>
            </w:r>
          </w:p>
        </w:tc>
        <w:tc>
          <w:tcPr>
            <w:tcW w:w="891" w:type="dxa"/>
            <w:tcBorders>
              <w:top w:val="nil"/>
              <w:bottom w:val="nil"/>
            </w:tcBorders>
            <w:shd w:val="clear" w:color="auto" w:fill="auto"/>
            <w:vAlign w:val="center"/>
          </w:tcPr>
          <w:p>
            <w:pPr>
              <w:contextualSpacing/>
              <w:jc w:val="right"/>
              <w:rPr>
                <w:b/>
                <w:sz w:val="20"/>
                <w:szCs w:val="20"/>
                <w:lang w:eastAsia="de-DE"/>
              </w:rPr>
            </w:pPr>
            <w:r>
              <w:rPr>
                <w:rFonts w:cs="Arial"/>
                <w:b/>
                <w:sz w:val="20"/>
                <w:szCs w:val="20"/>
              </w:rPr>
              <w:t>158.6 (27.5)</w:t>
            </w:r>
          </w:p>
        </w:tc>
        <w:tc>
          <w:tcPr>
            <w:tcW w:w="892" w:type="dxa"/>
            <w:tcBorders>
              <w:top w:val="nil"/>
              <w:bottom w:val="nil"/>
            </w:tcBorders>
            <w:shd w:val="clear" w:color="auto" w:fill="auto"/>
            <w:vAlign w:val="center"/>
          </w:tcPr>
          <w:p>
            <w:pPr>
              <w:contextualSpacing/>
              <w:jc w:val="right"/>
              <w:rPr>
                <w:sz w:val="20"/>
                <w:szCs w:val="20"/>
                <w:lang w:eastAsia="de-DE"/>
              </w:rPr>
            </w:pPr>
            <w:r>
              <w:rPr>
                <w:rFonts w:cs="Arial"/>
                <w:sz w:val="20"/>
                <w:szCs w:val="20"/>
              </w:rPr>
              <w:t>160.3 (5.4)</w:t>
            </w:r>
          </w:p>
        </w:tc>
        <w:tc>
          <w:tcPr>
            <w:tcW w:w="893" w:type="dxa"/>
            <w:tcBorders>
              <w:top w:val="nil"/>
              <w:bottom w:val="nil"/>
            </w:tcBorders>
            <w:shd w:val="clear" w:color="auto" w:fill="auto"/>
            <w:vAlign w:val="center"/>
          </w:tcPr>
          <w:p>
            <w:pPr>
              <w:contextualSpacing/>
              <w:jc w:val="right"/>
              <w:rPr>
                <w:rFonts w:cs="Arial"/>
                <w:sz w:val="20"/>
                <w:szCs w:val="20"/>
              </w:rPr>
            </w:pPr>
            <w:r>
              <w:rPr>
                <w:rFonts w:cs="Arial"/>
                <w:sz w:val="20"/>
                <w:szCs w:val="20"/>
              </w:rPr>
              <w:t xml:space="preserve">98.3 </w:t>
            </w:r>
          </w:p>
          <w:p>
            <w:pPr>
              <w:contextualSpacing/>
              <w:jc w:val="right"/>
              <w:rPr>
                <w:sz w:val="20"/>
                <w:szCs w:val="20"/>
                <w:lang w:eastAsia="de-DE"/>
              </w:rPr>
            </w:pPr>
            <w:r>
              <w:rPr>
                <w:rFonts w:cs="Arial"/>
                <w:sz w:val="20"/>
                <w:szCs w:val="20"/>
              </w:rPr>
              <w:t>(3.9)</w:t>
            </w:r>
          </w:p>
        </w:tc>
        <w:tc>
          <w:tcPr>
            <w:tcW w:w="286" w:type="dxa"/>
            <w:tcBorders>
              <w:top w:val="nil"/>
              <w:bottom w:val="nil"/>
            </w:tcBorders>
            <w:shd w:val="clear" w:color="auto" w:fill="auto"/>
            <w:vAlign w:val="center"/>
          </w:tcPr>
          <w:p>
            <w:pPr>
              <w:contextualSpacing/>
              <w:jc w:val="right"/>
              <w:rPr>
                <w:sz w:val="20"/>
                <w:szCs w:val="20"/>
                <w:lang w:eastAsia="de-DE"/>
              </w:rPr>
            </w:pPr>
          </w:p>
        </w:tc>
        <w:tc>
          <w:tcPr>
            <w:tcW w:w="887" w:type="dxa"/>
            <w:tcBorders>
              <w:top w:val="nil"/>
              <w:bottom w:val="nil"/>
            </w:tcBorders>
            <w:shd w:val="clear" w:color="auto" w:fill="auto"/>
            <w:vAlign w:val="center"/>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90.3 (11.5)</w:t>
            </w:r>
          </w:p>
        </w:tc>
        <w:tc>
          <w:tcPr>
            <w:tcW w:w="883" w:type="dxa"/>
            <w:tcBorders>
              <w:top w:val="nil"/>
              <w:bottom w:val="nil"/>
            </w:tcBorders>
            <w:shd w:val="clear" w:color="auto" w:fill="auto"/>
            <w:vAlign w:val="center"/>
          </w:tcPr>
          <w:p>
            <w:pPr>
              <w:contextualSpacing/>
              <w:jc w:val="right"/>
              <w:rPr>
                <w:rFonts w:cs="Arial"/>
                <w:b/>
                <w:sz w:val="20"/>
                <w:szCs w:val="20"/>
              </w:rPr>
            </w:pPr>
            <w:r>
              <w:rPr>
                <w:rFonts w:cs="Arial"/>
                <w:b/>
                <w:sz w:val="20"/>
                <w:szCs w:val="20"/>
              </w:rPr>
              <w:t xml:space="preserve">60.5 </w:t>
            </w:r>
          </w:p>
          <w:p>
            <w:pPr>
              <w:contextualSpacing/>
              <w:jc w:val="right"/>
              <w:rPr>
                <w:rFonts w:cs="Arial"/>
                <w:b/>
                <w:sz w:val="20"/>
                <w:szCs w:val="20"/>
              </w:rPr>
            </w:pPr>
            <w:r>
              <w:rPr>
                <w:rFonts w:cs="Arial"/>
                <w:b/>
                <w:sz w:val="20"/>
                <w:szCs w:val="20"/>
              </w:rPr>
              <w:t>(9.9)</w:t>
            </w:r>
          </w:p>
        </w:tc>
        <w:tc>
          <w:tcPr>
            <w:tcW w:w="887" w:type="dxa"/>
            <w:tcBorders>
              <w:top w:val="nil"/>
              <w:bottom w:val="nil"/>
            </w:tcBorders>
            <w:shd w:val="clear" w:color="auto" w:fill="auto"/>
            <w:vAlign w:val="center"/>
          </w:tcPr>
          <w:p>
            <w:pPr>
              <w:contextualSpacing/>
              <w:jc w:val="right"/>
              <w:rPr>
                <w:sz w:val="20"/>
                <w:szCs w:val="20"/>
                <w:lang w:eastAsia="de-DE"/>
              </w:rPr>
            </w:pPr>
            <w:r>
              <w:rPr>
                <w:rFonts w:cs="Arial"/>
                <w:sz w:val="20"/>
                <w:szCs w:val="20"/>
              </w:rPr>
              <w:t>146.8 (8.4)</w:t>
            </w:r>
          </w:p>
        </w:tc>
        <w:tc>
          <w:tcPr>
            <w:tcW w:w="882" w:type="dxa"/>
            <w:tcBorders>
              <w:top w:val="nil"/>
              <w:bottom w:val="nil"/>
            </w:tcBorders>
            <w:shd w:val="clear" w:color="auto" w:fill="auto"/>
            <w:vAlign w:val="center"/>
          </w:tcPr>
          <w:p>
            <w:pPr>
              <w:contextualSpacing/>
              <w:jc w:val="right"/>
              <w:rPr>
                <w:rFonts w:cs="Arial"/>
                <w:sz w:val="20"/>
                <w:szCs w:val="20"/>
              </w:rPr>
            </w:pPr>
            <w:r>
              <w:rPr>
                <w:rFonts w:cs="Arial"/>
                <w:sz w:val="20"/>
                <w:szCs w:val="20"/>
              </w:rPr>
              <w:t xml:space="preserve">63.4 </w:t>
            </w:r>
          </w:p>
          <w:p>
            <w:pPr>
              <w:contextualSpacing/>
              <w:jc w:val="right"/>
              <w:rPr>
                <w:sz w:val="20"/>
                <w:szCs w:val="20"/>
                <w:lang w:eastAsia="de-DE"/>
              </w:rPr>
            </w:pPr>
            <w:r>
              <w:rPr>
                <w:rFonts w:cs="Arial"/>
                <w:sz w:val="20"/>
                <w:szCs w:val="20"/>
              </w:rPr>
              <w:t>(3.7)</w:t>
            </w:r>
          </w:p>
        </w:tc>
      </w:tr>
      <w:tr>
        <w:trPr>
          <w:cantSplit/>
          <w:trHeight w:val="227"/>
        </w:trPr>
        <w:tc>
          <w:tcPr>
            <w:tcW w:w="1679" w:type="dxa"/>
            <w:tcBorders>
              <w:top w:val="nil"/>
              <w:bottom w:val="single" w:sz="4" w:space="0" w:color="auto"/>
            </w:tcBorders>
            <w:shd w:val="clear" w:color="auto" w:fill="auto"/>
            <w:vAlign w:val="center"/>
          </w:tcPr>
          <w:p>
            <w:pPr>
              <w:ind w:left="170"/>
              <w:contextualSpacing/>
              <w:jc w:val="left"/>
              <w:rPr>
                <w:sz w:val="20"/>
                <w:szCs w:val="20"/>
                <w:lang w:eastAsia="de-DE"/>
              </w:rPr>
            </w:pPr>
            <w:r>
              <w:rPr>
                <w:sz w:val="20"/>
                <w:szCs w:val="20"/>
                <w:lang w:eastAsia="de-DE"/>
              </w:rPr>
              <w:t>rooted</w:t>
            </w:r>
          </w:p>
        </w:tc>
        <w:tc>
          <w:tcPr>
            <w:tcW w:w="891" w:type="dxa"/>
            <w:tcBorders>
              <w:top w:val="nil"/>
              <w:bottom w:val="single" w:sz="4" w:space="0" w:color="auto"/>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174.7 (18.4)</w:t>
            </w:r>
          </w:p>
        </w:tc>
        <w:tc>
          <w:tcPr>
            <w:tcW w:w="891" w:type="dxa"/>
            <w:tcBorders>
              <w:top w:val="nil"/>
              <w:bottom w:val="single" w:sz="4" w:space="0" w:color="auto"/>
            </w:tcBorders>
            <w:shd w:val="clear" w:color="auto" w:fill="auto"/>
            <w:vAlign w:val="center"/>
          </w:tcPr>
          <w:p>
            <w:pPr>
              <w:contextualSpacing/>
              <w:jc w:val="right"/>
              <w:rPr>
                <w:b/>
                <w:sz w:val="20"/>
                <w:szCs w:val="20"/>
                <w:lang w:eastAsia="de-DE"/>
              </w:rPr>
            </w:pPr>
            <w:r>
              <w:rPr>
                <w:rFonts w:cs="Arial"/>
                <w:b/>
                <w:sz w:val="20"/>
                <w:szCs w:val="20"/>
              </w:rPr>
              <w:t>256.8 (18.1)</w:t>
            </w:r>
          </w:p>
        </w:tc>
        <w:tc>
          <w:tcPr>
            <w:tcW w:w="892" w:type="dxa"/>
            <w:tcBorders>
              <w:top w:val="nil"/>
              <w:bottom w:val="single" w:sz="4" w:space="0" w:color="auto"/>
            </w:tcBorders>
            <w:shd w:val="clear" w:color="auto" w:fill="auto"/>
            <w:vAlign w:val="center"/>
          </w:tcPr>
          <w:p>
            <w:pPr>
              <w:contextualSpacing/>
              <w:jc w:val="right"/>
              <w:rPr>
                <w:sz w:val="20"/>
                <w:szCs w:val="20"/>
                <w:lang w:eastAsia="de-DE"/>
              </w:rPr>
            </w:pPr>
            <w:r>
              <w:rPr>
                <w:rFonts w:cs="Arial"/>
                <w:sz w:val="20"/>
                <w:szCs w:val="20"/>
              </w:rPr>
              <w:t>170.5 (3.9)</w:t>
            </w:r>
          </w:p>
        </w:tc>
        <w:tc>
          <w:tcPr>
            <w:tcW w:w="893" w:type="dxa"/>
            <w:tcBorders>
              <w:top w:val="nil"/>
              <w:bottom w:val="single" w:sz="4" w:space="0" w:color="auto"/>
            </w:tcBorders>
            <w:shd w:val="clear" w:color="auto" w:fill="auto"/>
            <w:vAlign w:val="center"/>
          </w:tcPr>
          <w:p>
            <w:pPr>
              <w:contextualSpacing/>
              <w:jc w:val="right"/>
              <w:rPr>
                <w:rFonts w:cs="Arial"/>
                <w:sz w:val="20"/>
                <w:szCs w:val="20"/>
              </w:rPr>
            </w:pPr>
            <w:r>
              <w:rPr>
                <w:rFonts w:cs="Arial"/>
                <w:sz w:val="20"/>
                <w:szCs w:val="20"/>
              </w:rPr>
              <w:t xml:space="preserve">96.9 </w:t>
            </w:r>
          </w:p>
          <w:p>
            <w:pPr>
              <w:contextualSpacing/>
              <w:jc w:val="right"/>
              <w:rPr>
                <w:sz w:val="20"/>
                <w:szCs w:val="20"/>
                <w:lang w:eastAsia="de-DE"/>
              </w:rPr>
            </w:pPr>
            <w:r>
              <w:rPr>
                <w:rFonts w:cs="Arial"/>
                <w:sz w:val="20"/>
                <w:szCs w:val="20"/>
              </w:rPr>
              <w:t>(4.2)</w:t>
            </w:r>
          </w:p>
        </w:tc>
        <w:tc>
          <w:tcPr>
            <w:tcW w:w="286" w:type="dxa"/>
            <w:tcBorders>
              <w:top w:val="nil"/>
              <w:bottom w:val="single" w:sz="4" w:space="0" w:color="auto"/>
            </w:tcBorders>
            <w:shd w:val="clear" w:color="auto" w:fill="auto"/>
            <w:vAlign w:val="center"/>
          </w:tcPr>
          <w:p>
            <w:pPr>
              <w:contextualSpacing/>
              <w:jc w:val="right"/>
              <w:rPr>
                <w:sz w:val="20"/>
                <w:szCs w:val="20"/>
                <w:lang w:eastAsia="de-DE"/>
              </w:rPr>
            </w:pPr>
          </w:p>
        </w:tc>
        <w:tc>
          <w:tcPr>
            <w:tcW w:w="887" w:type="dxa"/>
            <w:tcBorders>
              <w:top w:val="nil"/>
              <w:bottom w:val="single" w:sz="4" w:space="0" w:color="auto"/>
            </w:tcBorders>
            <w:shd w:val="clear" w:color="auto" w:fill="auto"/>
            <w:vAlign w:val="center"/>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119.7 (10.1)</w:t>
            </w:r>
          </w:p>
        </w:tc>
        <w:tc>
          <w:tcPr>
            <w:tcW w:w="883" w:type="dxa"/>
            <w:tcBorders>
              <w:top w:val="nil"/>
              <w:bottom w:val="single" w:sz="4" w:space="0" w:color="auto"/>
            </w:tcBorders>
            <w:shd w:val="clear" w:color="auto" w:fill="auto"/>
            <w:vAlign w:val="center"/>
          </w:tcPr>
          <w:p>
            <w:pPr>
              <w:contextualSpacing/>
              <w:jc w:val="right"/>
              <w:rPr>
                <w:b/>
                <w:sz w:val="20"/>
                <w:szCs w:val="20"/>
                <w:lang w:eastAsia="de-DE"/>
              </w:rPr>
            </w:pPr>
            <w:r>
              <w:rPr>
                <w:rFonts w:cs="Arial"/>
                <w:b/>
                <w:sz w:val="20"/>
                <w:szCs w:val="20"/>
              </w:rPr>
              <w:t>130.1 (21.8)</w:t>
            </w:r>
          </w:p>
        </w:tc>
        <w:tc>
          <w:tcPr>
            <w:tcW w:w="887" w:type="dxa"/>
            <w:tcBorders>
              <w:top w:val="nil"/>
              <w:bottom w:val="single" w:sz="4" w:space="0" w:color="auto"/>
            </w:tcBorders>
            <w:shd w:val="clear" w:color="auto" w:fill="auto"/>
            <w:vAlign w:val="center"/>
          </w:tcPr>
          <w:p>
            <w:pPr>
              <w:contextualSpacing/>
              <w:jc w:val="right"/>
              <w:rPr>
                <w:sz w:val="20"/>
                <w:szCs w:val="20"/>
                <w:lang w:eastAsia="de-DE"/>
              </w:rPr>
            </w:pPr>
            <w:r>
              <w:rPr>
                <w:rFonts w:cs="Arial"/>
                <w:sz w:val="20"/>
                <w:szCs w:val="20"/>
              </w:rPr>
              <w:t>147.0 (3.4)</w:t>
            </w:r>
          </w:p>
        </w:tc>
        <w:tc>
          <w:tcPr>
            <w:tcW w:w="882" w:type="dxa"/>
            <w:tcBorders>
              <w:top w:val="nil"/>
              <w:bottom w:val="single" w:sz="4" w:space="0" w:color="auto"/>
            </w:tcBorders>
            <w:shd w:val="clear" w:color="auto" w:fill="auto"/>
            <w:vAlign w:val="center"/>
          </w:tcPr>
          <w:p>
            <w:pPr>
              <w:contextualSpacing/>
              <w:jc w:val="right"/>
              <w:rPr>
                <w:rFonts w:cs="Arial"/>
                <w:sz w:val="20"/>
                <w:szCs w:val="20"/>
              </w:rPr>
            </w:pPr>
            <w:r>
              <w:rPr>
                <w:rFonts w:cs="Arial"/>
                <w:sz w:val="20"/>
                <w:szCs w:val="20"/>
              </w:rPr>
              <w:t xml:space="preserve">81.9 </w:t>
            </w:r>
          </w:p>
          <w:p>
            <w:pPr>
              <w:contextualSpacing/>
              <w:jc w:val="right"/>
              <w:rPr>
                <w:sz w:val="20"/>
                <w:szCs w:val="20"/>
                <w:lang w:eastAsia="de-DE"/>
              </w:rPr>
            </w:pPr>
            <w:r>
              <w:rPr>
                <w:rFonts w:cs="Arial"/>
                <w:sz w:val="20"/>
                <w:szCs w:val="20"/>
              </w:rPr>
              <w:t>(3.3)</w:t>
            </w:r>
          </w:p>
        </w:tc>
      </w:tr>
      <w:tr>
        <w:trPr>
          <w:cantSplit/>
          <w:trHeight w:val="227"/>
        </w:trPr>
        <w:tc>
          <w:tcPr>
            <w:tcW w:w="1679" w:type="dxa"/>
            <w:tcBorders>
              <w:top w:val="single" w:sz="4" w:space="0" w:color="auto"/>
              <w:bottom w:val="nil"/>
            </w:tcBorders>
            <w:shd w:val="clear" w:color="auto" w:fill="auto"/>
            <w:vAlign w:val="center"/>
          </w:tcPr>
          <w:p>
            <w:pPr>
              <w:jc w:val="left"/>
              <w:rPr>
                <w:rFonts w:eastAsia="Times New Roman" w:cs="Times New Roman"/>
                <w:bCs/>
                <w:sz w:val="20"/>
                <w:szCs w:val="20"/>
                <w:lang w:eastAsia="de-DE"/>
              </w:rPr>
            </w:pPr>
            <w:r>
              <w:rPr>
                <w:rFonts w:eastAsia="Times New Roman" w:cs="Times New Roman"/>
                <w:bCs/>
                <w:sz w:val="20"/>
                <w:szCs w:val="20"/>
                <w:lang w:eastAsia="de-DE"/>
              </w:rPr>
              <w:t xml:space="preserve">EPS proteins </w:t>
            </w:r>
          </w:p>
          <w:p>
            <w:pPr>
              <w:jc w:val="left"/>
              <w:rPr>
                <w:rFonts w:eastAsia="Times New Roman" w:cs="Times New Roman"/>
                <w:bCs/>
                <w:color w:val="000000"/>
                <w:sz w:val="20"/>
                <w:szCs w:val="20"/>
                <w:lang w:eastAsia="de-DE"/>
              </w:rPr>
            </w:pPr>
            <w:r>
              <w:rPr>
                <w:rFonts w:eastAsia="Times New Roman" w:cs="Times New Roman"/>
                <w:bCs/>
                <w:sz w:val="20"/>
                <w:szCs w:val="20"/>
                <w:lang w:eastAsia="de-DE"/>
              </w:rPr>
              <w:t>(µg g</w:t>
            </w:r>
            <w:r>
              <w:rPr>
                <w:rFonts w:eastAsia="Times New Roman" w:cs="Times New Roman"/>
                <w:bCs/>
                <w:sz w:val="20"/>
                <w:szCs w:val="20"/>
                <w:vertAlign w:val="superscript"/>
                <w:lang w:eastAsia="de-DE"/>
              </w:rPr>
              <w:t>-1</w:t>
            </w:r>
            <w:r>
              <w:rPr>
                <w:rFonts w:eastAsia="Times New Roman" w:cs="Times New Roman"/>
                <w:bCs/>
                <w:sz w:val="20"/>
                <w:szCs w:val="20"/>
                <w:lang w:eastAsia="de-DE"/>
              </w:rPr>
              <w:t>)</w:t>
            </w:r>
          </w:p>
        </w:tc>
        <w:tc>
          <w:tcPr>
            <w:tcW w:w="891" w:type="dxa"/>
            <w:tcBorders>
              <w:top w:val="single" w:sz="4" w:space="0" w:color="auto"/>
              <w:bottom w:val="nil"/>
            </w:tcBorders>
            <w:shd w:val="clear" w:color="auto" w:fill="auto"/>
            <w:vAlign w:val="center"/>
          </w:tcPr>
          <w:p>
            <w:pPr>
              <w:contextualSpacing/>
              <w:jc w:val="right"/>
              <w:rPr>
                <w:sz w:val="20"/>
                <w:szCs w:val="20"/>
                <w:lang w:eastAsia="de-DE"/>
              </w:rPr>
            </w:pPr>
          </w:p>
        </w:tc>
        <w:tc>
          <w:tcPr>
            <w:tcW w:w="891" w:type="dxa"/>
            <w:tcBorders>
              <w:top w:val="single" w:sz="4" w:space="0" w:color="auto"/>
              <w:bottom w:val="nil"/>
            </w:tcBorders>
            <w:shd w:val="clear" w:color="auto" w:fill="auto"/>
            <w:vAlign w:val="center"/>
          </w:tcPr>
          <w:p>
            <w:pPr>
              <w:contextualSpacing/>
              <w:jc w:val="right"/>
              <w:rPr>
                <w:sz w:val="20"/>
                <w:szCs w:val="20"/>
                <w:lang w:eastAsia="de-DE"/>
              </w:rPr>
            </w:pPr>
          </w:p>
        </w:tc>
        <w:tc>
          <w:tcPr>
            <w:tcW w:w="892" w:type="dxa"/>
            <w:tcBorders>
              <w:top w:val="single" w:sz="4" w:space="0" w:color="auto"/>
              <w:bottom w:val="nil"/>
            </w:tcBorders>
            <w:shd w:val="clear" w:color="auto" w:fill="auto"/>
            <w:vAlign w:val="center"/>
          </w:tcPr>
          <w:p>
            <w:pPr>
              <w:contextualSpacing/>
              <w:jc w:val="right"/>
              <w:rPr>
                <w:sz w:val="20"/>
                <w:szCs w:val="20"/>
                <w:lang w:eastAsia="de-DE"/>
              </w:rPr>
            </w:pPr>
          </w:p>
        </w:tc>
        <w:tc>
          <w:tcPr>
            <w:tcW w:w="893" w:type="dxa"/>
            <w:tcBorders>
              <w:top w:val="single" w:sz="4" w:space="0" w:color="auto"/>
              <w:bottom w:val="nil"/>
            </w:tcBorders>
            <w:shd w:val="clear" w:color="auto" w:fill="auto"/>
            <w:vAlign w:val="center"/>
          </w:tcPr>
          <w:p>
            <w:pPr>
              <w:contextualSpacing/>
              <w:jc w:val="right"/>
              <w:rPr>
                <w:sz w:val="20"/>
                <w:szCs w:val="20"/>
                <w:lang w:eastAsia="de-DE"/>
              </w:rPr>
            </w:pPr>
          </w:p>
        </w:tc>
        <w:tc>
          <w:tcPr>
            <w:tcW w:w="286" w:type="dxa"/>
            <w:tcBorders>
              <w:top w:val="single" w:sz="4" w:space="0" w:color="auto"/>
              <w:bottom w:val="nil"/>
            </w:tcBorders>
            <w:shd w:val="clear" w:color="auto" w:fill="auto"/>
            <w:vAlign w:val="center"/>
          </w:tcPr>
          <w:p>
            <w:pPr>
              <w:contextualSpacing/>
              <w:jc w:val="right"/>
              <w:rPr>
                <w:sz w:val="20"/>
                <w:szCs w:val="20"/>
                <w:lang w:eastAsia="de-DE"/>
              </w:rPr>
            </w:pPr>
          </w:p>
        </w:tc>
        <w:tc>
          <w:tcPr>
            <w:tcW w:w="887" w:type="dxa"/>
            <w:tcBorders>
              <w:top w:val="single" w:sz="4" w:space="0" w:color="auto"/>
              <w:bottom w:val="nil"/>
            </w:tcBorders>
            <w:shd w:val="clear" w:color="auto" w:fill="auto"/>
            <w:vAlign w:val="center"/>
          </w:tcPr>
          <w:p>
            <w:pPr>
              <w:contextualSpacing/>
              <w:jc w:val="right"/>
              <w:rPr>
                <w:sz w:val="20"/>
                <w:szCs w:val="20"/>
                <w:lang w:eastAsia="de-DE"/>
              </w:rPr>
            </w:pPr>
          </w:p>
        </w:tc>
        <w:tc>
          <w:tcPr>
            <w:tcW w:w="883" w:type="dxa"/>
            <w:tcBorders>
              <w:top w:val="single" w:sz="4" w:space="0" w:color="auto"/>
              <w:bottom w:val="nil"/>
            </w:tcBorders>
            <w:shd w:val="clear" w:color="auto" w:fill="auto"/>
            <w:vAlign w:val="center"/>
          </w:tcPr>
          <w:p>
            <w:pPr>
              <w:contextualSpacing/>
              <w:jc w:val="right"/>
              <w:rPr>
                <w:sz w:val="20"/>
                <w:szCs w:val="20"/>
                <w:lang w:eastAsia="de-DE"/>
              </w:rPr>
            </w:pPr>
          </w:p>
        </w:tc>
        <w:tc>
          <w:tcPr>
            <w:tcW w:w="887" w:type="dxa"/>
            <w:tcBorders>
              <w:top w:val="single" w:sz="4" w:space="0" w:color="auto"/>
              <w:bottom w:val="nil"/>
            </w:tcBorders>
            <w:shd w:val="clear" w:color="auto" w:fill="auto"/>
            <w:vAlign w:val="center"/>
          </w:tcPr>
          <w:p>
            <w:pPr>
              <w:contextualSpacing/>
              <w:jc w:val="right"/>
              <w:rPr>
                <w:sz w:val="20"/>
                <w:szCs w:val="20"/>
                <w:lang w:eastAsia="de-DE"/>
              </w:rPr>
            </w:pPr>
          </w:p>
        </w:tc>
        <w:tc>
          <w:tcPr>
            <w:tcW w:w="882" w:type="dxa"/>
            <w:tcBorders>
              <w:top w:val="single" w:sz="4" w:space="0" w:color="auto"/>
              <w:bottom w:val="nil"/>
            </w:tcBorders>
            <w:shd w:val="clear" w:color="auto" w:fill="auto"/>
            <w:vAlign w:val="center"/>
          </w:tcPr>
          <w:p>
            <w:pPr>
              <w:contextualSpacing/>
              <w:jc w:val="right"/>
              <w:rPr>
                <w:sz w:val="20"/>
                <w:szCs w:val="20"/>
                <w:lang w:eastAsia="de-DE"/>
              </w:rPr>
            </w:pPr>
          </w:p>
        </w:tc>
      </w:tr>
      <w:tr>
        <w:trPr>
          <w:cantSplit/>
          <w:trHeight w:val="227"/>
        </w:trPr>
        <w:tc>
          <w:tcPr>
            <w:tcW w:w="1679" w:type="dxa"/>
            <w:tcBorders>
              <w:top w:val="nil"/>
              <w:bottom w:val="nil"/>
            </w:tcBorders>
            <w:shd w:val="clear" w:color="auto" w:fill="auto"/>
            <w:vAlign w:val="center"/>
          </w:tcPr>
          <w:p>
            <w:pPr>
              <w:ind w:left="170"/>
              <w:contextualSpacing/>
              <w:jc w:val="left"/>
              <w:rPr>
                <w:sz w:val="20"/>
                <w:szCs w:val="20"/>
                <w:lang w:eastAsia="de-DE"/>
              </w:rPr>
            </w:pPr>
            <w:r>
              <w:rPr>
                <w:sz w:val="20"/>
                <w:szCs w:val="20"/>
                <w:lang w:eastAsia="de-DE"/>
              </w:rPr>
              <w:t>unrooted</w:t>
            </w:r>
          </w:p>
        </w:tc>
        <w:tc>
          <w:tcPr>
            <w:tcW w:w="891" w:type="dxa"/>
            <w:tcBorders>
              <w:top w:val="nil"/>
              <w:bottom w:val="nil"/>
            </w:tcBorders>
            <w:shd w:val="clear" w:color="auto" w:fill="auto"/>
            <w:vAlign w:val="center"/>
          </w:tcPr>
          <w:p>
            <w:pPr>
              <w:contextualSpacing/>
              <w:jc w:val="right"/>
              <w:rPr>
                <w:rFonts w:eastAsia="Times New Roman" w:cs="Times New Roman"/>
                <w:b/>
                <w:color w:val="000000"/>
                <w:sz w:val="20"/>
                <w:szCs w:val="20"/>
                <w:lang w:eastAsia="de-DE"/>
              </w:rPr>
            </w:pPr>
            <w:r>
              <w:rPr>
                <w:rFonts w:eastAsia="Times New Roman" w:cs="Times New Roman"/>
                <w:b/>
                <w:color w:val="000000"/>
                <w:sz w:val="20"/>
                <w:szCs w:val="20"/>
                <w:lang w:eastAsia="de-DE"/>
              </w:rPr>
              <w:t xml:space="preserve">34.3 </w:t>
            </w:r>
          </w:p>
          <w:p>
            <w:pPr>
              <w:contextualSpacing/>
              <w:jc w:val="right"/>
              <w:rPr>
                <w:rFonts w:eastAsia="Times New Roman" w:cs="Times New Roman"/>
                <w:b/>
                <w:color w:val="000000"/>
                <w:sz w:val="20"/>
                <w:szCs w:val="20"/>
                <w:lang w:eastAsia="de-DE"/>
              </w:rPr>
            </w:pPr>
            <w:r>
              <w:rPr>
                <w:rFonts w:eastAsia="Times New Roman" w:cs="Times New Roman"/>
                <w:b/>
                <w:color w:val="000000"/>
                <w:sz w:val="20"/>
                <w:szCs w:val="20"/>
                <w:lang w:eastAsia="de-DE"/>
              </w:rPr>
              <w:t>(5.0)</w:t>
            </w:r>
          </w:p>
        </w:tc>
        <w:tc>
          <w:tcPr>
            <w:tcW w:w="891" w:type="dxa"/>
            <w:tcBorders>
              <w:top w:val="nil"/>
              <w:bottom w:val="nil"/>
            </w:tcBorders>
            <w:shd w:val="clear" w:color="auto" w:fill="auto"/>
            <w:vAlign w:val="center"/>
          </w:tcPr>
          <w:p>
            <w:pPr>
              <w:contextualSpacing/>
              <w:jc w:val="right"/>
              <w:rPr>
                <w:b/>
                <w:sz w:val="20"/>
                <w:szCs w:val="20"/>
                <w:lang w:eastAsia="de-DE"/>
              </w:rPr>
            </w:pPr>
            <w:r>
              <w:rPr>
                <w:rFonts w:cs="Arial"/>
                <w:b/>
                <w:sz w:val="20"/>
                <w:szCs w:val="20"/>
              </w:rPr>
              <w:t>44.9 (10.8)</w:t>
            </w:r>
          </w:p>
        </w:tc>
        <w:tc>
          <w:tcPr>
            <w:tcW w:w="892" w:type="dxa"/>
            <w:tcBorders>
              <w:top w:val="nil"/>
              <w:bottom w:val="nil"/>
            </w:tcBorders>
            <w:shd w:val="clear" w:color="auto" w:fill="auto"/>
            <w:vAlign w:val="center"/>
          </w:tcPr>
          <w:p>
            <w:pPr>
              <w:contextualSpacing/>
              <w:jc w:val="right"/>
              <w:rPr>
                <w:rFonts w:cs="Arial"/>
                <w:sz w:val="20"/>
                <w:szCs w:val="20"/>
              </w:rPr>
            </w:pPr>
            <w:r>
              <w:rPr>
                <w:rFonts w:cs="Arial"/>
                <w:sz w:val="20"/>
                <w:szCs w:val="20"/>
              </w:rPr>
              <w:t xml:space="preserve">42.3 </w:t>
            </w:r>
          </w:p>
          <w:p>
            <w:pPr>
              <w:contextualSpacing/>
              <w:jc w:val="right"/>
              <w:rPr>
                <w:sz w:val="20"/>
                <w:szCs w:val="20"/>
                <w:lang w:eastAsia="de-DE"/>
              </w:rPr>
            </w:pPr>
            <w:r>
              <w:rPr>
                <w:rFonts w:cs="Arial"/>
                <w:sz w:val="20"/>
                <w:szCs w:val="20"/>
              </w:rPr>
              <w:t>(1.8)</w:t>
            </w:r>
          </w:p>
        </w:tc>
        <w:tc>
          <w:tcPr>
            <w:tcW w:w="893" w:type="dxa"/>
            <w:tcBorders>
              <w:top w:val="nil"/>
              <w:bottom w:val="nil"/>
            </w:tcBorders>
            <w:shd w:val="clear" w:color="auto" w:fill="auto"/>
            <w:vAlign w:val="center"/>
          </w:tcPr>
          <w:p>
            <w:pPr>
              <w:contextualSpacing/>
              <w:jc w:val="right"/>
              <w:rPr>
                <w:rFonts w:cs="Arial"/>
                <w:b/>
                <w:sz w:val="20"/>
                <w:szCs w:val="20"/>
              </w:rPr>
            </w:pPr>
            <w:r>
              <w:rPr>
                <w:rFonts w:cs="Arial"/>
                <w:b/>
                <w:sz w:val="20"/>
                <w:szCs w:val="20"/>
              </w:rPr>
              <w:t xml:space="preserve">15.7 </w:t>
            </w:r>
          </w:p>
          <w:p>
            <w:pPr>
              <w:contextualSpacing/>
              <w:jc w:val="right"/>
              <w:rPr>
                <w:b/>
                <w:sz w:val="20"/>
                <w:szCs w:val="20"/>
                <w:lang w:eastAsia="de-DE"/>
              </w:rPr>
            </w:pPr>
            <w:r>
              <w:rPr>
                <w:rFonts w:cs="Arial"/>
                <w:b/>
                <w:sz w:val="20"/>
                <w:szCs w:val="20"/>
              </w:rPr>
              <w:t>(3.0)</w:t>
            </w:r>
          </w:p>
        </w:tc>
        <w:tc>
          <w:tcPr>
            <w:tcW w:w="286" w:type="dxa"/>
            <w:tcBorders>
              <w:top w:val="nil"/>
              <w:bottom w:val="nil"/>
            </w:tcBorders>
            <w:shd w:val="clear" w:color="auto" w:fill="auto"/>
            <w:vAlign w:val="center"/>
          </w:tcPr>
          <w:p>
            <w:pPr>
              <w:contextualSpacing/>
              <w:jc w:val="right"/>
              <w:rPr>
                <w:sz w:val="20"/>
                <w:szCs w:val="20"/>
                <w:lang w:eastAsia="de-DE"/>
              </w:rPr>
            </w:pPr>
          </w:p>
        </w:tc>
        <w:tc>
          <w:tcPr>
            <w:tcW w:w="887" w:type="dxa"/>
            <w:tcBorders>
              <w:top w:val="nil"/>
              <w:bottom w:val="nil"/>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 xml:space="preserve">16.5 </w:t>
            </w:r>
          </w:p>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3.0)</w:t>
            </w:r>
          </w:p>
        </w:tc>
        <w:tc>
          <w:tcPr>
            <w:tcW w:w="883" w:type="dxa"/>
            <w:tcBorders>
              <w:top w:val="nil"/>
              <w:bottom w:val="nil"/>
            </w:tcBorders>
            <w:shd w:val="clear" w:color="auto" w:fill="auto"/>
            <w:vAlign w:val="center"/>
          </w:tcPr>
          <w:p>
            <w:pPr>
              <w:contextualSpacing/>
              <w:jc w:val="right"/>
              <w:rPr>
                <w:rFonts w:cs="Arial"/>
                <w:sz w:val="20"/>
                <w:szCs w:val="20"/>
              </w:rPr>
            </w:pPr>
            <w:r>
              <w:rPr>
                <w:rFonts w:cs="Arial"/>
                <w:sz w:val="20"/>
                <w:szCs w:val="20"/>
              </w:rPr>
              <w:t xml:space="preserve">8.7 </w:t>
            </w:r>
          </w:p>
          <w:p>
            <w:pPr>
              <w:contextualSpacing/>
              <w:jc w:val="right"/>
              <w:rPr>
                <w:sz w:val="20"/>
                <w:szCs w:val="20"/>
                <w:lang w:eastAsia="de-DE"/>
              </w:rPr>
            </w:pPr>
            <w:r>
              <w:rPr>
                <w:rFonts w:cs="Arial"/>
                <w:sz w:val="20"/>
                <w:szCs w:val="20"/>
              </w:rPr>
              <w:t>(1.5)</w:t>
            </w:r>
          </w:p>
        </w:tc>
        <w:tc>
          <w:tcPr>
            <w:tcW w:w="887" w:type="dxa"/>
            <w:tcBorders>
              <w:top w:val="nil"/>
              <w:bottom w:val="nil"/>
            </w:tcBorders>
            <w:shd w:val="clear" w:color="auto" w:fill="auto"/>
            <w:vAlign w:val="center"/>
          </w:tcPr>
          <w:p>
            <w:pPr>
              <w:contextualSpacing/>
              <w:jc w:val="right"/>
              <w:rPr>
                <w:rFonts w:cs="Arial"/>
                <w:sz w:val="20"/>
                <w:szCs w:val="20"/>
              </w:rPr>
            </w:pPr>
            <w:r>
              <w:rPr>
                <w:rFonts w:cs="Arial"/>
                <w:sz w:val="20"/>
                <w:szCs w:val="20"/>
              </w:rPr>
              <w:t xml:space="preserve">17.5 </w:t>
            </w:r>
          </w:p>
          <w:p>
            <w:pPr>
              <w:contextualSpacing/>
              <w:jc w:val="right"/>
              <w:rPr>
                <w:sz w:val="20"/>
                <w:szCs w:val="20"/>
                <w:lang w:eastAsia="de-DE"/>
              </w:rPr>
            </w:pPr>
            <w:r>
              <w:rPr>
                <w:rFonts w:cs="Arial"/>
                <w:sz w:val="20"/>
                <w:szCs w:val="20"/>
              </w:rPr>
              <w:t>(2.4)</w:t>
            </w:r>
          </w:p>
        </w:tc>
        <w:tc>
          <w:tcPr>
            <w:tcW w:w="882" w:type="dxa"/>
            <w:tcBorders>
              <w:top w:val="nil"/>
              <w:bottom w:val="nil"/>
            </w:tcBorders>
            <w:shd w:val="clear" w:color="auto" w:fill="auto"/>
            <w:vAlign w:val="center"/>
          </w:tcPr>
          <w:p>
            <w:pPr>
              <w:contextualSpacing/>
              <w:jc w:val="right"/>
              <w:rPr>
                <w:rFonts w:cs="Arial"/>
                <w:sz w:val="20"/>
                <w:szCs w:val="20"/>
              </w:rPr>
            </w:pPr>
            <w:r>
              <w:rPr>
                <w:rFonts w:cs="Arial"/>
                <w:sz w:val="20"/>
                <w:szCs w:val="20"/>
              </w:rPr>
              <w:t xml:space="preserve">23.4 </w:t>
            </w:r>
          </w:p>
          <w:p>
            <w:pPr>
              <w:contextualSpacing/>
              <w:jc w:val="right"/>
              <w:rPr>
                <w:sz w:val="20"/>
                <w:szCs w:val="20"/>
                <w:lang w:eastAsia="de-DE"/>
              </w:rPr>
            </w:pPr>
            <w:r>
              <w:rPr>
                <w:rFonts w:cs="Arial"/>
                <w:sz w:val="20"/>
                <w:szCs w:val="20"/>
              </w:rPr>
              <w:t>(7.5)</w:t>
            </w:r>
          </w:p>
        </w:tc>
      </w:tr>
      <w:tr>
        <w:trPr>
          <w:cantSplit/>
          <w:trHeight w:val="227"/>
        </w:trPr>
        <w:tc>
          <w:tcPr>
            <w:tcW w:w="1679" w:type="dxa"/>
            <w:tcBorders>
              <w:top w:val="nil"/>
              <w:bottom w:val="single" w:sz="12" w:space="0" w:color="auto"/>
            </w:tcBorders>
            <w:shd w:val="clear" w:color="auto" w:fill="auto"/>
            <w:vAlign w:val="center"/>
          </w:tcPr>
          <w:p>
            <w:pPr>
              <w:ind w:left="170"/>
              <w:contextualSpacing/>
              <w:jc w:val="left"/>
              <w:rPr>
                <w:sz w:val="20"/>
                <w:szCs w:val="20"/>
                <w:lang w:eastAsia="de-DE"/>
              </w:rPr>
            </w:pPr>
            <w:r>
              <w:rPr>
                <w:sz w:val="20"/>
                <w:szCs w:val="20"/>
                <w:lang w:eastAsia="de-DE"/>
              </w:rPr>
              <w:t>rooted</w:t>
            </w:r>
          </w:p>
        </w:tc>
        <w:tc>
          <w:tcPr>
            <w:tcW w:w="891" w:type="dxa"/>
            <w:tcBorders>
              <w:top w:val="nil"/>
              <w:bottom w:val="single" w:sz="12" w:space="0" w:color="auto"/>
            </w:tcBorders>
            <w:shd w:val="clear" w:color="auto" w:fill="auto"/>
            <w:vAlign w:val="center"/>
          </w:tcPr>
          <w:p>
            <w:pPr>
              <w:contextualSpacing/>
              <w:jc w:val="right"/>
              <w:rPr>
                <w:rFonts w:eastAsia="Times New Roman" w:cs="Times New Roman"/>
                <w:b/>
                <w:color w:val="000000"/>
                <w:sz w:val="20"/>
                <w:szCs w:val="20"/>
                <w:lang w:eastAsia="de-DE"/>
              </w:rPr>
            </w:pPr>
            <w:r>
              <w:rPr>
                <w:rFonts w:eastAsia="Times New Roman" w:cs="Times New Roman"/>
                <w:b/>
                <w:color w:val="000000"/>
                <w:sz w:val="20"/>
                <w:szCs w:val="20"/>
                <w:lang w:eastAsia="de-DE"/>
              </w:rPr>
              <w:t xml:space="preserve">58.5 </w:t>
            </w:r>
          </w:p>
          <w:p>
            <w:pPr>
              <w:contextualSpacing/>
              <w:jc w:val="right"/>
              <w:rPr>
                <w:rFonts w:eastAsia="Times New Roman" w:cs="Times New Roman"/>
                <w:b/>
                <w:color w:val="000000"/>
                <w:sz w:val="20"/>
                <w:szCs w:val="20"/>
                <w:lang w:eastAsia="de-DE"/>
              </w:rPr>
            </w:pPr>
            <w:r>
              <w:rPr>
                <w:rFonts w:eastAsia="Times New Roman" w:cs="Times New Roman"/>
                <w:b/>
                <w:color w:val="000000"/>
                <w:sz w:val="20"/>
                <w:szCs w:val="20"/>
                <w:lang w:eastAsia="de-DE"/>
              </w:rPr>
              <w:t>(7.0)</w:t>
            </w:r>
          </w:p>
        </w:tc>
        <w:tc>
          <w:tcPr>
            <w:tcW w:w="891" w:type="dxa"/>
            <w:tcBorders>
              <w:top w:val="nil"/>
              <w:bottom w:val="single" w:sz="12" w:space="0" w:color="auto"/>
            </w:tcBorders>
            <w:shd w:val="clear" w:color="auto" w:fill="auto"/>
            <w:vAlign w:val="center"/>
          </w:tcPr>
          <w:p>
            <w:pPr>
              <w:contextualSpacing/>
              <w:jc w:val="right"/>
              <w:rPr>
                <w:rFonts w:cs="Arial"/>
                <w:b/>
                <w:sz w:val="20"/>
                <w:szCs w:val="20"/>
              </w:rPr>
            </w:pPr>
            <w:r>
              <w:rPr>
                <w:rFonts w:cs="Arial"/>
                <w:b/>
                <w:sz w:val="20"/>
                <w:szCs w:val="20"/>
              </w:rPr>
              <w:t xml:space="preserve">87.1 </w:t>
            </w:r>
          </w:p>
          <w:p>
            <w:pPr>
              <w:contextualSpacing/>
              <w:jc w:val="right"/>
              <w:rPr>
                <w:b/>
                <w:sz w:val="20"/>
                <w:szCs w:val="20"/>
                <w:lang w:eastAsia="de-DE"/>
              </w:rPr>
            </w:pPr>
            <w:r>
              <w:rPr>
                <w:rFonts w:cs="Arial"/>
                <w:b/>
                <w:sz w:val="20"/>
                <w:szCs w:val="20"/>
              </w:rPr>
              <w:t>(7.2)</w:t>
            </w:r>
          </w:p>
        </w:tc>
        <w:tc>
          <w:tcPr>
            <w:tcW w:w="892" w:type="dxa"/>
            <w:tcBorders>
              <w:top w:val="nil"/>
              <w:bottom w:val="single" w:sz="12" w:space="0" w:color="auto"/>
            </w:tcBorders>
            <w:shd w:val="clear" w:color="auto" w:fill="auto"/>
            <w:vAlign w:val="center"/>
          </w:tcPr>
          <w:p>
            <w:pPr>
              <w:contextualSpacing/>
              <w:jc w:val="right"/>
              <w:rPr>
                <w:rFonts w:cs="Arial"/>
                <w:sz w:val="20"/>
                <w:szCs w:val="20"/>
              </w:rPr>
            </w:pPr>
            <w:r>
              <w:rPr>
                <w:rFonts w:cs="Arial"/>
                <w:sz w:val="20"/>
                <w:szCs w:val="20"/>
              </w:rPr>
              <w:t xml:space="preserve">57.0 </w:t>
            </w:r>
          </w:p>
          <w:p>
            <w:pPr>
              <w:contextualSpacing/>
              <w:jc w:val="right"/>
              <w:rPr>
                <w:sz w:val="20"/>
                <w:szCs w:val="20"/>
                <w:lang w:eastAsia="de-DE"/>
              </w:rPr>
            </w:pPr>
            <w:r>
              <w:rPr>
                <w:rFonts w:cs="Arial"/>
                <w:sz w:val="20"/>
                <w:szCs w:val="20"/>
              </w:rPr>
              <w:t>(6.1)</w:t>
            </w:r>
          </w:p>
        </w:tc>
        <w:tc>
          <w:tcPr>
            <w:tcW w:w="893" w:type="dxa"/>
            <w:tcBorders>
              <w:top w:val="nil"/>
              <w:bottom w:val="single" w:sz="12" w:space="0" w:color="auto"/>
            </w:tcBorders>
            <w:shd w:val="clear" w:color="auto" w:fill="auto"/>
            <w:vAlign w:val="center"/>
          </w:tcPr>
          <w:p>
            <w:pPr>
              <w:contextualSpacing/>
              <w:jc w:val="right"/>
              <w:rPr>
                <w:rFonts w:cs="Arial"/>
                <w:b/>
                <w:sz w:val="20"/>
                <w:szCs w:val="20"/>
              </w:rPr>
            </w:pPr>
            <w:r>
              <w:rPr>
                <w:rFonts w:cs="Arial"/>
                <w:b/>
                <w:sz w:val="20"/>
                <w:szCs w:val="20"/>
              </w:rPr>
              <w:t xml:space="preserve">31.3 </w:t>
            </w:r>
          </w:p>
          <w:p>
            <w:pPr>
              <w:contextualSpacing/>
              <w:jc w:val="right"/>
              <w:rPr>
                <w:b/>
                <w:sz w:val="20"/>
                <w:szCs w:val="20"/>
                <w:lang w:eastAsia="de-DE"/>
              </w:rPr>
            </w:pPr>
            <w:r>
              <w:rPr>
                <w:rFonts w:cs="Arial"/>
                <w:b/>
                <w:sz w:val="20"/>
                <w:szCs w:val="20"/>
              </w:rPr>
              <w:t>(5.7)</w:t>
            </w:r>
          </w:p>
        </w:tc>
        <w:tc>
          <w:tcPr>
            <w:tcW w:w="286" w:type="dxa"/>
            <w:tcBorders>
              <w:top w:val="nil"/>
              <w:bottom w:val="single" w:sz="12" w:space="0" w:color="auto"/>
            </w:tcBorders>
            <w:shd w:val="clear" w:color="auto" w:fill="auto"/>
            <w:vAlign w:val="center"/>
          </w:tcPr>
          <w:p>
            <w:pPr>
              <w:contextualSpacing/>
              <w:jc w:val="right"/>
              <w:rPr>
                <w:sz w:val="20"/>
                <w:szCs w:val="20"/>
                <w:lang w:eastAsia="de-DE"/>
              </w:rPr>
            </w:pPr>
          </w:p>
        </w:tc>
        <w:tc>
          <w:tcPr>
            <w:tcW w:w="887" w:type="dxa"/>
            <w:tcBorders>
              <w:top w:val="nil"/>
              <w:bottom w:val="single" w:sz="12" w:space="0" w:color="auto"/>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 xml:space="preserve">23.6 </w:t>
            </w:r>
          </w:p>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2.4)</w:t>
            </w:r>
          </w:p>
        </w:tc>
        <w:tc>
          <w:tcPr>
            <w:tcW w:w="883" w:type="dxa"/>
            <w:tcBorders>
              <w:top w:val="nil"/>
              <w:bottom w:val="single" w:sz="12" w:space="0" w:color="auto"/>
            </w:tcBorders>
            <w:shd w:val="clear" w:color="auto" w:fill="auto"/>
            <w:vAlign w:val="center"/>
          </w:tcPr>
          <w:p>
            <w:pPr>
              <w:contextualSpacing/>
              <w:jc w:val="right"/>
              <w:rPr>
                <w:rFonts w:cs="Arial"/>
                <w:sz w:val="20"/>
                <w:szCs w:val="20"/>
              </w:rPr>
            </w:pPr>
            <w:r>
              <w:rPr>
                <w:rFonts w:cs="Arial"/>
                <w:sz w:val="20"/>
                <w:szCs w:val="20"/>
              </w:rPr>
              <w:t xml:space="preserve">18.8 </w:t>
            </w:r>
          </w:p>
          <w:p>
            <w:pPr>
              <w:contextualSpacing/>
              <w:jc w:val="right"/>
              <w:rPr>
                <w:sz w:val="20"/>
                <w:szCs w:val="20"/>
                <w:lang w:eastAsia="de-DE"/>
              </w:rPr>
            </w:pPr>
            <w:r>
              <w:rPr>
                <w:rFonts w:cs="Arial"/>
                <w:sz w:val="20"/>
                <w:szCs w:val="20"/>
              </w:rPr>
              <w:t>(5.0)</w:t>
            </w:r>
          </w:p>
        </w:tc>
        <w:tc>
          <w:tcPr>
            <w:tcW w:w="887" w:type="dxa"/>
            <w:tcBorders>
              <w:top w:val="nil"/>
              <w:bottom w:val="single" w:sz="12" w:space="0" w:color="auto"/>
            </w:tcBorders>
            <w:shd w:val="clear" w:color="auto" w:fill="auto"/>
            <w:vAlign w:val="center"/>
          </w:tcPr>
          <w:p>
            <w:pPr>
              <w:contextualSpacing/>
              <w:jc w:val="right"/>
              <w:rPr>
                <w:rFonts w:cs="Arial"/>
                <w:sz w:val="20"/>
                <w:szCs w:val="20"/>
              </w:rPr>
            </w:pPr>
            <w:r>
              <w:rPr>
                <w:rFonts w:cs="Arial"/>
                <w:sz w:val="20"/>
                <w:szCs w:val="20"/>
              </w:rPr>
              <w:t xml:space="preserve">22.0 </w:t>
            </w:r>
          </w:p>
          <w:p>
            <w:pPr>
              <w:contextualSpacing/>
              <w:jc w:val="right"/>
              <w:rPr>
                <w:rFonts w:cs="Arial"/>
                <w:sz w:val="20"/>
                <w:szCs w:val="20"/>
              </w:rPr>
            </w:pPr>
            <w:r>
              <w:rPr>
                <w:rFonts w:cs="Arial"/>
                <w:sz w:val="20"/>
                <w:szCs w:val="20"/>
              </w:rPr>
              <w:t>(1.8)</w:t>
            </w:r>
          </w:p>
        </w:tc>
        <w:tc>
          <w:tcPr>
            <w:tcW w:w="882" w:type="dxa"/>
            <w:tcBorders>
              <w:top w:val="nil"/>
              <w:bottom w:val="single" w:sz="12" w:space="0" w:color="auto"/>
            </w:tcBorders>
            <w:shd w:val="clear" w:color="auto" w:fill="auto"/>
            <w:vAlign w:val="center"/>
          </w:tcPr>
          <w:p>
            <w:pPr>
              <w:contextualSpacing/>
              <w:jc w:val="right"/>
              <w:rPr>
                <w:rFonts w:cs="Arial"/>
                <w:sz w:val="20"/>
                <w:szCs w:val="20"/>
              </w:rPr>
            </w:pPr>
            <w:r>
              <w:rPr>
                <w:rFonts w:cs="Arial"/>
                <w:sz w:val="20"/>
                <w:szCs w:val="20"/>
              </w:rPr>
              <w:t xml:space="preserve">30.1 </w:t>
            </w:r>
          </w:p>
          <w:p>
            <w:pPr>
              <w:contextualSpacing/>
              <w:jc w:val="right"/>
              <w:rPr>
                <w:sz w:val="20"/>
                <w:szCs w:val="20"/>
                <w:lang w:eastAsia="de-DE"/>
              </w:rPr>
            </w:pPr>
            <w:r>
              <w:rPr>
                <w:rFonts w:cs="Arial"/>
                <w:sz w:val="20"/>
                <w:szCs w:val="20"/>
              </w:rPr>
              <w:t>(4.0)</w:t>
            </w:r>
          </w:p>
        </w:tc>
      </w:tr>
    </w:tbl>
    <w:p/>
    <w:p/>
    <w:p/>
    <w:p/>
    <w:p/>
    <w:p/>
    <w:p/>
    <w:p/>
    <w:p/>
    <w:p/>
    <w:p/>
    <w:p/>
    <w:p/>
    <w:p/>
    <w:p/>
    <w:p/>
    <w:p/>
    <w:p/>
    <w:p/>
    <w:p/>
    <w:p/>
    <w:p/>
    <w:p/>
    <w:p/>
    <w:p/>
    <w:p/>
    <w:p/>
    <w:p/>
    <w:p/>
    <w:p/>
    <w:p>
      <w:pPr>
        <w:pStyle w:val="Untertitel"/>
        <w:spacing w:before="0" w:after="0"/>
        <w:rPr>
          <w:rStyle w:val="UntertitelZchn"/>
          <w:rFonts w:ascii="Garamond" w:hAnsi="Garamond"/>
          <w:b/>
          <w:sz w:val="24"/>
        </w:rPr>
      </w:pPr>
      <w:r>
        <w:rPr>
          <w:rStyle w:val="UntertitelZchn"/>
          <w:rFonts w:ascii="Garamond" w:hAnsi="Garamond"/>
          <w:b/>
          <w:sz w:val="24"/>
        </w:rPr>
        <w:t>Table 6: PLFA concentrations indicative for microbial groups and total microbial PLFAs as influenced by rooting tr</w:t>
      </w:r>
      <w:bookmarkStart w:id="114" w:name="__DdeLink__4808_4156739688"/>
      <w:r>
        <w:rPr>
          <w:rStyle w:val="UntertitelZchn"/>
          <w:rFonts w:ascii="Garamond" w:hAnsi="Garamond"/>
          <w:b/>
          <w:sz w:val="24"/>
        </w:rPr>
        <w:t>eatment in topsoil and subsoil.</w:t>
      </w:r>
    </w:p>
    <w:p>
      <w:pPr>
        <w:pStyle w:val="Untertitel"/>
        <w:spacing w:before="0"/>
        <w:rPr>
          <w:sz w:val="24"/>
        </w:rPr>
      </w:pPr>
      <w:r>
        <w:rPr>
          <w:rStyle w:val="UntertitelZchn"/>
          <w:rFonts w:ascii="Garamond" w:hAnsi="Garamond"/>
          <w:sz w:val="24"/>
        </w:rPr>
        <w:t>Values are means across study sites (n=15) and within sites loess (LO), red sandstone (RS), and pleistocene sands (PS) (n=5 for each site except for Subsoil/LO/Unrooted where n=4).</w:t>
      </w:r>
      <w:bookmarkEnd w:id="114"/>
      <w:r>
        <w:rPr>
          <w:rStyle w:val="UntertitelZchn"/>
          <w:rFonts w:ascii="Garamond" w:hAnsi="Garamond"/>
          <w:sz w:val="24"/>
        </w:rPr>
        <w:t xml:space="preserve"> Standard errors of the mean are given in brackets. </w:t>
      </w:r>
      <w:r>
        <w:rPr>
          <w:sz w:val="24"/>
        </w:rPr>
        <w:t>Across sites, bold pairs of values indicate significant main effects of rooting treatment in the absence of a significant treatment by site interaction. Within sites, bold pairs of values indicate significant post-hoc differences between rooting treatments. Significance level p &lt; 0.05.</w:t>
      </w:r>
    </w:p>
    <w:tbl>
      <w:tblPr>
        <w:tblW w:w="5000" w:type="pct"/>
        <w:tblBorders>
          <w:top w:val="single" w:sz="12" w:space="0" w:color="000000"/>
          <w:bottom w:val="single" w:sz="4" w:space="0" w:color="000000"/>
          <w:insideH w:val="single" w:sz="4" w:space="0" w:color="000000"/>
        </w:tblBorders>
        <w:tblCellMar>
          <w:left w:w="70" w:type="dxa"/>
          <w:right w:w="70" w:type="dxa"/>
        </w:tblCellMar>
        <w:tblLook w:val="04A0" w:firstRow="1" w:lastRow="0" w:firstColumn="1" w:lastColumn="0" w:noHBand="0" w:noVBand="1"/>
      </w:tblPr>
      <w:tblGrid>
        <w:gridCol w:w="1678"/>
        <w:gridCol w:w="891"/>
        <w:gridCol w:w="891"/>
        <w:gridCol w:w="892"/>
        <w:gridCol w:w="895"/>
        <w:gridCol w:w="286"/>
        <w:gridCol w:w="887"/>
        <w:gridCol w:w="883"/>
        <w:gridCol w:w="887"/>
        <w:gridCol w:w="882"/>
      </w:tblGrid>
      <w:tr>
        <w:trPr>
          <w:trHeight w:val="340"/>
        </w:trPr>
        <w:tc>
          <w:tcPr>
            <w:tcW w:w="1679" w:type="dxa"/>
            <w:tcBorders>
              <w:top w:val="single" w:sz="12" w:space="0" w:color="000000"/>
              <w:bottom w:val="single" w:sz="4" w:space="0" w:color="000000"/>
            </w:tcBorders>
            <w:shd w:val="clear" w:color="auto" w:fill="auto"/>
            <w:vAlign w:val="center"/>
          </w:tcPr>
          <w:p>
            <w:pPr>
              <w:jc w:val="left"/>
              <w:rPr>
                <w:sz w:val="20"/>
                <w:szCs w:val="20"/>
                <w:lang w:eastAsia="de-DE"/>
              </w:rPr>
            </w:pPr>
          </w:p>
        </w:tc>
        <w:tc>
          <w:tcPr>
            <w:tcW w:w="3569" w:type="dxa"/>
            <w:gridSpan w:val="4"/>
            <w:tcBorders>
              <w:top w:val="single" w:sz="12" w:space="0" w:color="000000"/>
              <w:bottom w:val="single" w:sz="4" w:space="0" w:color="000000"/>
            </w:tcBorders>
            <w:shd w:val="clear" w:color="auto" w:fill="auto"/>
            <w:vAlign w:val="center"/>
          </w:tcPr>
          <w:p>
            <w:pPr>
              <w:jc w:val="left"/>
              <w:rPr>
                <w:sz w:val="20"/>
                <w:szCs w:val="20"/>
                <w:lang w:eastAsia="de-DE"/>
              </w:rPr>
            </w:pPr>
            <w:r>
              <w:rPr>
                <w:sz w:val="20"/>
                <w:szCs w:val="20"/>
                <w:lang w:eastAsia="de-DE"/>
              </w:rPr>
              <w:t>Topsoil</w:t>
            </w:r>
          </w:p>
        </w:tc>
        <w:tc>
          <w:tcPr>
            <w:tcW w:w="286" w:type="dxa"/>
            <w:tcBorders>
              <w:top w:val="single" w:sz="12" w:space="0" w:color="000000"/>
              <w:bottom w:val="single" w:sz="4" w:space="0" w:color="000000"/>
            </w:tcBorders>
            <w:shd w:val="clear" w:color="auto" w:fill="auto"/>
            <w:vAlign w:val="center"/>
          </w:tcPr>
          <w:p>
            <w:pPr>
              <w:jc w:val="left"/>
              <w:rPr>
                <w:sz w:val="20"/>
                <w:szCs w:val="20"/>
                <w:lang w:eastAsia="de-DE"/>
              </w:rPr>
            </w:pPr>
          </w:p>
        </w:tc>
        <w:tc>
          <w:tcPr>
            <w:tcW w:w="3537" w:type="dxa"/>
            <w:gridSpan w:val="4"/>
            <w:tcBorders>
              <w:top w:val="single" w:sz="12" w:space="0" w:color="000000"/>
              <w:bottom w:val="single" w:sz="4" w:space="0" w:color="000000"/>
            </w:tcBorders>
            <w:shd w:val="clear" w:color="auto" w:fill="auto"/>
            <w:vAlign w:val="center"/>
          </w:tcPr>
          <w:p>
            <w:pPr>
              <w:jc w:val="left"/>
              <w:rPr>
                <w:sz w:val="20"/>
                <w:szCs w:val="20"/>
                <w:lang w:eastAsia="de-DE"/>
              </w:rPr>
            </w:pPr>
            <w:r>
              <w:rPr>
                <w:sz w:val="20"/>
                <w:szCs w:val="20"/>
                <w:lang w:eastAsia="de-DE"/>
              </w:rPr>
              <w:t>Subsoil</w:t>
            </w:r>
          </w:p>
        </w:tc>
      </w:tr>
      <w:tr>
        <w:trPr>
          <w:trHeight w:val="340"/>
        </w:trPr>
        <w:tc>
          <w:tcPr>
            <w:tcW w:w="1679" w:type="dxa"/>
            <w:tcBorders>
              <w:top w:val="single" w:sz="4" w:space="0" w:color="000000"/>
              <w:bottom w:val="single" w:sz="12" w:space="0" w:color="000000"/>
            </w:tcBorders>
            <w:shd w:val="clear" w:color="auto" w:fill="auto"/>
            <w:vAlign w:val="center"/>
          </w:tcPr>
          <w:p>
            <w:pPr>
              <w:jc w:val="left"/>
              <w:rPr>
                <w:bCs/>
                <w:sz w:val="20"/>
                <w:szCs w:val="20"/>
                <w:lang w:eastAsia="de-DE"/>
              </w:rPr>
            </w:pPr>
          </w:p>
        </w:tc>
        <w:tc>
          <w:tcPr>
            <w:tcW w:w="891"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Across Sites</w:t>
            </w:r>
          </w:p>
        </w:tc>
        <w:tc>
          <w:tcPr>
            <w:tcW w:w="891"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LO</w:t>
            </w:r>
          </w:p>
        </w:tc>
        <w:tc>
          <w:tcPr>
            <w:tcW w:w="892"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RS</w:t>
            </w:r>
          </w:p>
        </w:tc>
        <w:tc>
          <w:tcPr>
            <w:tcW w:w="893"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PS</w:t>
            </w:r>
          </w:p>
        </w:tc>
        <w:tc>
          <w:tcPr>
            <w:tcW w:w="286" w:type="dxa"/>
            <w:tcBorders>
              <w:top w:val="single" w:sz="4" w:space="0" w:color="000000"/>
              <w:bottom w:val="single" w:sz="12" w:space="0" w:color="000000"/>
            </w:tcBorders>
            <w:shd w:val="clear" w:color="auto" w:fill="auto"/>
            <w:vAlign w:val="center"/>
          </w:tcPr>
          <w:p>
            <w:pPr>
              <w:jc w:val="left"/>
              <w:rPr>
                <w:bCs/>
                <w:sz w:val="20"/>
                <w:szCs w:val="20"/>
                <w:lang w:eastAsia="de-DE"/>
              </w:rPr>
            </w:pPr>
          </w:p>
        </w:tc>
        <w:tc>
          <w:tcPr>
            <w:tcW w:w="887"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Across Sites</w:t>
            </w:r>
          </w:p>
        </w:tc>
        <w:tc>
          <w:tcPr>
            <w:tcW w:w="883"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LO</w:t>
            </w:r>
          </w:p>
        </w:tc>
        <w:tc>
          <w:tcPr>
            <w:tcW w:w="887" w:type="dxa"/>
            <w:tcBorders>
              <w:top w:val="single" w:sz="4" w:space="0" w:color="000000"/>
              <w:bottom w:val="single" w:sz="12" w:space="0" w:color="000000"/>
            </w:tcBorders>
            <w:shd w:val="clear" w:color="auto" w:fill="auto"/>
            <w:vAlign w:val="center"/>
          </w:tcPr>
          <w:p>
            <w:pPr>
              <w:jc w:val="left"/>
              <w:rPr>
                <w:bCs/>
                <w:sz w:val="20"/>
                <w:szCs w:val="20"/>
                <w:lang w:eastAsia="de-DE"/>
              </w:rPr>
            </w:pPr>
            <w:r>
              <w:rPr>
                <w:bCs/>
                <w:sz w:val="20"/>
                <w:szCs w:val="20"/>
                <w:lang w:eastAsia="de-DE"/>
              </w:rPr>
              <w:t>RS</w:t>
            </w:r>
          </w:p>
        </w:tc>
        <w:tc>
          <w:tcPr>
            <w:tcW w:w="882" w:type="dxa"/>
            <w:tcBorders>
              <w:top w:val="single" w:sz="4" w:space="0" w:color="000000"/>
              <w:bottom w:val="single" w:sz="12" w:space="0" w:color="000000"/>
            </w:tcBorders>
            <w:shd w:val="clear" w:color="auto" w:fill="auto"/>
            <w:vAlign w:val="center"/>
          </w:tcPr>
          <w:p>
            <w:pPr>
              <w:jc w:val="left"/>
              <w:rPr>
                <w:bCs/>
                <w:sz w:val="20"/>
                <w:szCs w:val="20"/>
                <w:vertAlign w:val="superscript"/>
                <w:lang w:eastAsia="de-DE"/>
              </w:rPr>
            </w:pPr>
            <w:r>
              <w:rPr>
                <w:bCs/>
                <w:sz w:val="20"/>
                <w:szCs w:val="20"/>
                <w:lang w:eastAsia="de-DE"/>
              </w:rPr>
              <w:t>PS</w:t>
            </w:r>
          </w:p>
        </w:tc>
      </w:tr>
      <w:tr>
        <w:trPr>
          <w:cantSplit/>
          <w:trHeight w:val="227"/>
        </w:trPr>
        <w:tc>
          <w:tcPr>
            <w:tcW w:w="1679" w:type="dxa"/>
            <w:tcBorders>
              <w:top w:val="single" w:sz="12" w:space="0" w:color="000000"/>
              <w:bottom w:val="nil"/>
            </w:tcBorders>
            <w:shd w:val="clear" w:color="auto" w:fill="auto"/>
            <w:vAlign w:val="center"/>
          </w:tcPr>
          <w:p>
            <w:pPr>
              <w:contextualSpacing/>
              <w:jc w:val="left"/>
            </w:pPr>
            <w:r>
              <w:rPr>
                <w:sz w:val="20"/>
                <w:szCs w:val="20"/>
                <w:lang w:eastAsia="de-DE"/>
              </w:rPr>
              <w:t>gram positive (nmol g</w:t>
            </w:r>
            <w:r>
              <w:rPr>
                <w:sz w:val="20"/>
                <w:szCs w:val="20"/>
                <w:vertAlign w:val="superscript"/>
                <w:lang w:eastAsia="de-DE"/>
              </w:rPr>
              <w:t>-1</w:t>
            </w:r>
            <w:r>
              <w:rPr>
                <w:sz w:val="20"/>
                <w:szCs w:val="20"/>
                <w:lang w:eastAsia="de-DE"/>
              </w:rPr>
              <w:t>)</w:t>
            </w:r>
          </w:p>
        </w:tc>
        <w:tc>
          <w:tcPr>
            <w:tcW w:w="891" w:type="dxa"/>
            <w:tcBorders>
              <w:top w:val="single" w:sz="12" w:space="0" w:color="000000"/>
              <w:bottom w:val="nil"/>
            </w:tcBorders>
            <w:shd w:val="clear" w:color="auto" w:fill="auto"/>
            <w:vAlign w:val="center"/>
          </w:tcPr>
          <w:p>
            <w:pPr>
              <w:contextualSpacing/>
              <w:jc w:val="right"/>
              <w:rPr>
                <w:sz w:val="20"/>
                <w:szCs w:val="20"/>
                <w:lang w:eastAsia="de-DE"/>
              </w:rPr>
            </w:pPr>
          </w:p>
        </w:tc>
        <w:tc>
          <w:tcPr>
            <w:tcW w:w="891" w:type="dxa"/>
            <w:tcBorders>
              <w:top w:val="single" w:sz="12" w:space="0" w:color="000000"/>
              <w:bottom w:val="nil"/>
            </w:tcBorders>
            <w:shd w:val="clear" w:color="auto" w:fill="auto"/>
            <w:vAlign w:val="center"/>
          </w:tcPr>
          <w:p>
            <w:pPr>
              <w:contextualSpacing/>
              <w:jc w:val="right"/>
              <w:rPr>
                <w:sz w:val="20"/>
                <w:szCs w:val="20"/>
                <w:lang w:eastAsia="de-DE"/>
              </w:rPr>
            </w:pPr>
          </w:p>
        </w:tc>
        <w:tc>
          <w:tcPr>
            <w:tcW w:w="892" w:type="dxa"/>
            <w:tcBorders>
              <w:top w:val="single" w:sz="12" w:space="0" w:color="000000"/>
              <w:bottom w:val="nil"/>
            </w:tcBorders>
            <w:shd w:val="clear" w:color="auto" w:fill="auto"/>
            <w:vAlign w:val="center"/>
          </w:tcPr>
          <w:p>
            <w:pPr>
              <w:contextualSpacing/>
              <w:jc w:val="right"/>
              <w:rPr>
                <w:sz w:val="20"/>
                <w:szCs w:val="20"/>
                <w:lang w:eastAsia="de-DE"/>
              </w:rPr>
            </w:pPr>
          </w:p>
        </w:tc>
        <w:tc>
          <w:tcPr>
            <w:tcW w:w="893" w:type="dxa"/>
            <w:tcBorders>
              <w:top w:val="single" w:sz="12" w:space="0" w:color="000000"/>
              <w:bottom w:val="nil"/>
            </w:tcBorders>
            <w:shd w:val="clear" w:color="auto" w:fill="auto"/>
            <w:vAlign w:val="center"/>
          </w:tcPr>
          <w:p>
            <w:pPr>
              <w:contextualSpacing/>
              <w:jc w:val="right"/>
              <w:rPr>
                <w:sz w:val="20"/>
                <w:szCs w:val="20"/>
                <w:lang w:eastAsia="de-DE"/>
              </w:rPr>
            </w:pPr>
          </w:p>
        </w:tc>
        <w:tc>
          <w:tcPr>
            <w:tcW w:w="286" w:type="dxa"/>
            <w:tcBorders>
              <w:top w:val="single" w:sz="12" w:space="0" w:color="000000"/>
              <w:bottom w:val="nil"/>
            </w:tcBorders>
            <w:shd w:val="clear" w:color="auto" w:fill="auto"/>
            <w:vAlign w:val="center"/>
          </w:tcPr>
          <w:p>
            <w:pPr>
              <w:contextualSpacing/>
              <w:jc w:val="right"/>
              <w:rPr>
                <w:sz w:val="20"/>
                <w:szCs w:val="20"/>
                <w:lang w:eastAsia="de-DE"/>
              </w:rPr>
            </w:pPr>
          </w:p>
        </w:tc>
        <w:tc>
          <w:tcPr>
            <w:tcW w:w="887" w:type="dxa"/>
            <w:tcBorders>
              <w:top w:val="single" w:sz="12" w:space="0" w:color="000000"/>
              <w:bottom w:val="nil"/>
            </w:tcBorders>
            <w:shd w:val="clear" w:color="auto" w:fill="auto"/>
            <w:vAlign w:val="center"/>
          </w:tcPr>
          <w:p>
            <w:pPr>
              <w:contextualSpacing/>
              <w:jc w:val="right"/>
              <w:rPr>
                <w:sz w:val="20"/>
                <w:szCs w:val="20"/>
                <w:lang w:eastAsia="de-DE"/>
              </w:rPr>
            </w:pPr>
          </w:p>
        </w:tc>
        <w:tc>
          <w:tcPr>
            <w:tcW w:w="883" w:type="dxa"/>
            <w:tcBorders>
              <w:top w:val="single" w:sz="12" w:space="0" w:color="000000"/>
              <w:bottom w:val="nil"/>
            </w:tcBorders>
            <w:shd w:val="clear" w:color="auto" w:fill="auto"/>
            <w:vAlign w:val="center"/>
          </w:tcPr>
          <w:p>
            <w:pPr>
              <w:contextualSpacing/>
              <w:jc w:val="right"/>
              <w:rPr>
                <w:sz w:val="20"/>
                <w:szCs w:val="20"/>
                <w:lang w:eastAsia="de-DE"/>
              </w:rPr>
            </w:pPr>
          </w:p>
        </w:tc>
        <w:tc>
          <w:tcPr>
            <w:tcW w:w="887" w:type="dxa"/>
            <w:tcBorders>
              <w:top w:val="single" w:sz="12" w:space="0" w:color="000000"/>
              <w:bottom w:val="nil"/>
            </w:tcBorders>
            <w:shd w:val="clear" w:color="auto" w:fill="auto"/>
            <w:vAlign w:val="center"/>
          </w:tcPr>
          <w:p>
            <w:pPr>
              <w:contextualSpacing/>
              <w:jc w:val="right"/>
              <w:rPr>
                <w:sz w:val="20"/>
                <w:szCs w:val="20"/>
                <w:lang w:eastAsia="de-DE"/>
              </w:rPr>
            </w:pPr>
          </w:p>
        </w:tc>
        <w:tc>
          <w:tcPr>
            <w:tcW w:w="882" w:type="dxa"/>
            <w:tcBorders>
              <w:top w:val="single" w:sz="12"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679" w:type="dxa"/>
            <w:tcBorders>
              <w:top w:val="nil"/>
              <w:bottom w:val="nil"/>
            </w:tcBorders>
            <w:shd w:val="clear" w:color="auto" w:fill="auto"/>
            <w:vAlign w:val="center"/>
          </w:tcPr>
          <w:p>
            <w:pPr>
              <w:ind w:left="170"/>
              <w:contextualSpacing/>
              <w:jc w:val="left"/>
              <w:rPr>
                <w:sz w:val="20"/>
                <w:szCs w:val="20"/>
                <w:lang w:eastAsia="de-DE"/>
              </w:rPr>
            </w:pPr>
            <w:r>
              <w:rPr>
                <w:sz w:val="20"/>
                <w:szCs w:val="20"/>
                <w:lang w:eastAsia="de-DE"/>
              </w:rPr>
              <w:t>unrooted</w:t>
            </w:r>
          </w:p>
        </w:tc>
        <w:tc>
          <w:tcPr>
            <w:tcW w:w="891" w:type="dxa"/>
            <w:tcBorders>
              <w:top w:val="nil"/>
              <w:bottom w:val="nil"/>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21.2 (2.1)</w:t>
            </w:r>
          </w:p>
        </w:tc>
        <w:tc>
          <w:tcPr>
            <w:tcW w:w="891"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22.8 (1.1)</w:t>
            </w:r>
          </w:p>
        </w:tc>
        <w:tc>
          <w:tcPr>
            <w:tcW w:w="892"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29.5 (1.1)</w:t>
            </w:r>
          </w:p>
        </w:tc>
        <w:tc>
          <w:tcPr>
            <w:tcW w:w="893"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11.3 (0.4)</w:t>
            </w:r>
          </w:p>
        </w:tc>
        <w:tc>
          <w:tcPr>
            <w:tcW w:w="286" w:type="dxa"/>
            <w:tcBorders>
              <w:top w:val="nil"/>
              <w:bottom w:val="nil"/>
            </w:tcBorders>
            <w:shd w:val="clear" w:color="auto" w:fill="auto"/>
            <w:vAlign w:val="center"/>
          </w:tcPr>
          <w:p>
            <w:pPr>
              <w:contextualSpacing/>
              <w:jc w:val="right"/>
              <w:rPr>
                <w:sz w:val="20"/>
                <w:szCs w:val="20"/>
                <w:lang w:eastAsia="de-DE"/>
              </w:rPr>
            </w:pPr>
          </w:p>
        </w:tc>
        <w:tc>
          <w:tcPr>
            <w:tcW w:w="887" w:type="dxa"/>
            <w:tcBorders>
              <w:top w:val="nil"/>
              <w:bottom w:val="nil"/>
            </w:tcBorders>
            <w:shd w:val="clear" w:color="auto" w:fill="auto"/>
            <w:vAlign w:val="center"/>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1.25 (0.17)</w:t>
            </w:r>
          </w:p>
        </w:tc>
        <w:tc>
          <w:tcPr>
            <w:tcW w:w="883" w:type="dxa"/>
            <w:tcBorders>
              <w:top w:val="nil"/>
              <w:bottom w:val="nil"/>
            </w:tcBorders>
            <w:shd w:val="clear" w:color="auto" w:fill="auto"/>
            <w:vAlign w:val="center"/>
          </w:tcPr>
          <w:p>
            <w:pPr>
              <w:contextualSpacing/>
              <w:jc w:val="right"/>
              <w:rPr>
                <w:rFonts w:cs="Arial"/>
                <w:sz w:val="20"/>
                <w:szCs w:val="20"/>
              </w:rPr>
            </w:pPr>
            <w:r>
              <w:rPr>
                <w:sz w:val="20"/>
                <w:szCs w:val="20"/>
                <w:lang w:eastAsia="de-DE"/>
              </w:rPr>
              <w:t>0.63 (0.03)</w:t>
            </w:r>
          </w:p>
        </w:tc>
        <w:tc>
          <w:tcPr>
            <w:tcW w:w="887"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1.02 (0.12)</w:t>
            </w:r>
          </w:p>
        </w:tc>
        <w:tc>
          <w:tcPr>
            <w:tcW w:w="882"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1.97 (0.12)</w:t>
            </w:r>
          </w:p>
        </w:tc>
      </w:tr>
      <w:tr>
        <w:trPr>
          <w:cantSplit/>
          <w:trHeight w:val="227"/>
        </w:trPr>
        <w:tc>
          <w:tcPr>
            <w:tcW w:w="1679" w:type="dxa"/>
            <w:tcBorders>
              <w:top w:val="nil"/>
              <w:bottom w:val="single" w:sz="4" w:space="0" w:color="000000"/>
            </w:tcBorders>
            <w:shd w:val="clear" w:color="auto" w:fill="auto"/>
            <w:vAlign w:val="center"/>
          </w:tcPr>
          <w:p>
            <w:pPr>
              <w:ind w:left="170"/>
              <w:contextualSpacing/>
              <w:jc w:val="left"/>
              <w:rPr>
                <w:sz w:val="20"/>
                <w:szCs w:val="20"/>
                <w:lang w:eastAsia="de-DE"/>
              </w:rPr>
            </w:pPr>
            <w:r>
              <w:rPr>
                <w:sz w:val="20"/>
                <w:szCs w:val="20"/>
                <w:lang w:eastAsia="de-DE"/>
              </w:rPr>
              <w:t>rooted</w:t>
            </w:r>
          </w:p>
        </w:tc>
        <w:tc>
          <w:tcPr>
            <w:tcW w:w="891" w:type="dxa"/>
            <w:tcBorders>
              <w:top w:val="nil"/>
              <w:bottom w:val="single" w:sz="4" w:space="0" w:color="000000"/>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18.1 (1.9)</w:t>
            </w:r>
          </w:p>
        </w:tc>
        <w:tc>
          <w:tcPr>
            <w:tcW w:w="891"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23.0 (0.8)</w:t>
            </w:r>
          </w:p>
        </w:tc>
        <w:tc>
          <w:tcPr>
            <w:tcW w:w="892"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22.2 (2.3)</w:t>
            </w:r>
          </w:p>
        </w:tc>
        <w:tc>
          <w:tcPr>
            <w:tcW w:w="893"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9.1 (0.7)</w:t>
            </w:r>
          </w:p>
        </w:tc>
        <w:tc>
          <w:tcPr>
            <w:tcW w:w="286" w:type="dxa"/>
            <w:tcBorders>
              <w:top w:val="nil"/>
              <w:bottom w:val="single" w:sz="4" w:space="0" w:color="000000"/>
            </w:tcBorders>
            <w:shd w:val="clear" w:color="auto" w:fill="auto"/>
            <w:vAlign w:val="center"/>
          </w:tcPr>
          <w:p>
            <w:pPr>
              <w:contextualSpacing/>
              <w:jc w:val="right"/>
              <w:rPr>
                <w:sz w:val="20"/>
                <w:szCs w:val="20"/>
                <w:lang w:eastAsia="de-DE"/>
              </w:rPr>
            </w:pPr>
          </w:p>
        </w:tc>
        <w:tc>
          <w:tcPr>
            <w:tcW w:w="887" w:type="dxa"/>
            <w:tcBorders>
              <w:top w:val="nil"/>
              <w:bottom w:val="single" w:sz="4" w:space="0" w:color="000000"/>
            </w:tcBorders>
            <w:shd w:val="clear" w:color="auto" w:fill="auto"/>
            <w:vAlign w:val="center"/>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1.53 (0.18)</w:t>
            </w:r>
          </w:p>
        </w:tc>
        <w:tc>
          <w:tcPr>
            <w:tcW w:w="883"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0.75 (0.06)</w:t>
            </w:r>
          </w:p>
        </w:tc>
        <w:tc>
          <w:tcPr>
            <w:tcW w:w="887"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1.57 (0.17)</w:t>
            </w:r>
          </w:p>
        </w:tc>
        <w:tc>
          <w:tcPr>
            <w:tcW w:w="882"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2.26 (0.11)</w:t>
            </w:r>
          </w:p>
        </w:tc>
      </w:tr>
      <w:tr>
        <w:trPr>
          <w:cantSplit/>
          <w:trHeight w:val="227"/>
        </w:trPr>
        <w:tc>
          <w:tcPr>
            <w:tcW w:w="1679" w:type="dxa"/>
            <w:tcBorders>
              <w:top w:val="single" w:sz="4" w:space="0" w:color="000000"/>
              <w:bottom w:val="nil"/>
            </w:tcBorders>
            <w:shd w:val="clear" w:color="auto" w:fill="auto"/>
            <w:vAlign w:val="center"/>
          </w:tcPr>
          <w:p>
            <w:pPr>
              <w:jc w:val="left"/>
              <w:rPr>
                <w:rFonts w:eastAsia="Times New Roman" w:cs="Times New Roman"/>
                <w:bCs/>
                <w:color w:val="000000"/>
                <w:sz w:val="20"/>
                <w:szCs w:val="20"/>
                <w:lang w:eastAsia="de-DE"/>
              </w:rPr>
            </w:pPr>
            <w:r>
              <w:rPr>
                <w:rFonts w:eastAsia="Times New Roman" w:cs="Times New Roman"/>
                <w:bCs/>
                <w:sz w:val="20"/>
                <w:szCs w:val="20"/>
                <w:lang w:eastAsia="de-DE"/>
              </w:rPr>
              <w:t xml:space="preserve">gram negative </w:t>
            </w:r>
            <w:r>
              <w:rPr>
                <w:sz w:val="20"/>
                <w:szCs w:val="20"/>
                <w:lang w:eastAsia="de-DE"/>
              </w:rPr>
              <w:t>(nmol g</w:t>
            </w:r>
            <w:r>
              <w:rPr>
                <w:sz w:val="20"/>
                <w:szCs w:val="20"/>
                <w:vertAlign w:val="superscript"/>
                <w:lang w:eastAsia="de-DE"/>
              </w:rPr>
              <w:t>-1</w:t>
            </w:r>
            <w:r>
              <w:rPr>
                <w:sz w:val="20"/>
                <w:szCs w:val="20"/>
                <w:lang w:eastAsia="de-DE"/>
              </w:rPr>
              <w:t>)</w:t>
            </w: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2" w:type="dxa"/>
            <w:tcBorders>
              <w:top w:val="single" w:sz="4" w:space="0" w:color="000000"/>
              <w:bottom w:val="nil"/>
            </w:tcBorders>
            <w:shd w:val="clear" w:color="auto" w:fill="auto"/>
            <w:vAlign w:val="center"/>
          </w:tcPr>
          <w:p>
            <w:pPr>
              <w:contextualSpacing/>
              <w:jc w:val="right"/>
              <w:rPr>
                <w:sz w:val="20"/>
                <w:szCs w:val="20"/>
                <w:lang w:eastAsia="de-DE"/>
              </w:rPr>
            </w:pPr>
          </w:p>
        </w:tc>
        <w:tc>
          <w:tcPr>
            <w:tcW w:w="893" w:type="dxa"/>
            <w:tcBorders>
              <w:top w:val="single" w:sz="4" w:space="0" w:color="000000"/>
              <w:bottom w:val="nil"/>
            </w:tcBorders>
            <w:shd w:val="clear" w:color="auto" w:fill="auto"/>
            <w:vAlign w:val="center"/>
          </w:tcPr>
          <w:p>
            <w:pPr>
              <w:contextualSpacing/>
              <w:jc w:val="right"/>
              <w:rPr>
                <w:sz w:val="20"/>
                <w:szCs w:val="20"/>
                <w:lang w:eastAsia="de-DE"/>
              </w:rPr>
            </w:pPr>
          </w:p>
        </w:tc>
        <w:tc>
          <w:tcPr>
            <w:tcW w:w="286"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3"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2" w:type="dxa"/>
            <w:tcBorders>
              <w:top w:val="single" w:sz="4"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679" w:type="dxa"/>
            <w:tcBorders>
              <w:top w:val="nil"/>
              <w:bottom w:val="nil"/>
            </w:tcBorders>
            <w:shd w:val="clear" w:color="auto" w:fill="auto"/>
            <w:vAlign w:val="center"/>
          </w:tcPr>
          <w:p>
            <w:pPr>
              <w:ind w:left="170"/>
              <w:jc w:val="left"/>
              <w:rPr>
                <w:rFonts w:eastAsia="Times New Roman" w:cs="Times New Roman"/>
                <w:bCs/>
                <w:color w:val="000000"/>
                <w:sz w:val="20"/>
                <w:szCs w:val="20"/>
                <w:lang w:eastAsia="de-DE"/>
              </w:rPr>
            </w:pPr>
            <w:r>
              <w:rPr>
                <w:sz w:val="20"/>
                <w:szCs w:val="20"/>
                <w:lang w:eastAsia="de-DE"/>
              </w:rPr>
              <w:t>unrooted</w:t>
            </w:r>
          </w:p>
        </w:tc>
        <w:tc>
          <w:tcPr>
            <w:tcW w:w="891"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3.0 (0.4)</w:t>
            </w:r>
          </w:p>
        </w:tc>
        <w:tc>
          <w:tcPr>
            <w:tcW w:w="891"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4.0 (0.0)</w:t>
            </w:r>
          </w:p>
        </w:tc>
        <w:tc>
          <w:tcPr>
            <w:tcW w:w="892"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4.0 (0.1)</w:t>
            </w:r>
          </w:p>
        </w:tc>
        <w:tc>
          <w:tcPr>
            <w:tcW w:w="893"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9 (0.0)</w:t>
            </w:r>
          </w:p>
        </w:tc>
        <w:tc>
          <w:tcPr>
            <w:tcW w:w="286" w:type="dxa"/>
            <w:tcBorders>
              <w:top w:val="nil"/>
              <w:bottom w:val="nil"/>
            </w:tcBorders>
            <w:shd w:val="clear" w:color="auto" w:fill="auto"/>
            <w:vAlign w:val="center"/>
          </w:tcPr>
          <w:p>
            <w:pPr>
              <w:contextualSpacing/>
              <w:jc w:val="right"/>
              <w:rPr>
                <w:sz w:val="20"/>
                <w:szCs w:val="20"/>
                <w:lang w:eastAsia="de-DE"/>
              </w:rPr>
            </w:pPr>
          </w:p>
        </w:tc>
        <w:tc>
          <w:tcPr>
            <w:tcW w:w="887"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28 (0.04)</w:t>
            </w:r>
          </w:p>
        </w:tc>
        <w:tc>
          <w:tcPr>
            <w:tcW w:w="883"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0.12 (0.01)</w:t>
            </w:r>
          </w:p>
        </w:tc>
        <w:tc>
          <w:tcPr>
            <w:tcW w:w="887"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0.24 (0.02)</w:t>
            </w:r>
          </w:p>
        </w:tc>
        <w:tc>
          <w:tcPr>
            <w:tcW w:w="882"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46 (0.02)</w:t>
            </w:r>
          </w:p>
        </w:tc>
      </w:tr>
      <w:tr>
        <w:trPr>
          <w:cantSplit/>
          <w:trHeight w:val="227"/>
        </w:trPr>
        <w:tc>
          <w:tcPr>
            <w:tcW w:w="1679" w:type="dxa"/>
            <w:tcBorders>
              <w:top w:val="nil"/>
              <w:bottom w:val="single" w:sz="4" w:space="0" w:color="000000"/>
            </w:tcBorders>
            <w:shd w:val="clear" w:color="auto" w:fill="auto"/>
            <w:vAlign w:val="center"/>
          </w:tcPr>
          <w:p>
            <w:pPr>
              <w:ind w:left="170"/>
              <w:jc w:val="left"/>
              <w:rPr>
                <w:rFonts w:eastAsia="Times New Roman" w:cs="Times New Roman"/>
                <w:bCs/>
                <w:color w:val="000000"/>
                <w:sz w:val="20"/>
                <w:szCs w:val="20"/>
                <w:lang w:eastAsia="de-DE"/>
              </w:rPr>
            </w:pPr>
            <w:r>
              <w:rPr>
                <w:sz w:val="20"/>
                <w:szCs w:val="20"/>
                <w:lang w:eastAsia="de-DE"/>
              </w:rPr>
              <w:t>rooted</w:t>
            </w:r>
          </w:p>
        </w:tc>
        <w:tc>
          <w:tcPr>
            <w:tcW w:w="891"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2.6 (0.4)</w:t>
            </w:r>
          </w:p>
        </w:tc>
        <w:tc>
          <w:tcPr>
            <w:tcW w:w="891"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3.9 (0.1)</w:t>
            </w:r>
          </w:p>
        </w:tc>
        <w:tc>
          <w:tcPr>
            <w:tcW w:w="892"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3.1 (0.3)</w:t>
            </w:r>
          </w:p>
        </w:tc>
        <w:tc>
          <w:tcPr>
            <w:tcW w:w="893"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0.9 (0.1)</w:t>
            </w:r>
          </w:p>
        </w:tc>
        <w:tc>
          <w:tcPr>
            <w:tcW w:w="286" w:type="dxa"/>
            <w:tcBorders>
              <w:top w:val="nil"/>
              <w:bottom w:val="single" w:sz="4" w:space="0" w:color="000000"/>
            </w:tcBorders>
            <w:shd w:val="clear" w:color="auto" w:fill="auto"/>
            <w:vAlign w:val="center"/>
          </w:tcPr>
          <w:p>
            <w:pPr>
              <w:contextualSpacing/>
              <w:jc w:val="right"/>
              <w:rPr>
                <w:sz w:val="20"/>
                <w:szCs w:val="20"/>
                <w:lang w:eastAsia="de-DE"/>
              </w:rPr>
            </w:pPr>
          </w:p>
        </w:tc>
        <w:tc>
          <w:tcPr>
            <w:tcW w:w="887"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0.36 (0.04)</w:t>
            </w:r>
          </w:p>
        </w:tc>
        <w:tc>
          <w:tcPr>
            <w:tcW w:w="883"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0.19 (0.01)</w:t>
            </w:r>
          </w:p>
        </w:tc>
        <w:tc>
          <w:tcPr>
            <w:tcW w:w="887"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0.36 (0.02)</w:t>
            </w:r>
          </w:p>
        </w:tc>
        <w:tc>
          <w:tcPr>
            <w:tcW w:w="882"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0.53 (0.03)</w:t>
            </w:r>
          </w:p>
        </w:tc>
      </w:tr>
      <w:tr>
        <w:trPr>
          <w:cantSplit/>
          <w:trHeight w:val="227"/>
        </w:trPr>
        <w:tc>
          <w:tcPr>
            <w:tcW w:w="1679" w:type="dxa"/>
            <w:tcBorders>
              <w:top w:val="single" w:sz="4" w:space="0" w:color="000000"/>
              <w:bottom w:val="nil"/>
            </w:tcBorders>
            <w:shd w:val="clear" w:color="auto" w:fill="auto"/>
            <w:vAlign w:val="center"/>
          </w:tcPr>
          <w:p>
            <w:pPr>
              <w:jc w:val="left"/>
              <w:rPr>
                <w:rFonts w:eastAsia="Times New Roman" w:cs="Times New Roman"/>
                <w:bCs/>
                <w:sz w:val="20"/>
                <w:szCs w:val="20"/>
                <w:lang w:eastAsia="de-DE"/>
              </w:rPr>
            </w:pPr>
            <w:r>
              <w:rPr>
                <w:rFonts w:eastAsia="Times New Roman" w:cs="Times New Roman"/>
                <w:bCs/>
                <w:sz w:val="20"/>
                <w:szCs w:val="20"/>
                <w:lang w:eastAsia="de-DE"/>
              </w:rPr>
              <w:t xml:space="preserve">bacteria </w:t>
            </w:r>
          </w:p>
          <w:p>
            <w:pPr>
              <w:jc w:val="left"/>
              <w:rPr>
                <w:rFonts w:eastAsia="Times New Roman" w:cs="Times New Roman"/>
                <w:bCs/>
                <w:sz w:val="20"/>
                <w:szCs w:val="20"/>
                <w:lang w:eastAsia="de-DE"/>
              </w:rPr>
            </w:pPr>
            <w:r>
              <w:rPr>
                <w:sz w:val="20"/>
                <w:szCs w:val="20"/>
                <w:lang w:eastAsia="de-DE"/>
              </w:rPr>
              <w:t>(nmol g</w:t>
            </w:r>
            <w:r>
              <w:rPr>
                <w:sz w:val="20"/>
                <w:szCs w:val="20"/>
                <w:vertAlign w:val="superscript"/>
                <w:lang w:eastAsia="de-DE"/>
              </w:rPr>
              <w:t>-1</w:t>
            </w:r>
            <w:r>
              <w:rPr>
                <w:sz w:val="20"/>
                <w:szCs w:val="20"/>
                <w:lang w:eastAsia="de-DE"/>
              </w:rPr>
              <w:t>)</w:t>
            </w: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2" w:type="dxa"/>
            <w:tcBorders>
              <w:top w:val="single" w:sz="4" w:space="0" w:color="000000"/>
              <w:bottom w:val="nil"/>
            </w:tcBorders>
            <w:shd w:val="clear" w:color="auto" w:fill="auto"/>
            <w:vAlign w:val="center"/>
          </w:tcPr>
          <w:p>
            <w:pPr>
              <w:contextualSpacing/>
              <w:jc w:val="right"/>
              <w:rPr>
                <w:sz w:val="20"/>
                <w:szCs w:val="20"/>
                <w:lang w:eastAsia="de-DE"/>
              </w:rPr>
            </w:pPr>
          </w:p>
        </w:tc>
        <w:tc>
          <w:tcPr>
            <w:tcW w:w="893" w:type="dxa"/>
            <w:tcBorders>
              <w:top w:val="single" w:sz="4" w:space="0" w:color="000000"/>
              <w:bottom w:val="nil"/>
            </w:tcBorders>
            <w:shd w:val="clear" w:color="auto" w:fill="auto"/>
            <w:vAlign w:val="center"/>
          </w:tcPr>
          <w:p>
            <w:pPr>
              <w:contextualSpacing/>
              <w:jc w:val="right"/>
              <w:rPr>
                <w:sz w:val="20"/>
                <w:szCs w:val="20"/>
                <w:lang w:eastAsia="de-DE"/>
              </w:rPr>
            </w:pPr>
          </w:p>
        </w:tc>
        <w:tc>
          <w:tcPr>
            <w:tcW w:w="286"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3"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2" w:type="dxa"/>
            <w:tcBorders>
              <w:top w:val="single" w:sz="4"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679" w:type="dxa"/>
            <w:tcBorders>
              <w:top w:val="nil"/>
              <w:bottom w:val="nil"/>
            </w:tcBorders>
            <w:shd w:val="clear" w:color="auto" w:fill="auto"/>
            <w:vAlign w:val="center"/>
          </w:tcPr>
          <w:p>
            <w:pPr>
              <w:ind w:left="170"/>
              <w:jc w:val="left"/>
              <w:rPr>
                <w:rFonts w:eastAsia="Times New Roman" w:cs="Times New Roman"/>
                <w:bCs/>
                <w:color w:val="000000"/>
                <w:sz w:val="20"/>
                <w:szCs w:val="20"/>
                <w:lang w:eastAsia="de-DE"/>
              </w:rPr>
            </w:pPr>
            <w:r>
              <w:rPr>
                <w:sz w:val="20"/>
                <w:szCs w:val="20"/>
                <w:lang w:eastAsia="de-DE"/>
              </w:rPr>
              <w:t>unrooted</w:t>
            </w:r>
          </w:p>
        </w:tc>
        <w:tc>
          <w:tcPr>
            <w:tcW w:w="891"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30.5 (3.1)</w:t>
            </w:r>
          </w:p>
        </w:tc>
        <w:tc>
          <w:tcPr>
            <w:tcW w:w="891" w:type="dxa"/>
            <w:tcBorders>
              <w:top w:val="nil"/>
              <w:bottom w:val="nil"/>
            </w:tcBorders>
            <w:shd w:val="clear" w:color="auto" w:fill="auto"/>
            <w:vAlign w:val="center"/>
          </w:tcPr>
          <w:p>
            <w:pPr>
              <w:contextualSpacing/>
              <w:jc w:val="right"/>
              <w:rPr>
                <w:sz w:val="20"/>
                <w:szCs w:val="20"/>
                <w:lang w:eastAsia="de-DE"/>
              </w:rPr>
            </w:pPr>
            <w:r>
              <w:rPr>
                <w:bCs/>
                <w:sz w:val="20"/>
                <w:szCs w:val="20"/>
                <w:lang w:eastAsia="de-DE"/>
              </w:rPr>
              <w:t>34.6 (1.2)</w:t>
            </w:r>
          </w:p>
        </w:tc>
        <w:tc>
          <w:tcPr>
            <w:tcW w:w="892"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42.2 (1.1)</w:t>
            </w:r>
          </w:p>
        </w:tc>
        <w:tc>
          <w:tcPr>
            <w:tcW w:w="893"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14.8 (0.4)</w:t>
            </w:r>
          </w:p>
        </w:tc>
        <w:tc>
          <w:tcPr>
            <w:tcW w:w="286" w:type="dxa"/>
            <w:tcBorders>
              <w:top w:val="nil"/>
              <w:bottom w:val="nil"/>
            </w:tcBorders>
            <w:shd w:val="clear" w:color="auto" w:fill="auto"/>
            <w:vAlign w:val="center"/>
          </w:tcPr>
          <w:p>
            <w:pPr>
              <w:contextualSpacing/>
              <w:jc w:val="right"/>
              <w:rPr>
                <w:sz w:val="20"/>
                <w:szCs w:val="20"/>
                <w:lang w:eastAsia="de-DE"/>
              </w:rPr>
            </w:pPr>
          </w:p>
        </w:tc>
        <w:tc>
          <w:tcPr>
            <w:tcW w:w="887" w:type="dxa"/>
            <w:tcBorders>
              <w:top w:val="nil"/>
              <w:bottom w:val="nil"/>
            </w:tcBorders>
            <w:shd w:val="clear" w:color="auto" w:fill="auto"/>
            <w:vAlign w:val="center"/>
          </w:tcPr>
          <w:p>
            <w:pPr>
              <w:contextualSpacing/>
              <w:jc w:val="right"/>
              <w:rPr>
                <w:b/>
                <w:sz w:val="20"/>
                <w:szCs w:val="20"/>
                <w:lang w:eastAsia="de-DE"/>
              </w:rPr>
            </w:pPr>
            <w:r>
              <w:rPr>
                <w:b/>
                <w:sz w:val="20"/>
                <w:szCs w:val="20"/>
                <w:lang w:eastAsia="de-DE"/>
              </w:rPr>
              <w:t>2.10 (0.27)</w:t>
            </w:r>
          </w:p>
        </w:tc>
        <w:tc>
          <w:tcPr>
            <w:tcW w:w="883"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0.98 (0.05)</w:t>
            </w:r>
          </w:p>
        </w:tc>
        <w:tc>
          <w:tcPr>
            <w:tcW w:w="887"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1.82 (0.17)</w:t>
            </w:r>
          </w:p>
        </w:tc>
        <w:tc>
          <w:tcPr>
            <w:tcW w:w="882" w:type="dxa"/>
            <w:tcBorders>
              <w:top w:val="nil"/>
              <w:bottom w:val="nil"/>
            </w:tcBorders>
            <w:shd w:val="clear" w:color="auto" w:fill="auto"/>
            <w:vAlign w:val="center"/>
          </w:tcPr>
          <w:p>
            <w:pPr>
              <w:contextualSpacing/>
              <w:jc w:val="right"/>
              <w:rPr>
                <w:sz w:val="20"/>
                <w:szCs w:val="20"/>
                <w:lang w:eastAsia="de-DE"/>
              </w:rPr>
            </w:pPr>
            <w:r>
              <w:rPr>
                <w:bCs/>
                <w:sz w:val="20"/>
                <w:szCs w:val="20"/>
                <w:lang w:eastAsia="de-DE"/>
              </w:rPr>
              <w:t>3.27 (0.16)</w:t>
            </w:r>
          </w:p>
        </w:tc>
      </w:tr>
      <w:tr>
        <w:trPr>
          <w:cantSplit/>
          <w:trHeight w:val="227"/>
        </w:trPr>
        <w:tc>
          <w:tcPr>
            <w:tcW w:w="1679" w:type="dxa"/>
            <w:tcBorders>
              <w:top w:val="nil"/>
              <w:bottom w:val="single" w:sz="4" w:space="0" w:color="000000"/>
            </w:tcBorders>
            <w:shd w:val="clear" w:color="auto" w:fill="auto"/>
            <w:vAlign w:val="center"/>
          </w:tcPr>
          <w:p>
            <w:pPr>
              <w:ind w:left="170"/>
              <w:jc w:val="left"/>
              <w:rPr>
                <w:rFonts w:eastAsia="Times New Roman" w:cs="Times New Roman"/>
                <w:bCs/>
                <w:color w:val="000000"/>
                <w:sz w:val="20"/>
                <w:szCs w:val="20"/>
                <w:lang w:eastAsia="de-DE"/>
              </w:rPr>
            </w:pPr>
            <w:r>
              <w:rPr>
                <w:sz w:val="20"/>
                <w:szCs w:val="20"/>
                <w:lang w:eastAsia="de-DE"/>
              </w:rPr>
              <w:t>rooted</w:t>
            </w:r>
          </w:p>
        </w:tc>
        <w:tc>
          <w:tcPr>
            <w:tcW w:w="891"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26.5 (2.9)</w:t>
            </w:r>
          </w:p>
        </w:tc>
        <w:tc>
          <w:tcPr>
            <w:tcW w:w="891" w:type="dxa"/>
            <w:tcBorders>
              <w:top w:val="nil"/>
              <w:bottom w:val="single" w:sz="4" w:space="0" w:color="000000"/>
            </w:tcBorders>
            <w:shd w:val="clear" w:color="auto" w:fill="auto"/>
            <w:vAlign w:val="center"/>
          </w:tcPr>
          <w:p>
            <w:pPr>
              <w:contextualSpacing/>
              <w:jc w:val="right"/>
              <w:rPr>
                <w:sz w:val="20"/>
                <w:szCs w:val="20"/>
                <w:lang w:eastAsia="de-DE"/>
              </w:rPr>
            </w:pPr>
            <w:r>
              <w:rPr>
                <w:bCs/>
                <w:sz w:val="20"/>
                <w:szCs w:val="20"/>
                <w:lang w:eastAsia="de-DE"/>
              </w:rPr>
              <w:t>34.5 (1.2)</w:t>
            </w:r>
          </w:p>
        </w:tc>
        <w:tc>
          <w:tcPr>
            <w:tcW w:w="892"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32.7 (3.0)</w:t>
            </w:r>
          </w:p>
        </w:tc>
        <w:tc>
          <w:tcPr>
            <w:tcW w:w="893"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12.4 (0.9)</w:t>
            </w:r>
          </w:p>
        </w:tc>
        <w:tc>
          <w:tcPr>
            <w:tcW w:w="286" w:type="dxa"/>
            <w:tcBorders>
              <w:top w:val="nil"/>
              <w:bottom w:val="single" w:sz="4" w:space="0" w:color="000000"/>
            </w:tcBorders>
            <w:shd w:val="clear" w:color="auto" w:fill="auto"/>
            <w:vAlign w:val="center"/>
          </w:tcPr>
          <w:p>
            <w:pPr>
              <w:contextualSpacing/>
              <w:jc w:val="right"/>
              <w:rPr>
                <w:sz w:val="20"/>
                <w:szCs w:val="20"/>
                <w:lang w:eastAsia="de-DE"/>
              </w:rPr>
            </w:pPr>
          </w:p>
        </w:tc>
        <w:tc>
          <w:tcPr>
            <w:tcW w:w="887" w:type="dxa"/>
            <w:tcBorders>
              <w:top w:val="nil"/>
              <w:bottom w:val="single" w:sz="4" w:space="0" w:color="000000"/>
            </w:tcBorders>
            <w:shd w:val="clear" w:color="auto" w:fill="auto"/>
            <w:vAlign w:val="center"/>
          </w:tcPr>
          <w:p>
            <w:pPr>
              <w:contextualSpacing/>
              <w:jc w:val="right"/>
              <w:rPr>
                <w:b/>
                <w:sz w:val="20"/>
                <w:szCs w:val="20"/>
                <w:lang w:eastAsia="de-DE"/>
              </w:rPr>
            </w:pPr>
            <w:r>
              <w:rPr>
                <w:b/>
                <w:sz w:val="20"/>
                <w:szCs w:val="20"/>
                <w:lang w:eastAsia="de-DE"/>
              </w:rPr>
              <w:t>2.67 (0.31)</w:t>
            </w:r>
          </w:p>
        </w:tc>
        <w:tc>
          <w:tcPr>
            <w:tcW w:w="883"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1.28 (0.10)</w:t>
            </w:r>
          </w:p>
        </w:tc>
        <w:tc>
          <w:tcPr>
            <w:tcW w:w="887"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2.77 (0.23)</w:t>
            </w:r>
          </w:p>
        </w:tc>
        <w:tc>
          <w:tcPr>
            <w:tcW w:w="882" w:type="dxa"/>
            <w:tcBorders>
              <w:top w:val="nil"/>
              <w:bottom w:val="single" w:sz="4" w:space="0" w:color="000000"/>
            </w:tcBorders>
            <w:shd w:val="clear" w:color="auto" w:fill="auto"/>
            <w:vAlign w:val="center"/>
          </w:tcPr>
          <w:p>
            <w:pPr>
              <w:contextualSpacing/>
              <w:jc w:val="right"/>
              <w:rPr>
                <w:sz w:val="20"/>
                <w:szCs w:val="20"/>
                <w:lang w:eastAsia="de-DE"/>
              </w:rPr>
            </w:pPr>
            <w:r>
              <w:rPr>
                <w:bCs/>
                <w:sz w:val="20"/>
                <w:szCs w:val="20"/>
                <w:lang w:eastAsia="de-DE"/>
              </w:rPr>
              <w:t>3.96 (0.17)</w:t>
            </w:r>
          </w:p>
        </w:tc>
      </w:tr>
      <w:tr>
        <w:trPr>
          <w:cantSplit/>
          <w:trHeight w:val="227"/>
        </w:trPr>
        <w:tc>
          <w:tcPr>
            <w:tcW w:w="1679" w:type="dxa"/>
            <w:tcBorders>
              <w:top w:val="single" w:sz="4" w:space="0" w:color="000000"/>
              <w:bottom w:val="nil"/>
            </w:tcBorders>
            <w:shd w:val="clear" w:color="auto" w:fill="auto"/>
            <w:vAlign w:val="center"/>
          </w:tcPr>
          <w:p>
            <w:pPr>
              <w:jc w:val="left"/>
              <w:rPr>
                <w:bCs/>
                <w:sz w:val="20"/>
                <w:szCs w:val="20"/>
                <w:lang w:eastAsia="de-DE"/>
              </w:rPr>
            </w:pPr>
            <w:r>
              <w:rPr>
                <w:bCs/>
                <w:sz w:val="20"/>
                <w:szCs w:val="20"/>
                <w:lang w:eastAsia="de-DE"/>
              </w:rPr>
              <w:t xml:space="preserve">fungi </w:t>
            </w:r>
          </w:p>
          <w:p>
            <w:pPr>
              <w:jc w:val="left"/>
              <w:rPr>
                <w:rFonts w:eastAsia="Times New Roman" w:cs="Times New Roman"/>
                <w:bCs/>
                <w:color w:val="000000"/>
                <w:sz w:val="20"/>
                <w:szCs w:val="20"/>
                <w:lang w:eastAsia="de-DE"/>
              </w:rPr>
            </w:pPr>
            <w:r>
              <w:rPr>
                <w:sz w:val="20"/>
                <w:szCs w:val="20"/>
                <w:lang w:eastAsia="de-DE"/>
              </w:rPr>
              <w:t>(nmol g</w:t>
            </w:r>
            <w:r>
              <w:rPr>
                <w:sz w:val="20"/>
                <w:szCs w:val="20"/>
                <w:vertAlign w:val="superscript"/>
                <w:lang w:eastAsia="de-DE"/>
              </w:rPr>
              <w:t>-1</w:t>
            </w:r>
            <w:r>
              <w:rPr>
                <w:sz w:val="20"/>
                <w:szCs w:val="20"/>
                <w:lang w:eastAsia="de-DE"/>
              </w:rPr>
              <w:t>)</w:t>
            </w: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2" w:type="dxa"/>
            <w:tcBorders>
              <w:top w:val="single" w:sz="4" w:space="0" w:color="000000"/>
              <w:bottom w:val="nil"/>
            </w:tcBorders>
            <w:shd w:val="clear" w:color="auto" w:fill="auto"/>
            <w:vAlign w:val="center"/>
          </w:tcPr>
          <w:p>
            <w:pPr>
              <w:contextualSpacing/>
              <w:jc w:val="right"/>
              <w:rPr>
                <w:sz w:val="20"/>
                <w:szCs w:val="20"/>
                <w:lang w:eastAsia="de-DE"/>
              </w:rPr>
            </w:pPr>
          </w:p>
        </w:tc>
        <w:tc>
          <w:tcPr>
            <w:tcW w:w="893" w:type="dxa"/>
            <w:tcBorders>
              <w:top w:val="single" w:sz="4" w:space="0" w:color="000000"/>
              <w:bottom w:val="nil"/>
            </w:tcBorders>
            <w:shd w:val="clear" w:color="auto" w:fill="auto"/>
            <w:vAlign w:val="center"/>
          </w:tcPr>
          <w:p>
            <w:pPr>
              <w:contextualSpacing/>
              <w:jc w:val="right"/>
              <w:rPr>
                <w:sz w:val="20"/>
                <w:szCs w:val="20"/>
                <w:lang w:eastAsia="de-DE"/>
              </w:rPr>
            </w:pPr>
          </w:p>
        </w:tc>
        <w:tc>
          <w:tcPr>
            <w:tcW w:w="286"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3"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2" w:type="dxa"/>
            <w:tcBorders>
              <w:top w:val="single" w:sz="4"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679" w:type="dxa"/>
            <w:tcBorders>
              <w:top w:val="nil"/>
              <w:bottom w:val="nil"/>
            </w:tcBorders>
            <w:shd w:val="clear" w:color="auto" w:fill="auto"/>
            <w:vAlign w:val="center"/>
          </w:tcPr>
          <w:p>
            <w:pPr>
              <w:ind w:left="170"/>
              <w:jc w:val="left"/>
              <w:rPr>
                <w:rFonts w:eastAsia="Times New Roman" w:cs="Times New Roman"/>
                <w:bCs/>
                <w:color w:val="000000"/>
                <w:sz w:val="20"/>
                <w:szCs w:val="20"/>
                <w:lang w:eastAsia="de-DE"/>
              </w:rPr>
            </w:pPr>
            <w:r>
              <w:rPr>
                <w:sz w:val="20"/>
                <w:szCs w:val="20"/>
                <w:lang w:eastAsia="de-DE"/>
              </w:rPr>
              <w:t>unrooted</w:t>
            </w:r>
          </w:p>
        </w:tc>
        <w:tc>
          <w:tcPr>
            <w:tcW w:w="891"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9.8 (1.2)</w:t>
            </w:r>
          </w:p>
        </w:tc>
        <w:tc>
          <w:tcPr>
            <w:tcW w:w="891" w:type="dxa"/>
            <w:tcBorders>
              <w:top w:val="nil"/>
              <w:bottom w:val="nil"/>
            </w:tcBorders>
            <w:shd w:val="clear" w:color="auto" w:fill="auto"/>
            <w:vAlign w:val="center"/>
          </w:tcPr>
          <w:p>
            <w:pPr>
              <w:contextualSpacing/>
              <w:jc w:val="right"/>
              <w:rPr>
                <w:sz w:val="20"/>
                <w:szCs w:val="20"/>
                <w:lang w:eastAsia="de-DE"/>
              </w:rPr>
            </w:pPr>
            <w:r>
              <w:rPr>
                <w:bCs/>
                <w:sz w:val="20"/>
                <w:szCs w:val="20"/>
                <w:lang w:eastAsia="de-DE"/>
              </w:rPr>
              <w:t>12.3 (0.2)</w:t>
            </w:r>
          </w:p>
        </w:tc>
        <w:tc>
          <w:tcPr>
            <w:tcW w:w="892" w:type="dxa"/>
            <w:tcBorders>
              <w:top w:val="nil"/>
              <w:bottom w:val="nil"/>
            </w:tcBorders>
            <w:shd w:val="clear" w:color="auto" w:fill="auto"/>
            <w:vAlign w:val="center"/>
          </w:tcPr>
          <w:p>
            <w:pPr>
              <w:contextualSpacing/>
              <w:jc w:val="right"/>
              <w:rPr>
                <w:sz w:val="20"/>
                <w:szCs w:val="20"/>
                <w:lang w:eastAsia="de-DE"/>
              </w:rPr>
            </w:pPr>
            <w:r>
              <w:rPr>
                <w:bCs/>
                <w:sz w:val="20"/>
                <w:szCs w:val="20"/>
                <w:lang w:eastAsia="de-DE"/>
              </w:rPr>
              <w:t>13.8 (0.4)</w:t>
            </w:r>
          </w:p>
        </w:tc>
        <w:tc>
          <w:tcPr>
            <w:tcW w:w="893"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3.4 (0.1)</w:t>
            </w:r>
          </w:p>
        </w:tc>
        <w:tc>
          <w:tcPr>
            <w:tcW w:w="286" w:type="dxa"/>
            <w:tcBorders>
              <w:top w:val="nil"/>
              <w:bottom w:val="nil"/>
            </w:tcBorders>
            <w:shd w:val="clear" w:color="auto" w:fill="auto"/>
            <w:vAlign w:val="center"/>
          </w:tcPr>
          <w:p>
            <w:pPr>
              <w:contextualSpacing/>
              <w:jc w:val="right"/>
              <w:rPr>
                <w:sz w:val="20"/>
                <w:szCs w:val="20"/>
                <w:lang w:eastAsia="de-DE"/>
              </w:rPr>
            </w:pPr>
          </w:p>
        </w:tc>
        <w:tc>
          <w:tcPr>
            <w:tcW w:w="887" w:type="dxa"/>
            <w:tcBorders>
              <w:top w:val="nil"/>
              <w:bottom w:val="nil"/>
            </w:tcBorders>
            <w:shd w:val="clear" w:color="auto" w:fill="auto"/>
            <w:vAlign w:val="center"/>
          </w:tcPr>
          <w:p>
            <w:pPr>
              <w:contextualSpacing/>
              <w:jc w:val="right"/>
              <w:rPr>
                <w:sz w:val="20"/>
                <w:szCs w:val="20"/>
                <w:lang w:eastAsia="de-DE"/>
              </w:rPr>
            </w:pPr>
            <w:r>
              <w:rPr>
                <w:sz w:val="20"/>
                <w:szCs w:val="20"/>
                <w:lang w:eastAsia="de-DE"/>
              </w:rPr>
              <w:t>0.65 (0.06)</w:t>
            </w:r>
          </w:p>
        </w:tc>
        <w:tc>
          <w:tcPr>
            <w:tcW w:w="883"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0.35 (0.05)</w:t>
            </w:r>
          </w:p>
        </w:tc>
        <w:tc>
          <w:tcPr>
            <w:tcW w:w="887"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0.73 (0.03)</w:t>
            </w:r>
          </w:p>
        </w:tc>
        <w:tc>
          <w:tcPr>
            <w:tcW w:w="882" w:type="dxa"/>
            <w:tcBorders>
              <w:top w:val="nil"/>
              <w:bottom w:val="nil"/>
            </w:tcBorders>
            <w:shd w:val="clear" w:color="auto" w:fill="auto"/>
            <w:vAlign w:val="center"/>
          </w:tcPr>
          <w:p>
            <w:pPr>
              <w:contextualSpacing/>
              <w:jc w:val="right"/>
              <w:rPr>
                <w:b/>
                <w:sz w:val="20"/>
                <w:szCs w:val="20"/>
                <w:lang w:eastAsia="de-DE"/>
              </w:rPr>
            </w:pPr>
            <w:r>
              <w:rPr>
                <w:b/>
                <w:bCs/>
                <w:sz w:val="20"/>
                <w:szCs w:val="20"/>
                <w:lang w:eastAsia="de-DE"/>
              </w:rPr>
              <w:t>0.81 (0.02)</w:t>
            </w:r>
          </w:p>
        </w:tc>
      </w:tr>
      <w:tr>
        <w:trPr>
          <w:cantSplit/>
          <w:trHeight w:val="227"/>
        </w:trPr>
        <w:tc>
          <w:tcPr>
            <w:tcW w:w="1679" w:type="dxa"/>
            <w:tcBorders>
              <w:top w:val="nil"/>
              <w:bottom w:val="single" w:sz="4" w:space="0" w:color="000000"/>
            </w:tcBorders>
            <w:shd w:val="clear" w:color="auto" w:fill="auto"/>
            <w:vAlign w:val="center"/>
          </w:tcPr>
          <w:p>
            <w:pPr>
              <w:ind w:left="170"/>
              <w:jc w:val="left"/>
              <w:rPr>
                <w:rFonts w:eastAsia="Times New Roman" w:cs="Times New Roman"/>
                <w:bCs/>
                <w:color w:val="000000"/>
                <w:sz w:val="20"/>
                <w:szCs w:val="20"/>
                <w:lang w:eastAsia="de-DE"/>
              </w:rPr>
            </w:pPr>
            <w:r>
              <w:rPr>
                <w:sz w:val="20"/>
                <w:szCs w:val="20"/>
                <w:lang w:eastAsia="de-DE"/>
              </w:rPr>
              <w:t>rooted</w:t>
            </w:r>
          </w:p>
        </w:tc>
        <w:tc>
          <w:tcPr>
            <w:tcW w:w="891"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10.8 (1.2)</w:t>
            </w:r>
          </w:p>
        </w:tc>
        <w:tc>
          <w:tcPr>
            <w:tcW w:w="891" w:type="dxa"/>
            <w:tcBorders>
              <w:top w:val="nil"/>
              <w:bottom w:val="single" w:sz="4" w:space="0" w:color="000000"/>
            </w:tcBorders>
            <w:shd w:val="clear" w:color="auto" w:fill="auto"/>
            <w:vAlign w:val="center"/>
          </w:tcPr>
          <w:p>
            <w:pPr>
              <w:contextualSpacing/>
              <w:jc w:val="right"/>
              <w:rPr>
                <w:sz w:val="20"/>
                <w:szCs w:val="20"/>
                <w:lang w:eastAsia="de-DE"/>
              </w:rPr>
            </w:pPr>
            <w:r>
              <w:rPr>
                <w:bCs/>
                <w:sz w:val="20"/>
                <w:szCs w:val="20"/>
                <w:lang w:eastAsia="de-DE"/>
              </w:rPr>
              <w:t>14.2 (0.5)</w:t>
            </w:r>
          </w:p>
        </w:tc>
        <w:tc>
          <w:tcPr>
            <w:tcW w:w="892" w:type="dxa"/>
            <w:tcBorders>
              <w:top w:val="nil"/>
              <w:bottom w:val="single" w:sz="4" w:space="0" w:color="000000"/>
            </w:tcBorders>
            <w:shd w:val="clear" w:color="auto" w:fill="auto"/>
            <w:vAlign w:val="center"/>
          </w:tcPr>
          <w:p>
            <w:pPr>
              <w:contextualSpacing/>
              <w:jc w:val="right"/>
              <w:rPr>
                <w:sz w:val="20"/>
                <w:szCs w:val="20"/>
                <w:lang w:eastAsia="de-DE"/>
              </w:rPr>
            </w:pPr>
            <w:r>
              <w:rPr>
                <w:bCs/>
                <w:sz w:val="20"/>
                <w:szCs w:val="20"/>
                <w:lang w:eastAsia="de-DE"/>
              </w:rPr>
              <w:t>13.1 (1.4)</w:t>
            </w:r>
          </w:p>
        </w:tc>
        <w:tc>
          <w:tcPr>
            <w:tcW w:w="893"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5.2 (0.5)</w:t>
            </w:r>
          </w:p>
        </w:tc>
        <w:tc>
          <w:tcPr>
            <w:tcW w:w="286" w:type="dxa"/>
            <w:tcBorders>
              <w:top w:val="nil"/>
              <w:bottom w:val="single" w:sz="4" w:space="0" w:color="000000"/>
            </w:tcBorders>
            <w:shd w:val="clear" w:color="auto" w:fill="auto"/>
            <w:vAlign w:val="center"/>
          </w:tcPr>
          <w:p>
            <w:pPr>
              <w:contextualSpacing/>
              <w:jc w:val="right"/>
              <w:rPr>
                <w:sz w:val="20"/>
                <w:szCs w:val="20"/>
                <w:lang w:eastAsia="de-DE"/>
              </w:rPr>
            </w:pPr>
          </w:p>
        </w:tc>
        <w:tc>
          <w:tcPr>
            <w:tcW w:w="887" w:type="dxa"/>
            <w:tcBorders>
              <w:top w:val="nil"/>
              <w:bottom w:val="single" w:sz="4" w:space="0" w:color="000000"/>
            </w:tcBorders>
            <w:shd w:val="clear" w:color="auto" w:fill="auto"/>
            <w:vAlign w:val="center"/>
          </w:tcPr>
          <w:p>
            <w:pPr>
              <w:contextualSpacing/>
              <w:jc w:val="right"/>
              <w:rPr>
                <w:sz w:val="20"/>
                <w:szCs w:val="20"/>
                <w:lang w:eastAsia="de-DE"/>
              </w:rPr>
            </w:pPr>
            <w:r>
              <w:rPr>
                <w:sz w:val="20"/>
                <w:szCs w:val="20"/>
                <w:lang w:eastAsia="de-DE"/>
              </w:rPr>
              <w:t>1.74 (0.12)</w:t>
            </w:r>
          </w:p>
        </w:tc>
        <w:tc>
          <w:tcPr>
            <w:tcW w:w="883"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1.57 (0.17)</w:t>
            </w:r>
          </w:p>
        </w:tc>
        <w:tc>
          <w:tcPr>
            <w:tcW w:w="887"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2.16 (0.20)</w:t>
            </w:r>
          </w:p>
        </w:tc>
        <w:tc>
          <w:tcPr>
            <w:tcW w:w="882" w:type="dxa"/>
            <w:tcBorders>
              <w:top w:val="nil"/>
              <w:bottom w:val="single" w:sz="4" w:space="0" w:color="000000"/>
            </w:tcBorders>
            <w:shd w:val="clear" w:color="auto" w:fill="auto"/>
            <w:vAlign w:val="center"/>
          </w:tcPr>
          <w:p>
            <w:pPr>
              <w:contextualSpacing/>
              <w:jc w:val="right"/>
              <w:rPr>
                <w:b/>
                <w:sz w:val="20"/>
                <w:szCs w:val="20"/>
                <w:lang w:eastAsia="de-DE"/>
              </w:rPr>
            </w:pPr>
            <w:r>
              <w:rPr>
                <w:b/>
                <w:bCs/>
                <w:sz w:val="20"/>
                <w:szCs w:val="20"/>
                <w:lang w:eastAsia="de-DE"/>
              </w:rPr>
              <w:t>1.48 (0.06)</w:t>
            </w:r>
          </w:p>
        </w:tc>
      </w:tr>
      <w:tr>
        <w:trPr>
          <w:cantSplit/>
          <w:trHeight w:val="227"/>
        </w:trPr>
        <w:tc>
          <w:tcPr>
            <w:tcW w:w="1679" w:type="dxa"/>
            <w:tcBorders>
              <w:top w:val="single" w:sz="4" w:space="0" w:color="000000"/>
              <w:bottom w:val="nil"/>
            </w:tcBorders>
            <w:shd w:val="clear" w:color="auto" w:fill="auto"/>
            <w:vAlign w:val="center"/>
          </w:tcPr>
          <w:p>
            <w:pPr>
              <w:jc w:val="left"/>
              <w:rPr>
                <w:rFonts w:eastAsia="Times New Roman" w:cs="Times New Roman"/>
                <w:bCs/>
                <w:color w:val="000000"/>
                <w:sz w:val="20"/>
                <w:szCs w:val="20"/>
                <w:lang w:eastAsia="de-DE"/>
              </w:rPr>
            </w:pPr>
            <w:r>
              <w:rPr>
                <w:sz w:val="20"/>
                <w:szCs w:val="20"/>
                <w:lang w:eastAsia="de-DE"/>
              </w:rPr>
              <w:t>total microbial PLFAs (nmol g</w:t>
            </w:r>
            <w:r>
              <w:rPr>
                <w:sz w:val="20"/>
                <w:szCs w:val="20"/>
                <w:vertAlign w:val="superscript"/>
                <w:lang w:eastAsia="de-DE"/>
              </w:rPr>
              <w:t>-1</w:t>
            </w:r>
            <w:r>
              <w:rPr>
                <w:sz w:val="20"/>
                <w:szCs w:val="20"/>
                <w:lang w:eastAsia="de-DE"/>
              </w:rPr>
              <w:t>)</w:t>
            </w: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1" w:type="dxa"/>
            <w:tcBorders>
              <w:top w:val="single" w:sz="4" w:space="0" w:color="000000"/>
              <w:bottom w:val="nil"/>
            </w:tcBorders>
            <w:shd w:val="clear" w:color="auto" w:fill="auto"/>
            <w:vAlign w:val="center"/>
          </w:tcPr>
          <w:p>
            <w:pPr>
              <w:contextualSpacing/>
              <w:jc w:val="right"/>
              <w:rPr>
                <w:sz w:val="20"/>
                <w:szCs w:val="20"/>
                <w:lang w:eastAsia="de-DE"/>
              </w:rPr>
            </w:pPr>
          </w:p>
        </w:tc>
        <w:tc>
          <w:tcPr>
            <w:tcW w:w="892" w:type="dxa"/>
            <w:tcBorders>
              <w:top w:val="single" w:sz="4" w:space="0" w:color="000000"/>
              <w:bottom w:val="nil"/>
            </w:tcBorders>
            <w:shd w:val="clear" w:color="auto" w:fill="auto"/>
            <w:vAlign w:val="center"/>
          </w:tcPr>
          <w:p>
            <w:pPr>
              <w:contextualSpacing/>
              <w:jc w:val="right"/>
              <w:rPr>
                <w:sz w:val="20"/>
                <w:szCs w:val="20"/>
                <w:lang w:eastAsia="de-DE"/>
              </w:rPr>
            </w:pPr>
          </w:p>
        </w:tc>
        <w:tc>
          <w:tcPr>
            <w:tcW w:w="893" w:type="dxa"/>
            <w:tcBorders>
              <w:top w:val="single" w:sz="4" w:space="0" w:color="000000"/>
              <w:bottom w:val="nil"/>
            </w:tcBorders>
            <w:shd w:val="clear" w:color="auto" w:fill="auto"/>
            <w:vAlign w:val="center"/>
          </w:tcPr>
          <w:p>
            <w:pPr>
              <w:contextualSpacing/>
              <w:jc w:val="right"/>
              <w:rPr>
                <w:sz w:val="20"/>
                <w:szCs w:val="20"/>
                <w:lang w:eastAsia="de-DE"/>
              </w:rPr>
            </w:pPr>
          </w:p>
        </w:tc>
        <w:tc>
          <w:tcPr>
            <w:tcW w:w="286"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3" w:type="dxa"/>
            <w:tcBorders>
              <w:top w:val="single" w:sz="4" w:space="0" w:color="000000"/>
              <w:bottom w:val="nil"/>
            </w:tcBorders>
            <w:shd w:val="clear" w:color="auto" w:fill="auto"/>
            <w:vAlign w:val="center"/>
          </w:tcPr>
          <w:p>
            <w:pPr>
              <w:contextualSpacing/>
              <w:jc w:val="right"/>
              <w:rPr>
                <w:sz w:val="20"/>
                <w:szCs w:val="20"/>
                <w:lang w:eastAsia="de-DE"/>
              </w:rPr>
            </w:pPr>
          </w:p>
        </w:tc>
        <w:tc>
          <w:tcPr>
            <w:tcW w:w="887" w:type="dxa"/>
            <w:tcBorders>
              <w:top w:val="single" w:sz="4" w:space="0" w:color="000000"/>
              <w:bottom w:val="nil"/>
            </w:tcBorders>
            <w:shd w:val="clear" w:color="auto" w:fill="auto"/>
            <w:vAlign w:val="center"/>
          </w:tcPr>
          <w:p>
            <w:pPr>
              <w:contextualSpacing/>
              <w:jc w:val="right"/>
              <w:rPr>
                <w:sz w:val="20"/>
                <w:szCs w:val="20"/>
                <w:lang w:eastAsia="de-DE"/>
              </w:rPr>
            </w:pPr>
          </w:p>
        </w:tc>
        <w:tc>
          <w:tcPr>
            <w:tcW w:w="882" w:type="dxa"/>
            <w:tcBorders>
              <w:top w:val="single" w:sz="4" w:space="0" w:color="000000"/>
              <w:bottom w:val="nil"/>
            </w:tcBorders>
            <w:shd w:val="clear" w:color="auto" w:fill="auto"/>
            <w:vAlign w:val="center"/>
          </w:tcPr>
          <w:p>
            <w:pPr>
              <w:contextualSpacing/>
              <w:jc w:val="right"/>
              <w:rPr>
                <w:sz w:val="20"/>
                <w:szCs w:val="20"/>
                <w:lang w:eastAsia="de-DE"/>
              </w:rPr>
            </w:pPr>
          </w:p>
        </w:tc>
      </w:tr>
      <w:tr>
        <w:trPr>
          <w:cantSplit/>
          <w:trHeight w:val="227"/>
        </w:trPr>
        <w:tc>
          <w:tcPr>
            <w:tcW w:w="1679" w:type="dxa"/>
            <w:tcBorders>
              <w:top w:val="nil"/>
              <w:bottom w:val="nil"/>
            </w:tcBorders>
            <w:shd w:val="clear" w:color="auto" w:fill="auto"/>
            <w:vAlign w:val="center"/>
          </w:tcPr>
          <w:p>
            <w:pPr>
              <w:ind w:left="170"/>
              <w:contextualSpacing/>
              <w:jc w:val="left"/>
              <w:rPr>
                <w:sz w:val="20"/>
                <w:szCs w:val="20"/>
                <w:lang w:eastAsia="de-DE"/>
              </w:rPr>
            </w:pPr>
            <w:r>
              <w:rPr>
                <w:sz w:val="20"/>
                <w:szCs w:val="20"/>
                <w:lang w:eastAsia="de-DE"/>
              </w:rPr>
              <w:t>unrooted</w:t>
            </w:r>
          </w:p>
        </w:tc>
        <w:tc>
          <w:tcPr>
            <w:tcW w:w="891" w:type="dxa"/>
            <w:tcBorders>
              <w:top w:val="nil"/>
              <w:bottom w:val="nil"/>
            </w:tcBorders>
            <w:shd w:val="clear" w:color="auto" w:fill="auto"/>
            <w:vAlign w:val="center"/>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73.6 (8.5)</w:t>
            </w:r>
          </w:p>
        </w:tc>
        <w:tc>
          <w:tcPr>
            <w:tcW w:w="891" w:type="dxa"/>
            <w:tcBorders>
              <w:top w:val="nil"/>
              <w:bottom w:val="nil"/>
            </w:tcBorders>
            <w:shd w:val="clear" w:color="auto" w:fill="auto"/>
            <w:vAlign w:val="center"/>
          </w:tcPr>
          <w:p>
            <w:pPr>
              <w:contextualSpacing/>
              <w:jc w:val="right"/>
              <w:rPr>
                <w:sz w:val="20"/>
                <w:szCs w:val="20"/>
                <w:lang w:eastAsia="de-DE"/>
              </w:rPr>
            </w:pPr>
            <w:r>
              <w:rPr>
                <w:rFonts w:eastAsia="Times New Roman" w:cs="Times New Roman"/>
                <w:sz w:val="20"/>
                <w:szCs w:val="20"/>
                <w:lang w:eastAsia="de-DE"/>
              </w:rPr>
              <w:t>88.0 (1.4)</w:t>
            </w:r>
          </w:p>
        </w:tc>
        <w:tc>
          <w:tcPr>
            <w:tcW w:w="892"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sz w:val="20"/>
                <w:szCs w:val="20"/>
                <w:lang w:eastAsia="de-DE"/>
              </w:rPr>
              <w:t>103.3 (2.0)</w:t>
            </w:r>
          </w:p>
        </w:tc>
        <w:tc>
          <w:tcPr>
            <w:tcW w:w="893" w:type="dxa"/>
            <w:tcBorders>
              <w:top w:val="nil"/>
              <w:bottom w:val="nil"/>
            </w:tcBorders>
            <w:shd w:val="clear" w:color="auto" w:fill="auto"/>
            <w:vAlign w:val="center"/>
          </w:tcPr>
          <w:p>
            <w:pPr>
              <w:contextualSpacing/>
              <w:jc w:val="right"/>
              <w:rPr>
                <w:sz w:val="20"/>
                <w:szCs w:val="20"/>
                <w:lang w:eastAsia="de-DE"/>
              </w:rPr>
            </w:pPr>
            <w:r>
              <w:rPr>
                <w:rFonts w:eastAsia="Times New Roman" w:cs="Times New Roman"/>
                <w:bCs/>
                <w:sz w:val="20"/>
                <w:szCs w:val="20"/>
                <w:lang w:eastAsia="de-DE"/>
              </w:rPr>
              <w:t>29.5 (0.9)</w:t>
            </w:r>
          </w:p>
        </w:tc>
        <w:tc>
          <w:tcPr>
            <w:tcW w:w="286" w:type="dxa"/>
            <w:tcBorders>
              <w:top w:val="nil"/>
              <w:bottom w:val="nil"/>
            </w:tcBorders>
            <w:shd w:val="clear" w:color="auto" w:fill="auto"/>
            <w:vAlign w:val="center"/>
          </w:tcPr>
          <w:p>
            <w:pPr>
              <w:contextualSpacing/>
              <w:jc w:val="right"/>
              <w:rPr>
                <w:sz w:val="20"/>
                <w:szCs w:val="20"/>
                <w:lang w:eastAsia="de-DE"/>
              </w:rPr>
            </w:pPr>
          </w:p>
        </w:tc>
        <w:tc>
          <w:tcPr>
            <w:tcW w:w="887" w:type="dxa"/>
            <w:tcBorders>
              <w:top w:val="nil"/>
              <w:bottom w:val="nil"/>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5.22 (0.59)</w:t>
            </w:r>
          </w:p>
        </w:tc>
        <w:tc>
          <w:tcPr>
            <w:tcW w:w="883"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sz w:val="20"/>
                <w:szCs w:val="20"/>
                <w:lang w:eastAsia="de-DE"/>
              </w:rPr>
              <w:t>2.30 (0.21)</w:t>
            </w:r>
          </w:p>
        </w:tc>
        <w:tc>
          <w:tcPr>
            <w:tcW w:w="887"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sz w:val="20"/>
                <w:szCs w:val="20"/>
                <w:lang w:eastAsia="de-DE"/>
              </w:rPr>
              <w:t>5.20 (0.19)</w:t>
            </w:r>
          </w:p>
        </w:tc>
        <w:tc>
          <w:tcPr>
            <w:tcW w:w="882" w:type="dxa"/>
            <w:tcBorders>
              <w:top w:val="nil"/>
              <w:bottom w:val="nil"/>
            </w:tcBorders>
            <w:shd w:val="clear" w:color="auto" w:fill="auto"/>
            <w:vAlign w:val="center"/>
          </w:tcPr>
          <w:p>
            <w:pPr>
              <w:contextualSpacing/>
              <w:jc w:val="right"/>
              <w:rPr>
                <w:b/>
                <w:sz w:val="20"/>
                <w:szCs w:val="20"/>
                <w:lang w:eastAsia="de-DE"/>
              </w:rPr>
            </w:pPr>
            <w:r>
              <w:rPr>
                <w:rFonts w:eastAsia="Times New Roman" w:cs="Times New Roman"/>
                <w:b/>
                <w:bCs/>
                <w:sz w:val="20"/>
                <w:szCs w:val="20"/>
                <w:lang w:eastAsia="de-DE"/>
              </w:rPr>
              <w:t>7.58 (0.25)</w:t>
            </w:r>
          </w:p>
        </w:tc>
      </w:tr>
      <w:tr>
        <w:trPr>
          <w:cantSplit/>
          <w:trHeight w:val="227"/>
        </w:trPr>
        <w:tc>
          <w:tcPr>
            <w:tcW w:w="1679" w:type="dxa"/>
            <w:tcBorders>
              <w:top w:val="nil"/>
              <w:bottom w:val="single" w:sz="12" w:space="0" w:color="000000"/>
            </w:tcBorders>
            <w:shd w:val="clear" w:color="auto" w:fill="auto"/>
            <w:vAlign w:val="center"/>
          </w:tcPr>
          <w:p>
            <w:pPr>
              <w:ind w:left="170"/>
              <w:contextualSpacing/>
              <w:jc w:val="left"/>
              <w:rPr>
                <w:sz w:val="20"/>
                <w:szCs w:val="20"/>
                <w:lang w:eastAsia="de-DE"/>
              </w:rPr>
            </w:pPr>
            <w:r>
              <w:rPr>
                <w:sz w:val="20"/>
                <w:szCs w:val="20"/>
                <w:lang w:eastAsia="de-DE"/>
              </w:rPr>
              <w:t>rooted</w:t>
            </w:r>
          </w:p>
        </w:tc>
        <w:tc>
          <w:tcPr>
            <w:tcW w:w="891" w:type="dxa"/>
            <w:tcBorders>
              <w:top w:val="nil"/>
              <w:bottom w:val="single" w:sz="12" w:space="0" w:color="000000"/>
            </w:tcBorders>
            <w:shd w:val="clear" w:color="auto" w:fill="auto"/>
            <w:vAlign w:val="center"/>
          </w:tcPr>
          <w:p>
            <w:pPr>
              <w:contextualSpacing/>
              <w:jc w:val="right"/>
              <w:rPr>
                <w:rFonts w:eastAsia="Times New Roman" w:cs="Times New Roman"/>
                <w:color w:val="000000"/>
                <w:sz w:val="20"/>
                <w:szCs w:val="20"/>
                <w:lang w:eastAsia="de-DE"/>
              </w:rPr>
            </w:pPr>
            <w:r>
              <w:rPr>
                <w:rFonts w:eastAsia="Times New Roman" w:cs="Times New Roman"/>
                <w:color w:val="000000"/>
                <w:sz w:val="20"/>
                <w:szCs w:val="20"/>
                <w:lang w:eastAsia="de-DE"/>
              </w:rPr>
              <w:t>67.3 (7.6)</w:t>
            </w:r>
          </w:p>
        </w:tc>
        <w:tc>
          <w:tcPr>
            <w:tcW w:w="891" w:type="dxa"/>
            <w:tcBorders>
              <w:top w:val="nil"/>
              <w:bottom w:val="single" w:sz="12" w:space="0" w:color="000000"/>
            </w:tcBorders>
            <w:shd w:val="clear" w:color="auto" w:fill="auto"/>
            <w:vAlign w:val="center"/>
          </w:tcPr>
          <w:p>
            <w:pPr>
              <w:contextualSpacing/>
              <w:jc w:val="right"/>
              <w:rPr>
                <w:sz w:val="20"/>
                <w:szCs w:val="20"/>
                <w:lang w:eastAsia="de-DE"/>
              </w:rPr>
            </w:pPr>
            <w:r>
              <w:rPr>
                <w:rFonts w:eastAsia="Times New Roman" w:cs="Times New Roman"/>
                <w:sz w:val="20"/>
                <w:szCs w:val="20"/>
                <w:lang w:eastAsia="de-DE"/>
              </w:rPr>
              <w:t>87.8 (2.9)</w:t>
            </w:r>
          </w:p>
        </w:tc>
        <w:tc>
          <w:tcPr>
            <w:tcW w:w="892" w:type="dxa"/>
            <w:tcBorders>
              <w:top w:val="nil"/>
              <w:bottom w:val="single" w:sz="12" w:space="0" w:color="000000"/>
            </w:tcBorders>
            <w:shd w:val="clear" w:color="auto" w:fill="auto"/>
            <w:vAlign w:val="center"/>
          </w:tcPr>
          <w:p>
            <w:pPr>
              <w:contextualSpacing/>
              <w:jc w:val="right"/>
              <w:rPr>
                <w:b/>
                <w:sz w:val="20"/>
                <w:szCs w:val="20"/>
                <w:lang w:eastAsia="de-DE"/>
              </w:rPr>
            </w:pPr>
            <w:r>
              <w:rPr>
                <w:rFonts w:eastAsia="Times New Roman" w:cs="Times New Roman"/>
                <w:b/>
                <w:bCs/>
                <w:sz w:val="20"/>
                <w:szCs w:val="20"/>
                <w:lang w:eastAsia="de-DE"/>
              </w:rPr>
              <w:t>85.3 (6.5)</w:t>
            </w:r>
          </w:p>
        </w:tc>
        <w:tc>
          <w:tcPr>
            <w:tcW w:w="893" w:type="dxa"/>
            <w:tcBorders>
              <w:top w:val="nil"/>
              <w:bottom w:val="single" w:sz="12" w:space="0" w:color="000000"/>
            </w:tcBorders>
            <w:shd w:val="clear" w:color="auto" w:fill="auto"/>
            <w:vAlign w:val="center"/>
          </w:tcPr>
          <w:p>
            <w:pPr>
              <w:contextualSpacing/>
              <w:jc w:val="right"/>
              <w:rPr>
                <w:sz w:val="20"/>
                <w:szCs w:val="20"/>
                <w:lang w:eastAsia="de-DE"/>
              </w:rPr>
            </w:pPr>
            <w:r>
              <w:rPr>
                <w:rFonts w:eastAsia="Times New Roman" w:cs="Times New Roman"/>
                <w:bCs/>
                <w:sz w:val="20"/>
                <w:szCs w:val="20"/>
                <w:lang w:eastAsia="de-DE"/>
              </w:rPr>
              <w:t>28.9 (1.9)</w:t>
            </w:r>
          </w:p>
        </w:tc>
        <w:tc>
          <w:tcPr>
            <w:tcW w:w="286" w:type="dxa"/>
            <w:tcBorders>
              <w:top w:val="nil"/>
              <w:bottom w:val="single" w:sz="12" w:space="0" w:color="000000"/>
            </w:tcBorders>
            <w:shd w:val="clear" w:color="auto" w:fill="auto"/>
            <w:vAlign w:val="center"/>
          </w:tcPr>
          <w:p>
            <w:pPr>
              <w:contextualSpacing/>
              <w:jc w:val="right"/>
              <w:rPr>
                <w:sz w:val="20"/>
                <w:szCs w:val="20"/>
                <w:lang w:eastAsia="de-DE"/>
              </w:rPr>
            </w:pPr>
          </w:p>
        </w:tc>
        <w:tc>
          <w:tcPr>
            <w:tcW w:w="887" w:type="dxa"/>
            <w:tcBorders>
              <w:top w:val="nil"/>
              <w:bottom w:val="single" w:sz="12" w:space="0" w:color="000000"/>
            </w:tcBorders>
            <w:shd w:val="clear" w:color="auto" w:fill="auto"/>
            <w:vAlign w:val="center"/>
          </w:tcPr>
          <w:p>
            <w:pPr>
              <w:contextualSpacing/>
              <w:jc w:val="right"/>
              <w:rPr>
                <w:rFonts w:eastAsia="Times New Roman" w:cs="Times New Roman"/>
                <w:bCs/>
                <w:color w:val="000000"/>
                <w:sz w:val="20"/>
                <w:szCs w:val="20"/>
                <w:lang w:eastAsia="de-DE"/>
              </w:rPr>
            </w:pPr>
            <w:r>
              <w:rPr>
                <w:rFonts w:eastAsia="Times New Roman" w:cs="Times New Roman"/>
                <w:bCs/>
                <w:color w:val="000000"/>
                <w:sz w:val="20"/>
                <w:szCs w:val="20"/>
                <w:lang w:eastAsia="de-DE"/>
              </w:rPr>
              <w:t>7.63 (0.68)</w:t>
            </w:r>
          </w:p>
        </w:tc>
        <w:tc>
          <w:tcPr>
            <w:tcW w:w="883" w:type="dxa"/>
            <w:tcBorders>
              <w:top w:val="nil"/>
              <w:bottom w:val="single" w:sz="12" w:space="0" w:color="000000"/>
            </w:tcBorders>
            <w:shd w:val="clear" w:color="auto" w:fill="auto"/>
            <w:vAlign w:val="center"/>
          </w:tcPr>
          <w:p>
            <w:pPr>
              <w:contextualSpacing/>
              <w:jc w:val="right"/>
              <w:rPr>
                <w:b/>
                <w:sz w:val="20"/>
                <w:szCs w:val="20"/>
                <w:lang w:eastAsia="de-DE"/>
              </w:rPr>
            </w:pPr>
            <w:r>
              <w:rPr>
                <w:rFonts w:eastAsia="Times New Roman" w:cs="Times New Roman"/>
                <w:b/>
                <w:bCs/>
                <w:sz w:val="20"/>
                <w:szCs w:val="20"/>
                <w:lang w:eastAsia="de-DE"/>
              </w:rPr>
              <w:t>4.33 (0.39)</w:t>
            </w:r>
          </w:p>
        </w:tc>
        <w:tc>
          <w:tcPr>
            <w:tcW w:w="887" w:type="dxa"/>
            <w:tcBorders>
              <w:top w:val="nil"/>
              <w:bottom w:val="single" w:sz="12" w:space="0" w:color="000000"/>
            </w:tcBorders>
            <w:shd w:val="clear" w:color="auto" w:fill="auto"/>
            <w:vAlign w:val="center"/>
          </w:tcPr>
          <w:p>
            <w:pPr>
              <w:contextualSpacing/>
              <w:jc w:val="right"/>
              <w:rPr>
                <w:rFonts w:cs="Arial"/>
                <w:b/>
                <w:sz w:val="20"/>
                <w:szCs w:val="20"/>
              </w:rPr>
            </w:pPr>
            <w:r>
              <w:rPr>
                <w:rFonts w:eastAsia="Times New Roman" w:cs="Times New Roman"/>
                <w:b/>
                <w:bCs/>
                <w:sz w:val="20"/>
                <w:szCs w:val="20"/>
                <w:lang w:eastAsia="de-DE"/>
              </w:rPr>
              <w:t>8.79 (0.62)</w:t>
            </w:r>
          </w:p>
        </w:tc>
        <w:tc>
          <w:tcPr>
            <w:tcW w:w="882" w:type="dxa"/>
            <w:tcBorders>
              <w:top w:val="nil"/>
              <w:bottom w:val="single" w:sz="12" w:space="0" w:color="000000"/>
            </w:tcBorders>
            <w:shd w:val="clear" w:color="auto" w:fill="auto"/>
            <w:vAlign w:val="center"/>
          </w:tcPr>
          <w:p>
            <w:pPr>
              <w:contextualSpacing/>
              <w:jc w:val="right"/>
              <w:rPr>
                <w:b/>
                <w:sz w:val="20"/>
                <w:szCs w:val="20"/>
                <w:lang w:eastAsia="de-DE"/>
              </w:rPr>
            </w:pPr>
            <w:r>
              <w:rPr>
                <w:rFonts w:eastAsia="Times New Roman" w:cs="Times New Roman"/>
                <w:b/>
                <w:bCs/>
                <w:sz w:val="20"/>
                <w:szCs w:val="20"/>
                <w:lang w:eastAsia="de-DE"/>
              </w:rPr>
              <w:t>9.76 (0.30)</w:t>
            </w:r>
          </w:p>
        </w:tc>
      </w:tr>
    </w:tbl>
    <w:p/>
    <w:p>
      <w:pPr>
        <w:jc w:val="left"/>
      </w:pPr>
      <w:r>
        <w:br w:type="page"/>
      </w:r>
    </w:p>
    <w:p>
      <w:pPr>
        <w:pStyle w:val="berschrift1"/>
        <w:numPr>
          <w:ilvl w:val="0"/>
          <w:numId w:val="0"/>
        </w:numPr>
      </w:pPr>
      <w:r>
        <w:t>Figure Captions</w:t>
      </w:r>
    </w:p>
    <w:p>
      <w:pPr>
        <w:rPr>
          <w:b/>
        </w:rPr>
      </w:pPr>
      <w:r>
        <w:rPr>
          <w:b/>
        </w:rPr>
        <w:t>Figure 1: Setup of the potting experiment.</w:t>
      </w:r>
    </w:p>
    <w:p>
      <w:r>
        <w:t xml:space="preserve">(A) </w:t>
      </w:r>
      <w:r>
        <w:rPr>
          <w:i/>
          <w:iCs/>
        </w:rPr>
        <w:t>F. sylvatica</w:t>
      </w:r>
      <w:r>
        <w:t xml:space="preserve"> seedlings after transfer to the potting trays, (B) plant development two months after planting, (C) densely rooted soil material which can be assumed to be transformed to rhizosphere soil five months after planting, (D) careful removal of rhizosphere soil material upon harvest, (E) European beech plant after rhizosphere sampling, (F) pooling scheme: three rooted samples were pooled to one composite sample and compared with individual unrooted control samples.</w:t>
      </w:r>
    </w:p>
    <w:p/>
    <w:p>
      <w:pPr>
        <w:rPr>
          <w:rStyle w:val="UntertitelZchn"/>
          <w:rFonts w:ascii="Garamond" w:hAnsi="Garamond"/>
          <w:b/>
          <w:sz w:val="24"/>
          <w:szCs w:val="24"/>
        </w:rPr>
      </w:pPr>
      <w:r>
        <w:rPr>
          <w:rStyle w:val="UntertitelZchn"/>
          <w:rFonts w:ascii="Garamond" w:hAnsi="Garamond"/>
          <w:b/>
          <w:sz w:val="24"/>
          <w:szCs w:val="24"/>
        </w:rPr>
        <w:t>Figure 2: Distribution of water-stable aggregate size classes (mass%) as influenced by rooting treatment in topsoil (a-d, upper panel) and subsoil (e-h, lower panel).</w:t>
      </w:r>
    </w:p>
    <w:p>
      <w:r>
        <w:rPr>
          <w:rStyle w:val="UntertitelZchn"/>
          <w:rFonts w:ascii="Garamond" w:hAnsi="Garamond"/>
          <w:sz w:val="24"/>
          <w:szCs w:val="24"/>
        </w:rPr>
        <w:t xml:space="preserve">Values are means across study sites and within sites loess (LO), red sandstone (RS), and pleistocene sands (PS). </w:t>
      </w:r>
      <w:r>
        <w:t xml:space="preserve">Bars are standard errors of the mean. Sample size n is 5 except for Topsoil/RS/Unrooted (n=4), Topsoil/RS/Rooted (n=4), Topsoil/PS/Rooted (n=3), Topsoil/PS/Unrooted (n=4), Subsoil/LO/Unrooted (n=4), Subsoil/RS/Unrooted (n=4), Subsoil/RS/Rooted (n=4), Subsoil/PS/Rooted (n=4). Across sites, symbols indicate significant main effects of rooting treatment in the absence of a significant treatment by site interaction. Within sites, symbols indicate significant post-hoc differences between rooting treatments. Significance levels are as follows: </w:t>
      </w:r>
      <w:r>
        <w:rPr>
          <w:rFonts w:eastAsia="Liberation Serif" w:cs="Liberation Serif"/>
        </w:rPr>
        <w:t>▪</w:t>
      </w:r>
      <w:r>
        <w:rPr>
          <w:rFonts w:eastAsia="Noto Sans CJK SC" w:cs="Lohit Devanagari"/>
        </w:rPr>
        <w:t> P &lt; 0.1, * P &lt; 0.05, ** P &lt; 0.01, *** P &lt; 0.001.</w:t>
      </w:r>
    </w:p>
    <w:p/>
    <w:p>
      <w:pPr>
        <w:rPr>
          <w:rStyle w:val="UntertitelZchn"/>
          <w:rFonts w:ascii="Garamond" w:hAnsi="Garamond"/>
          <w:b/>
          <w:sz w:val="24"/>
          <w:szCs w:val="24"/>
        </w:rPr>
      </w:pPr>
      <w:r>
        <w:rPr>
          <w:rStyle w:val="UntertitelZchn"/>
          <w:rFonts w:ascii="Garamond" w:hAnsi="Garamond"/>
          <w:b/>
          <w:sz w:val="24"/>
          <w:szCs w:val="24"/>
        </w:rPr>
        <w:t>Figure 3: Mean OC concentration of water-stable aggregate size classes as influenced by rooting treatment in topsoil (a-d, upper panel) and subsoil (e-h, lower panel).</w:t>
      </w:r>
    </w:p>
    <w:p>
      <w:pPr>
        <w:rPr>
          <w:rFonts w:eastAsia="Noto Sans CJK SC" w:cs="Lohit Devanagari"/>
        </w:rPr>
      </w:pPr>
      <w:r>
        <w:rPr>
          <w:rStyle w:val="UntertitelZchn"/>
          <w:rFonts w:ascii="Garamond" w:hAnsi="Garamond"/>
          <w:sz w:val="24"/>
          <w:szCs w:val="24"/>
        </w:rPr>
        <w:t>Values are means across study sites and within sites loess (LO), red sandstone (RS), and pleistocene sands (PS). Error b</w:t>
      </w:r>
      <w:r>
        <w:t xml:space="preserve">ars are standard errors of the mean. Sample size n is 5 except for Topsoil/RS/Unrooted (n=4), Topsoil/RS/Rooted (n=4), Topsoil/PS/Rooted (n=3), Topsoil/PS/Unrooted (n=4), Subsoil/LO/Unrooted (n=4), Subsoil/RS/Unrooted (n=4), Subsoil/RS/Rooted (n=4), Subsoil/PS/Rooted (n=4). Across sites, symbols indicate significant main effects of rooting treatment in the absence of a significant treatment by site interaction. Within sites, symbols indicate significant post-hoc differences between rooting treatments. Significance levels are as follows: </w:t>
      </w:r>
      <w:r>
        <w:rPr>
          <w:rFonts w:eastAsia="Liberation Serif" w:cs="Liberation Serif"/>
        </w:rPr>
        <w:t>▪</w:t>
      </w:r>
      <w:r>
        <w:rPr>
          <w:rFonts w:eastAsia="Noto Sans CJK SC" w:cs="Lohit Devanagari"/>
        </w:rPr>
        <w:t> P &lt; 0.1, * P &lt; 0.05, ** P &lt; 0.01, *** P &lt; 0.001. n.a. = not available.</w:t>
      </w:r>
    </w:p>
    <w:p/>
    <w:p>
      <w:pPr>
        <w:rPr>
          <w:rStyle w:val="UntertitelZchn"/>
          <w:rFonts w:ascii="Garamond" w:hAnsi="Garamond"/>
          <w:b/>
          <w:sz w:val="24"/>
          <w:szCs w:val="24"/>
        </w:rPr>
      </w:pPr>
      <w:r>
        <w:rPr>
          <w:rStyle w:val="UntertitelZchn"/>
          <w:rFonts w:ascii="Garamond" w:hAnsi="Garamond"/>
          <w:b/>
          <w:sz w:val="24"/>
          <w:szCs w:val="24"/>
        </w:rPr>
        <w:t>Figure 4: Amount of OC stored in bulk soil, water-stable aggregate size classes, and DOM as influenced by rooting treatment in topsoil (a-d, upper panel) and subsoil (e-h, lower panel).</w:t>
      </w:r>
    </w:p>
    <w:p>
      <w:pPr>
        <w:rPr>
          <w:rFonts w:eastAsia="Noto Sans CJK SC" w:cs="Lohit Devanagari"/>
        </w:rPr>
      </w:pPr>
      <w:r>
        <w:rPr>
          <w:rStyle w:val="UntertitelZchn"/>
          <w:rFonts w:ascii="Garamond" w:hAnsi="Garamond"/>
          <w:sz w:val="24"/>
          <w:szCs w:val="24"/>
        </w:rPr>
        <w:t xml:space="preserve">Values are means across study sites and within sites loess (LO), red sandstone (RS), and pleistocene sands (PS). Error bars are standard errors of the mean. Sample size n is 5 except for Topsoil/RS/Unrooted (n=4), Topsoil/RS/Rooted (n=4), Topsoil/PS/Rooted (n=3), Topsoil/PS/Unrooted (n=4), Subsoil/LO/Unrooted (n=4), Subsoil/RS/Unrooted (n=4), Subsoil/RS/Rooted (n=4), Subsoil/PS/Rooted (n=4). </w:t>
      </w:r>
      <w:r>
        <w:t xml:space="preserve">Across sites, symbols indicate significant main effects of rooting treatment in the absence of a significant treatment by site interaction. Within sites, symbols indicate significant post-hoc differences between rooting treatments. Significance levels are as follows: </w:t>
      </w:r>
      <w:r>
        <w:rPr>
          <w:rFonts w:eastAsia="Liberation Serif" w:cs="Liberation Serif"/>
        </w:rPr>
        <w:t>▪</w:t>
      </w:r>
      <w:r>
        <w:rPr>
          <w:rFonts w:eastAsia="Noto Sans CJK SC" w:cs="Lohit Devanagari"/>
        </w:rPr>
        <w:t> P &lt; 0.1, * P &lt; 0.05, ** P &lt; 0.01, *** P &lt; 0.001. n.a. = not available.</w:t>
      </w:r>
    </w:p>
    <w:p/>
    <w:p>
      <w:pPr>
        <w:rPr>
          <w:rStyle w:val="UntertitelZchn"/>
          <w:rFonts w:ascii="Garamond" w:hAnsi="Garamond"/>
          <w:b/>
          <w:sz w:val="24"/>
          <w:szCs w:val="24"/>
        </w:rPr>
      </w:pPr>
      <w:r>
        <w:rPr>
          <w:rStyle w:val="UntertitelZchn"/>
          <w:rFonts w:ascii="Garamond" w:hAnsi="Garamond"/>
          <w:b/>
          <w:sz w:val="24"/>
          <w:szCs w:val="24"/>
        </w:rPr>
        <w:t>Figure 5: Microbial community composition as influenced by rooting treatment in topsoil (upper panel) and subsoil (lower panel).</w:t>
      </w:r>
    </w:p>
    <w:p>
      <w:r>
        <w:rPr>
          <w:rStyle w:val="UntertitelZchn"/>
          <w:rFonts w:ascii="Garamond" w:hAnsi="Garamond"/>
          <w:sz w:val="24"/>
          <w:szCs w:val="24"/>
        </w:rPr>
        <w:t xml:space="preserve">Bars depict means of the relative abundance of different taxonomic groups (mol%, left-hand axis). Dots depict </w:t>
      </w:r>
      <w:r>
        <w:t>the fungal-to-bacterial ratio (F:B, right-hand axis).</w:t>
      </w:r>
      <w:r>
        <w:rPr>
          <w:rStyle w:val="UntertitelZchn"/>
          <w:rFonts w:ascii="Garamond" w:hAnsi="Garamond"/>
          <w:sz w:val="24"/>
          <w:szCs w:val="24"/>
        </w:rPr>
        <w:t xml:space="preserve"> Values are means across study sites (n=15) and within sites loess (LO), red sandstone (RS), and pleistocene sands (PS, n=5 for each site except for Subsoil/LO/Unrooted where n=4). Error bars are standard errors of the mean</w:t>
      </w:r>
      <w:r>
        <w:t>. Only F:B ratios were statistically analysed. Within sites, black scatter symbols indicate significant post-hoc differences between rooting treatments. Significance level p &lt; 0.05.</w:t>
      </w:r>
    </w:p>
    <w:p/>
    <w:p>
      <w:pPr>
        <w:rPr>
          <w:b/>
        </w:rPr>
      </w:pPr>
      <w:r>
        <w:rPr>
          <w:b/>
        </w:rPr>
        <w:t>Figure 6: Unconstrained ordination of rooted and unrooted samples by principle component (PC) analysis for topsoil (</w:t>
      </w:r>
      <w:r>
        <w:rPr>
          <w:b/>
          <w:bCs/>
        </w:rPr>
        <w:t>a-b</w:t>
      </w:r>
      <w:r>
        <w:rPr>
          <w:b/>
        </w:rPr>
        <w:t>, upper panel) and subsoil (</w:t>
      </w:r>
      <w:r>
        <w:rPr>
          <w:b/>
          <w:bCs/>
        </w:rPr>
        <w:t>c-d</w:t>
      </w:r>
      <w:r>
        <w:rPr>
          <w:b/>
        </w:rPr>
        <w:t>, lower panel) samples.</w:t>
      </w:r>
    </w:p>
    <w:p>
      <w:r>
        <w:t xml:space="preserve">For each PCA samples from all three sites loess (LO, circles), red sandstone (RS, squares) and pleistocene sands (PS, diamonds) were used. The first two PCs (dimensions) together capture 86 and 66 % of total variance for topsoil and subsoil, respectively. </w:t>
      </w:r>
      <w:r>
        <w:rPr>
          <w:b/>
          <w:bCs/>
        </w:rPr>
        <w:t>a,c</w:t>
      </w:r>
      <w:r>
        <w:t xml:space="preserve"> Score plots of samples along the first two dimensions (principle components). </w:t>
      </w:r>
      <w:r>
        <w:rPr>
          <w:b/>
          <w:bCs/>
        </w:rPr>
        <w:t>b,d</w:t>
      </w:r>
      <w:r>
        <w:t xml:space="preserve"> Correlations circles of microbial loading variables. Loading variables are visualized by their correlations with the first two dimensions.</w:t>
      </w:r>
    </w:p>
    <w:p/>
    <w:sectPr>
      <w:footerReference w:type="default" r:id="rId12"/>
      <w:pgSz w:w="11906" w:h="16838"/>
      <w:pgMar w:top="1417" w:right="1417" w:bottom="1134" w:left="1417" w:header="0" w:footer="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Vera Baumert" w:date="2020-12-10T17:10:00Z" w:initials="WZW">
    <w:p>
      <w:pPr>
        <w:pStyle w:val="Kommentartext"/>
        <w:rPr>
          <w:lang w:val="en-US"/>
        </w:rPr>
      </w:pPr>
      <w:r>
        <w:rPr>
          <w:rStyle w:val="Kommentarzeichen"/>
        </w:rPr>
        <w:annotationRef/>
      </w:r>
      <w:r>
        <w:rPr>
          <w:lang w:val="en-US"/>
        </w:rPr>
        <w:t xml:space="preserve">This is to explain the last Intro sentence (the hypothesis that fungi in subsoil would benefit from rooting). </w:t>
      </w:r>
    </w:p>
    <w:p>
      <w:pPr>
        <w:pStyle w:val="Kommentartext"/>
      </w:pPr>
      <w:r>
        <w:t>Some of you didn’t understand on which basis I was making this assumption, so I inserted this passage.</w:t>
      </w:r>
    </w:p>
    <w:p>
      <w:pPr>
        <w:pStyle w:val="Kommentartext"/>
      </w:pPr>
    </w:p>
    <w:p>
      <w:pPr>
        <w:pStyle w:val="Kommentartext"/>
      </w:pPr>
      <w:r>
        <w:t>By the way: does anyone have other literature on this, I couldn’t find any..</w:t>
      </w:r>
    </w:p>
  </w:comment>
  <w:comment w:id="3" w:author="Carsten Mueller" w:date="2021-01-19T15:50:00Z" w:initials="CM">
    <w:p>
      <w:pPr>
        <w:pStyle w:val="Kommentartext"/>
      </w:pPr>
      <w:r>
        <w:rPr>
          <w:rStyle w:val="Kommentarzeichen"/>
        </w:rPr>
        <w:annotationRef/>
      </w:r>
      <w:r>
        <w:t>good</w:t>
      </w:r>
    </w:p>
  </w:comment>
  <w:comment w:id="4" w:author="Baumert, Vera (LfL)" w:date="2021-01-09T14:45:00Z" w:initials="VB">
    <w:p>
      <w:pPr>
        <w:pStyle w:val="Kommentartext"/>
      </w:pPr>
      <w:r>
        <w:rPr>
          <w:rStyle w:val="Kommentarzeichen"/>
        </w:rPr>
        <w:annotationRef/>
      </w:r>
      <w:r>
        <w:t>Regarding the discussion if we should proactively call it root-affected soil, I liked Steffi’s idea in the comment above. I think here is a good spot to mention this and then let’s see if the reviewers agree with it. If not, we can still change the nomenclature!</w:t>
      </w:r>
    </w:p>
  </w:comment>
  <w:comment w:id="6" w:author="Baumert, Vera (LfL)" w:date="2021-01-10T16:45:00Z" w:initials="VB">
    <w:p>
      <w:pPr>
        <w:pStyle w:val="Kommentartext"/>
      </w:pPr>
      <w:r>
        <w:rPr>
          <w:rStyle w:val="Kommentarzeichen"/>
        </w:rPr>
        <w:annotationRef/>
      </w:r>
      <w:r>
        <w:t>I added this paragraph due to the concerns about the missing sand correction.</w:t>
      </w:r>
    </w:p>
  </w:comment>
  <w:comment w:id="7" w:author="Stefan Forstner" w:date="2020-12-10T19:01:00Z" w:initials="SF">
    <w:p>
      <w:r>
        <w:rPr>
          <w:rFonts w:asciiTheme="minorHAnsi" w:hAnsiTheme="minorHAnsi"/>
          <w:sz w:val="20"/>
          <w:szCs w:val="22"/>
        </w:rPr>
        <w:t>N conc of macroaggr NOT increased in PS subsoil!!</w:t>
      </w:r>
    </w:p>
  </w:comment>
  <w:comment w:id="8" w:author="Baumert, Vera (LfL)" w:date="2021-01-09T13:32:00Z" w:initials="VB">
    <w:p>
      <w:pPr>
        <w:pStyle w:val="Kommentartext"/>
      </w:pPr>
      <w:r>
        <w:rPr>
          <w:rStyle w:val="Kommentarzeichen"/>
        </w:rPr>
        <w:annotationRef/>
      </w:r>
      <w:r>
        <w:t>Absolutely correct – neither was the OC concentration increased there. That’s what I mean by “showed the same treatment effects”. I.e. in RS and PS subsoils, concentrations of N showed the same pattern as concentrations of OC, which I already reported above.</w:t>
      </w:r>
    </w:p>
    <w:p>
      <w:pPr>
        <w:pStyle w:val="Kommentartext"/>
      </w:pPr>
      <w:r>
        <w:t>Does it make sense now?</w:t>
      </w:r>
    </w:p>
  </w:comment>
  <w:comment w:id="9" w:author="Vera Baumert" w:date="2021-01-22T14:24:00Z" w:initials="WZW">
    <w:p>
      <w:pPr>
        <w:pStyle w:val="Kommentartext"/>
      </w:pPr>
      <w:r>
        <w:rPr>
          <w:rStyle w:val="Kommentarzeichen"/>
        </w:rPr>
        <w:annotationRef/>
      </w:r>
      <w:r>
        <w:t>I specified the signs of nutrient deficiency here. As soon as they were recognised, we started harvesting</w:t>
      </w:r>
    </w:p>
  </w:comment>
  <w:comment w:id="10" w:author="J.H.T. Zethof" w:date="2020-11-24T16:40:00Z" w:initials="JZ">
    <w:p>
      <w:pPr>
        <w:pStyle w:val="Kommentartext"/>
      </w:pPr>
      <w:r>
        <w:rPr>
          <w:rStyle w:val="Kommentarzeichen"/>
        </w:rPr>
        <w:annotationRef/>
      </w:r>
      <w:r>
        <w:t>According to Fig. 5 this is only significant in RS</w:t>
      </w:r>
    </w:p>
  </w:comment>
  <w:comment w:id="11" w:author="Baumert, Vera (LfL)" w:date="2021-01-09T19:12:00Z" w:initials="VB">
    <w:p>
      <w:pPr>
        <w:pStyle w:val="Kommentartext"/>
      </w:pPr>
      <w:r>
        <w:rPr>
          <w:rStyle w:val="Kommentarzeichen"/>
        </w:rPr>
        <w:annotationRef/>
      </w:r>
      <w:r>
        <w:t>No, F:B is significantly higher in rooted subsoils of all sites.</w:t>
      </w:r>
    </w:p>
  </w:comment>
  <w:comment w:id="12" w:author="Baumert, Vera (LfL)" w:date="2021-01-09T18:11:00Z" w:initials="VB">
    <w:p>
      <w:pPr>
        <w:pStyle w:val="Kommentartext"/>
      </w:pPr>
      <w:r>
        <w:rPr>
          <w:rStyle w:val="Kommentarzeichen"/>
        </w:rPr>
        <w:annotationRef/>
      </w:r>
      <w:r>
        <w:t>Do you agree?</w:t>
      </w:r>
    </w:p>
  </w:comment>
  <w:comment w:id="13" w:author="Baumert, Vera (LfL)" w:date="2021-01-09T19:09:00Z" w:initials="VB">
    <w:p>
      <w:pPr>
        <w:pStyle w:val="Kommentartext"/>
      </w:pPr>
      <w:r>
        <w:rPr>
          <w:rStyle w:val="Kommentarzeichen"/>
        </w:rPr>
        <w:annotationRef/>
      </w:r>
      <w:r>
        <w:rPr>
          <w:rStyle w:val="Kommentarzeichen"/>
        </w:rPr>
        <w:annotationRef/>
      </w:r>
      <w:r>
        <w:t>Short summary of this subsection as it was supposed by IKK – do you agree?</w:t>
      </w:r>
    </w:p>
  </w:comment>
  <w:comment w:id="14" w:author="Stefan Forstner" w:date="2020-12-10T20:27:00Z" w:initials="SF">
    <w:p>
      <w:r>
        <w:rPr>
          <w:rFonts w:ascii="Calibri" w:hAnsi="Calibri" w:cs="Arial"/>
          <w:sz w:val="20"/>
          <w:szCs w:val="22"/>
        </w:rPr>
        <w:t>Did you mean that? Or unsaturated with respect to C?</w:t>
      </w:r>
    </w:p>
  </w:comment>
  <w:comment w:id="15" w:author="Baumert, Vera (LfL)" w:date="2021-01-10T14:55:00Z" w:initials="VB">
    <w:p>
      <w:pPr>
        <w:pStyle w:val="Kommentartext"/>
      </w:pPr>
      <w:r>
        <w:rPr>
          <w:rStyle w:val="Kommentarzeichen"/>
        </w:rPr>
        <w:annotationRef/>
      </w:r>
      <w:r>
        <w:t>Yes, this is correct. Soils with strong stagnic or gleyic properties may react differently.</w:t>
      </w:r>
    </w:p>
  </w:comment>
  <w:comment w:id="18" w:author="Vera Baumert" w:date="2021-01-22T14:58:00Z" w:initials="WZW">
    <w:p>
      <w:pPr>
        <w:pStyle w:val="Kommentartext"/>
      </w:pPr>
      <w:r>
        <w:rPr>
          <w:rStyle w:val="Kommentarzeichen"/>
        </w:rPr>
        <w:annotationRef/>
      </w:r>
      <w:r>
        <w:t>I added this passage with respect to this comment from Stefanie: “</w:t>
      </w:r>
      <w:r>
        <w:rPr>
          <w:rFonts w:ascii="Liberation Serif" w:eastAsia="DejaVu Sans" w:hAnsi="Liberation Serif" w:cs="DejaVu Sans"/>
          <w:lang w:val="en-US" w:bidi="en-US"/>
        </w:rPr>
        <w:t>But maybe you should consider that the speed and strength of the response is partly due to the fact that you treated the subsoil as a topsoil. So root density is higher as usual and most importantly redox conditions differ, which has a huge impact on microbial transformation rates. So under real subsoil conditions everything might be slower.”</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CB2150" w16cid:durableId="23A411C9"/>
  <w16cid:commentId w16cid:paraId="738CA320" w16cid:durableId="23A411CA"/>
  <w16cid:commentId w16cid:paraId="15B1B45D" w16cid:durableId="23A43F67"/>
  <w16cid:commentId w16cid:paraId="2D7160AD" w16cid:durableId="23A44026"/>
  <w16cid:commentId w16cid:paraId="4895ACA2" w16cid:durableId="23A5AE7F"/>
  <w16cid:commentId w16cid:paraId="4F607B0E" w16cid:durableId="23A5ADBB"/>
  <w16cid:commentId w16cid:paraId="40574774" w16cid:durableId="23A411DC"/>
  <w16cid:commentId w16cid:paraId="01143697" w16cid:durableId="23A411DD"/>
  <w16cid:commentId w16cid:paraId="45908821" w16cid:durableId="23A411DE"/>
  <w16cid:commentId w16cid:paraId="5DA2B4F7" w16cid:durableId="23A411DF"/>
  <w16cid:commentId w16cid:paraId="176FAD2D" w16cid:durableId="23A4238C"/>
  <w16cid:commentId w16cid:paraId="5B70E273" w16cid:durableId="23A42F0B"/>
  <w16cid:commentId w16cid:paraId="6BA726E1" w16cid:durableId="23A46889"/>
  <w16cid:commentId w16cid:paraId="3E173A8D" w16cid:durableId="23A412E8"/>
  <w16cid:commentId w16cid:paraId="7026E478" w16cid:durableId="23A47E97"/>
  <w16cid:commentId w16cid:paraId="30854E89" w16cid:durableId="23A4704F"/>
  <w16cid:commentId w16cid:paraId="0498ACFA" w16cid:durableId="23A481CD"/>
  <w16cid:commentId w16cid:paraId="28153C52" w16cid:durableId="23A4747C"/>
  <w16cid:commentId w16cid:paraId="6116E015" w16cid:durableId="23A47DEC"/>
  <w16cid:commentId w16cid:paraId="71332B88" w16cid:durableId="23A4239E"/>
  <w16cid:commentId w16cid:paraId="37173376" w16cid:durableId="23A593CF"/>
  <w16cid:commentId w16cid:paraId="30580F8B" w16cid:durableId="23A5BD0F"/>
  <w16cid:commentId w16cid:paraId="166AB442" w16cid:durableId="23A5B049"/>
  <w16cid:commentId w16cid:paraId="05FEC0BE" w16cid:durableId="23A5AF05"/>
  <w16cid:commentId w16cid:paraId="00EB1CA4" w16cid:durableId="23A5C23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jaVu Sans">
    <w:panose1 w:val="00000000000000000000"/>
    <w:charset w:val="00"/>
    <w:family w:val="roman"/>
    <w:notTrueType/>
    <w:pitch w:val="default"/>
  </w:font>
  <w:font w:name="OpenSymbol">
    <w:altName w:val="Times New Roman"/>
    <w:charset w:val="01"/>
    <w:family w:val="auto"/>
    <w:pitch w:val="variable"/>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charset w:val="00"/>
    <w:family w:val="auto"/>
    <w:pitch w:val="variable"/>
  </w:font>
  <w:font w:name="Lohit Devanagari">
    <w:altName w:val="Times New Roman"/>
    <w:charset w:val="00"/>
    <w:family w:val="auto"/>
    <w:pitch w:val="variable"/>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3974114"/>
      <w:docPartObj>
        <w:docPartGallery w:val="Page Numbers (Bottom of Page)"/>
        <w:docPartUnique/>
      </w:docPartObj>
    </w:sdtPr>
    <w:sdtContent>
      <w:p>
        <w:pPr>
          <w:pStyle w:val="Fuzeile"/>
          <w:jc w:val="center"/>
        </w:pPr>
        <w:r>
          <w:fldChar w:fldCharType="begin"/>
        </w:r>
        <w:r>
          <w:instrText>PAGE   \* MERGEFORMAT</w:instrText>
        </w:r>
        <w:r>
          <w:fldChar w:fldCharType="separate"/>
        </w:r>
        <w:r>
          <w:rPr>
            <w:noProof/>
            <w:lang w:val="de-DE"/>
          </w:rPr>
          <w:t>4</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41013C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526C35"/>
    <w:multiLevelType w:val="hybridMultilevel"/>
    <w:tmpl w:val="1BF6F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72E1F94"/>
    <w:multiLevelType w:val="hybridMultilevel"/>
    <w:tmpl w:val="2D546C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DDA0CFB"/>
    <w:multiLevelType w:val="hybridMultilevel"/>
    <w:tmpl w:val="58A08C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ED53272"/>
    <w:multiLevelType w:val="hybridMultilevel"/>
    <w:tmpl w:val="D3808666"/>
    <w:lvl w:ilvl="0" w:tplc="894C9864">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A9550E"/>
    <w:multiLevelType w:val="hybridMultilevel"/>
    <w:tmpl w:val="DC461D8E"/>
    <w:lvl w:ilvl="0" w:tplc="369EA83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55A593D"/>
    <w:multiLevelType w:val="hybridMultilevel"/>
    <w:tmpl w:val="944E2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8675C6D"/>
    <w:multiLevelType w:val="hybridMultilevel"/>
    <w:tmpl w:val="044E98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A0B3DBB"/>
    <w:multiLevelType w:val="hybridMultilevel"/>
    <w:tmpl w:val="899CA00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A525F6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F512389"/>
    <w:multiLevelType w:val="hybridMultilevel"/>
    <w:tmpl w:val="113CA7FC"/>
    <w:lvl w:ilvl="0" w:tplc="7EE6B0EE">
      <w:numFmt w:val="bullet"/>
      <w:lvlText w:val=""/>
      <w:lvlJc w:val="left"/>
      <w:pPr>
        <w:ind w:left="720" w:hanging="360"/>
      </w:pPr>
      <w:rPr>
        <w:rFonts w:ascii="Wingdings" w:eastAsia="DejaVu Sans" w:hAnsi="Wingdings" w:cs="DejaVu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4ED495D"/>
    <w:multiLevelType w:val="hybridMultilevel"/>
    <w:tmpl w:val="E4A2C69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69305BA"/>
    <w:multiLevelType w:val="hybridMultilevel"/>
    <w:tmpl w:val="BC7EC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0E48DB"/>
    <w:multiLevelType w:val="hybridMultilevel"/>
    <w:tmpl w:val="5876FC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A1056A"/>
    <w:multiLevelType w:val="hybridMultilevel"/>
    <w:tmpl w:val="CA9C67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4D5032"/>
    <w:multiLevelType w:val="multilevel"/>
    <w:tmpl w:val="8DB60FB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15:restartNumberingAfterBreak="0">
    <w:nsid w:val="392340D2"/>
    <w:multiLevelType w:val="hybridMultilevel"/>
    <w:tmpl w:val="143ECDC4"/>
    <w:lvl w:ilvl="0" w:tplc="476C624C">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E993816"/>
    <w:multiLevelType w:val="multilevel"/>
    <w:tmpl w:val="DCC04584"/>
    <w:lvl w:ilvl="0">
      <w:start w:val="1"/>
      <w:numFmt w:val="decimal"/>
      <w:lvlText w:val="%1."/>
      <w:lvlJc w:val="left"/>
      <w:pPr>
        <w:ind w:left="3196" w:hanging="360"/>
      </w:pPr>
    </w:lvl>
    <w:lvl w:ilvl="1">
      <w:start w:val="1"/>
      <w:numFmt w:val="decimal"/>
      <w:lvlText w:val="%1.%2."/>
      <w:lvlJc w:val="left"/>
      <w:pPr>
        <w:ind w:left="4260" w:hanging="432"/>
      </w:pPr>
    </w:lvl>
    <w:lvl w:ilvl="2">
      <w:start w:val="1"/>
      <w:numFmt w:val="decimal"/>
      <w:lvlText w:val="%1.%2.%3."/>
      <w:lvlJc w:val="left"/>
      <w:pPr>
        <w:ind w:left="248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F665D73"/>
    <w:multiLevelType w:val="hybridMultilevel"/>
    <w:tmpl w:val="C3147C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1744056"/>
    <w:multiLevelType w:val="hybridMultilevel"/>
    <w:tmpl w:val="368CE1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A5432BC"/>
    <w:multiLevelType w:val="multilevel"/>
    <w:tmpl w:val="2EB2CD6E"/>
    <w:lvl w:ilvl="0">
      <w:start w:val="1"/>
      <w:numFmt w:val="decimal"/>
      <w:pStyle w:val="berschrift1"/>
      <w:lvlText w:val="%1."/>
      <w:lvlJc w:val="left"/>
      <w:pPr>
        <w:ind w:left="3196" w:hanging="360"/>
      </w:pPr>
    </w:lvl>
    <w:lvl w:ilvl="1">
      <w:start w:val="1"/>
      <w:numFmt w:val="decimal"/>
      <w:pStyle w:val="berschrift2"/>
      <w:lvlText w:val="%1.%2."/>
      <w:lvlJc w:val="left"/>
      <w:pPr>
        <w:ind w:left="4260" w:hanging="432"/>
      </w:pPr>
    </w:lvl>
    <w:lvl w:ilvl="2">
      <w:start w:val="1"/>
      <w:numFmt w:val="decimal"/>
      <w:pStyle w:val="berschrift3"/>
      <w:lvlText w:val="%1.%2.%3."/>
      <w:lvlJc w:val="left"/>
      <w:pPr>
        <w:ind w:left="2489" w:hanging="504"/>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15:restartNumberingAfterBreak="0">
    <w:nsid w:val="4F0B2AFF"/>
    <w:multiLevelType w:val="hybridMultilevel"/>
    <w:tmpl w:val="1E2E424C"/>
    <w:lvl w:ilvl="0" w:tplc="554E01BE">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C66BA8"/>
    <w:multiLevelType w:val="multilevel"/>
    <w:tmpl w:val="D78C91DA"/>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EA4F53"/>
    <w:multiLevelType w:val="hybridMultilevel"/>
    <w:tmpl w:val="0E3A11B4"/>
    <w:lvl w:ilvl="0" w:tplc="1780F364">
      <w:start w:val="3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C67795F"/>
    <w:multiLevelType w:val="hybridMultilevel"/>
    <w:tmpl w:val="E2903B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DE53C43"/>
    <w:multiLevelType w:val="hybridMultilevel"/>
    <w:tmpl w:val="07F6C5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E894AE9"/>
    <w:multiLevelType w:val="hybridMultilevel"/>
    <w:tmpl w:val="06C644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EFB6A56"/>
    <w:multiLevelType w:val="multilevel"/>
    <w:tmpl w:val="59A0C398"/>
    <w:lvl w:ilvl="0">
      <w:start w:val="1"/>
      <w:numFmt w:val="decimal"/>
      <w:lvlText w:val="%1."/>
      <w:lvlJc w:val="left"/>
      <w:pPr>
        <w:ind w:left="3196" w:hanging="360"/>
      </w:pPr>
    </w:lvl>
    <w:lvl w:ilvl="1">
      <w:start w:val="1"/>
      <w:numFmt w:val="decimal"/>
      <w:lvlText w:val="%1.%2."/>
      <w:lvlJc w:val="left"/>
      <w:pPr>
        <w:ind w:left="4260" w:hanging="432"/>
      </w:pPr>
    </w:lvl>
    <w:lvl w:ilvl="2">
      <w:start w:val="1"/>
      <w:numFmt w:val="decimal"/>
      <w:lvlText w:val="%1.%2.%3."/>
      <w:lvlJc w:val="left"/>
      <w:pPr>
        <w:ind w:left="248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C40C59"/>
    <w:multiLevelType w:val="hybridMultilevel"/>
    <w:tmpl w:val="D5D012BA"/>
    <w:lvl w:ilvl="0" w:tplc="B204DF40">
      <w:start w:val="1"/>
      <w:numFmt w:val="bullet"/>
      <w:lvlText w:val="-"/>
      <w:lvlJc w:val="left"/>
      <w:pPr>
        <w:tabs>
          <w:tab w:val="num" w:pos="720"/>
        </w:tabs>
        <w:ind w:left="720" w:hanging="360"/>
      </w:pPr>
      <w:rPr>
        <w:rFonts w:ascii="Times" w:hAnsi="Times" w:hint="default"/>
      </w:rPr>
    </w:lvl>
    <w:lvl w:ilvl="1" w:tplc="51DA9E5A" w:tentative="1">
      <w:start w:val="1"/>
      <w:numFmt w:val="bullet"/>
      <w:lvlText w:val="-"/>
      <w:lvlJc w:val="left"/>
      <w:pPr>
        <w:tabs>
          <w:tab w:val="num" w:pos="1440"/>
        </w:tabs>
        <w:ind w:left="1440" w:hanging="360"/>
      </w:pPr>
      <w:rPr>
        <w:rFonts w:ascii="Times" w:hAnsi="Times" w:hint="default"/>
      </w:rPr>
    </w:lvl>
    <w:lvl w:ilvl="2" w:tplc="8918E556" w:tentative="1">
      <w:start w:val="1"/>
      <w:numFmt w:val="bullet"/>
      <w:lvlText w:val="-"/>
      <w:lvlJc w:val="left"/>
      <w:pPr>
        <w:tabs>
          <w:tab w:val="num" w:pos="2160"/>
        </w:tabs>
        <w:ind w:left="2160" w:hanging="360"/>
      </w:pPr>
      <w:rPr>
        <w:rFonts w:ascii="Times" w:hAnsi="Times" w:hint="default"/>
      </w:rPr>
    </w:lvl>
    <w:lvl w:ilvl="3" w:tplc="A6327636" w:tentative="1">
      <w:start w:val="1"/>
      <w:numFmt w:val="bullet"/>
      <w:lvlText w:val="-"/>
      <w:lvlJc w:val="left"/>
      <w:pPr>
        <w:tabs>
          <w:tab w:val="num" w:pos="2880"/>
        </w:tabs>
        <w:ind w:left="2880" w:hanging="360"/>
      </w:pPr>
      <w:rPr>
        <w:rFonts w:ascii="Times" w:hAnsi="Times" w:hint="default"/>
      </w:rPr>
    </w:lvl>
    <w:lvl w:ilvl="4" w:tplc="805A6974" w:tentative="1">
      <w:start w:val="1"/>
      <w:numFmt w:val="bullet"/>
      <w:lvlText w:val="-"/>
      <w:lvlJc w:val="left"/>
      <w:pPr>
        <w:tabs>
          <w:tab w:val="num" w:pos="3600"/>
        </w:tabs>
        <w:ind w:left="3600" w:hanging="360"/>
      </w:pPr>
      <w:rPr>
        <w:rFonts w:ascii="Times" w:hAnsi="Times" w:hint="default"/>
      </w:rPr>
    </w:lvl>
    <w:lvl w:ilvl="5" w:tplc="FAB0D4C4" w:tentative="1">
      <w:start w:val="1"/>
      <w:numFmt w:val="bullet"/>
      <w:lvlText w:val="-"/>
      <w:lvlJc w:val="left"/>
      <w:pPr>
        <w:tabs>
          <w:tab w:val="num" w:pos="4320"/>
        </w:tabs>
        <w:ind w:left="4320" w:hanging="360"/>
      </w:pPr>
      <w:rPr>
        <w:rFonts w:ascii="Times" w:hAnsi="Times" w:hint="default"/>
      </w:rPr>
    </w:lvl>
    <w:lvl w:ilvl="6" w:tplc="ECD4083C" w:tentative="1">
      <w:start w:val="1"/>
      <w:numFmt w:val="bullet"/>
      <w:lvlText w:val="-"/>
      <w:lvlJc w:val="left"/>
      <w:pPr>
        <w:tabs>
          <w:tab w:val="num" w:pos="5040"/>
        </w:tabs>
        <w:ind w:left="5040" w:hanging="360"/>
      </w:pPr>
      <w:rPr>
        <w:rFonts w:ascii="Times" w:hAnsi="Times" w:hint="default"/>
      </w:rPr>
    </w:lvl>
    <w:lvl w:ilvl="7" w:tplc="4F76C3A0" w:tentative="1">
      <w:start w:val="1"/>
      <w:numFmt w:val="bullet"/>
      <w:lvlText w:val="-"/>
      <w:lvlJc w:val="left"/>
      <w:pPr>
        <w:tabs>
          <w:tab w:val="num" w:pos="5760"/>
        </w:tabs>
        <w:ind w:left="5760" w:hanging="360"/>
      </w:pPr>
      <w:rPr>
        <w:rFonts w:ascii="Times" w:hAnsi="Times" w:hint="default"/>
      </w:rPr>
    </w:lvl>
    <w:lvl w:ilvl="8" w:tplc="58AC1E4E" w:tentative="1">
      <w:start w:val="1"/>
      <w:numFmt w:val="bullet"/>
      <w:lvlText w:val="-"/>
      <w:lvlJc w:val="left"/>
      <w:pPr>
        <w:tabs>
          <w:tab w:val="num" w:pos="6480"/>
        </w:tabs>
        <w:ind w:left="6480" w:hanging="360"/>
      </w:pPr>
      <w:rPr>
        <w:rFonts w:ascii="Times" w:hAnsi="Times" w:hint="default"/>
      </w:rPr>
    </w:lvl>
  </w:abstractNum>
  <w:abstractNum w:abstractNumId="29" w15:restartNumberingAfterBreak="0">
    <w:nsid w:val="793B2034"/>
    <w:multiLevelType w:val="multilevel"/>
    <w:tmpl w:val="4A447E2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0" w15:restartNumberingAfterBreak="0">
    <w:nsid w:val="7C301A6B"/>
    <w:multiLevelType w:val="hybridMultilevel"/>
    <w:tmpl w:val="77E89358"/>
    <w:lvl w:ilvl="0" w:tplc="A034936E">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CB46193"/>
    <w:multiLevelType w:val="multilevel"/>
    <w:tmpl w:val="030C464A"/>
    <w:lvl w:ilvl="0">
      <w:start w:val="1"/>
      <w:numFmt w:val="decimal"/>
      <w:lvlText w:val="%1."/>
      <w:lvlJc w:val="left"/>
      <w:pPr>
        <w:ind w:left="3196" w:hanging="360"/>
      </w:pPr>
    </w:lvl>
    <w:lvl w:ilvl="1">
      <w:start w:val="1"/>
      <w:numFmt w:val="decimal"/>
      <w:lvlText w:val="%1.%2."/>
      <w:lvlJc w:val="left"/>
      <w:pPr>
        <w:ind w:left="4260" w:hanging="432"/>
      </w:pPr>
    </w:lvl>
    <w:lvl w:ilvl="2">
      <w:start w:val="1"/>
      <w:numFmt w:val="decimal"/>
      <w:lvlText w:val="%1.%2.%3."/>
      <w:lvlJc w:val="left"/>
      <w:pPr>
        <w:ind w:left="248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F95576B"/>
    <w:multiLevelType w:val="hybridMultilevel"/>
    <w:tmpl w:val="EAA687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17"/>
  </w:num>
  <w:num w:numId="3">
    <w:abstractNumId w:val="15"/>
  </w:num>
  <w:num w:numId="4">
    <w:abstractNumId w:val="11"/>
  </w:num>
  <w:num w:numId="5">
    <w:abstractNumId w:val="5"/>
  </w:num>
  <w:num w:numId="6">
    <w:abstractNumId w:val="30"/>
  </w:num>
  <w:num w:numId="7">
    <w:abstractNumId w:val="9"/>
  </w:num>
  <w:num w:numId="8">
    <w:abstractNumId w:val="22"/>
  </w:num>
  <w:num w:numId="9">
    <w:abstractNumId w:val="27"/>
  </w:num>
  <w:num w:numId="10">
    <w:abstractNumId w:val="8"/>
  </w:num>
  <w:num w:numId="11">
    <w:abstractNumId w:val="18"/>
  </w:num>
  <w:num w:numId="12">
    <w:abstractNumId w:val="16"/>
  </w:num>
  <w:num w:numId="13">
    <w:abstractNumId w:val="0"/>
  </w:num>
  <w:num w:numId="14">
    <w:abstractNumId w:val="28"/>
  </w:num>
  <w:num w:numId="15">
    <w:abstractNumId w:val="23"/>
  </w:num>
  <w:num w:numId="16">
    <w:abstractNumId w:val="4"/>
  </w:num>
  <w:num w:numId="17">
    <w:abstractNumId w:val="32"/>
  </w:num>
  <w:num w:numId="18">
    <w:abstractNumId w:val="24"/>
  </w:num>
  <w:num w:numId="19">
    <w:abstractNumId w:val="6"/>
  </w:num>
  <w:num w:numId="20">
    <w:abstractNumId w:val="12"/>
  </w:num>
  <w:num w:numId="21">
    <w:abstractNumId w:val="26"/>
  </w:num>
  <w:num w:numId="22">
    <w:abstractNumId w:val="3"/>
  </w:num>
  <w:num w:numId="23">
    <w:abstractNumId w:val="25"/>
  </w:num>
  <w:num w:numId="24">
    <w:abstractNumId w:val="14"/>
  </w:num>
  <w:num w:numId="25">
    <w:abstractNumId w:val="2"/>
  </w:num>
  <w:num w:numId="26">
    <w:abstractNumId w:val="13"/>
  </w:num>
  <w:num w:numId="27">
    <w:abstractNumId w:val="1"/>
  </w:num>
  <w:num w:numId="28">
    <w:abstractNumId w:val="7"/>
  </w:num>
  <w:num w:numId="29">
    <w:abstractNumId w:val="31"/>
  </w:num>
  <w:num w:numId="30">
    <w:abstractNumId w:val="29"/>
  </w:num>
  <w:num w:numId="31">
    <w:abstractNumId w:val="21"/>
  </w:num>
  <w:num w:numId="32">
    <w:abstractNumId w:val="10"/>
  </w:num>
  <w:num w:numId="3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ra Baumert">
    <w15:presenceInfo w15:providerId="None" w15:userId="Vera Baumert"/>
  </w15:person>
  <w15:person w15:author="Carsten Mueller">
    <w15:presenceInfo w15:providerId="AD" w15:userId="S-1-5-21-1584078763-2279971399-3664282244-279240"/>
  </w15:person>
  <w15:person w15:author="Baumert, Vera (LfL)">
    <w15:presenceInfo w15:providerId="None" w15:userId="Baumert, Vera (LfL)"/>
  </w15:person>
  <w15:person w15:author="J.H.T. Zethof">
    <w15:presenceInfo w15:providerId="Windows Live" w15:userId="1996419d98340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8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il Biology Biochemistry adapte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pfa9vat92wstev003v9dsna9dsx9zdrwxd&quot;&gt;Literatur_ARE&lt;record-ids&gt;&lt;item&gt;3&lt;/item&gt;&lt;item&gt;6&lt;/item&gt;&lt;item&gt;26&lt;/item&gt;&lt;item&gt;45&lt;/item&gt;&lt;item&gt;80&lt;/item&gt;&lt;item&gt;92&lt;/item&gt;&lt;item&gt;100&lt;/item&gt;&lt;item&gt;109&lt;/item&gt;&lt;item&gt;111&lt;/item&gt;&lt;item&gt;113&lt;/item&gt;&lt;item&gt;127&lt;/item&gt;&lt;item&gt;156&lt;/item&gt;&lt;item&gt;166&lt;/item&gt;&lt;item&gt;177&lt;/item&gt;&lt;item&gt;178&lt;/item&gt;&lt;item&gt;180&lt;/item&gt;&lt;item&gt;187&lt;/item&gt;&lt;item&gt;189&lt;/item&gt;&lt;item&gt;198&lt;/item&gt;&lt;item&gt;216&lt;/item&gt;&lt;item&gt;223&lt;/item&gt;&lt;item&gt;226&lt;/item&gt;&lt;item&gt;227&lt;/item&gt;&lt;item&gt;229&lt;/item&gt;&lt;item&gt;234&lt;/item&gt;&lt;item&gt;239&lt;/item&gt;&lt;item&gt;244&lt;/item&gt;&lt;item&gt;246&lt;/item&gt;&lt;item&gt;248&lt;/item&gt;&lt;item&gt;251&lt;/item&gt;&lt;item&gt;265&lt;/item&gt;&lt;item&gt;266&lt;/item&gt;&lt;item&gt;271&lt;/item&gt;&lt;item&gt;272&lt;/item&gt;&lt;item&gt;273&lt;/item&gt;&lt;item&gt;282&lt;/item&gt;&lt;item&gt;284&lt;/item&gt;&lt;item&gt;285&lt;/item&gt;&lt;item&gt;302&lt;/item&gt;&lt;item&gt;322&lt;/item&gt;&lt;item&gt;323&lt;/item&gt;&lt;item&gt;324&lt;/item&gt;&lt;item&gt;329&lt;/item&gt;&lt;item&gt;337&lt;/item&gt;&lt;item&gt;347&lt;/item&gt;&lt;item&gt;348&lt;/item&gt;&lt;item&gt;368&lt;/item&gt;&lt;item&gt;369&lt;/item&gt;&lt;item&gt;379&lt;/item&gt;&lt;item&gt;408&lt;/item&gt;&lt;item&gt;413&lt;/item&gt;&lt;item&gt;419&lt;/item&gt;&lt;item&gt;436&lt;/item&gt;&lt;item&gt;455&lt;/item&gt;&lt;item&gt;458&lt;/item&gt;&lt;item&gt;460&lt;/item&gt;&lt;item&gt;473&lt;/item&gt;&lt;item&gt;475&lt;/item&gt;&lt;item&gt;477&lt;/item&gt;&lt;item&gt;482&lt;/item&gt;&lt;item&gt;483&lt;/item&gt;&lt;item&gt;489&lt;/item&gt;&lt;item&gt;496&lt;/item&gt;&lt;item&gt;499&lt;/item&gt;&lt;item&gt;502&lt;/item&gt;&lt;item&gt;503&lt;/item&gt;&lt;item&gt;507&lt;/item&gt;&lt;item&gt;509&lt;/item&gt;&lt;item&gt;511&lt;/item&gt;&lt;item&gt;512&lt;/item&gt;&lt;item&gt;513&lt;/item&gt;&lt;item&gt;514&lt;/item&gt;&lt;item&gt;533&lt;/item&gt;&lt;item&gt;540&lt;/item&gt;&lt;item&gt;542&lt;/item&gt;&lt;item&gt;544&lt;/item&gt;&lt;item&gt;545&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6&lt;/item&gt;&lt;item&gt;567&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72AA960-05B4-493B-8EEB-4B992BEE9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jc w:val="both"/>
    </w:pPr>
    <w:rPr>
      <w:rFonts w:ascii="Garamond" w:hAnsi="Garamond"/>
      <w:sz w:val="24"/>
      <w:szCs w:val="24"/>
      <w:lang w:val="en-GB"/>
    </w:rPr>
  </w:style>
  <w:style w:type="paragraph" w:styleId="berschrift1">
    <w:name w:val="heading 1"/>
    <w:basedOn w:val="Standard"/>
    <w:uiPriority w:val="9"/>
    <w:qFormat/>
    <w:pPr>
      <w:keepNext/>
      <w:keepLines/>
      <w:numPr>
        <w:numId w:val="1"/>
      </w:numPr>
      <w:spacing w:before="360" w:after="240"/>
      <w:ind w:left="357" w:hanging="357"/>
      <w:outlineLvl w:val="0"/>
    </w:pPr>
    <w:rPr>
      <w:rFonts w:eastAsiaTheme="majorEastAsia" w:cstheme="majorBidi"/>
      <w:b/>
      <w:sz w:val="32"/>
      <w:szCs w:val="32"/>
    </w:rPr>
  </w:style>
  <w:style w:type="paragraph" w:styleId="berschrift2">
    <w:name w:val="heading 2"/>
    <w:basedOn w:val="Standard"/>
    <w:uiPriority w:val="9"/>
    <w:unhideWhenUsed/>
    <w:qFormat/>
    <w:pPr>
      <w:keepNext/>
      <w:keepLines/>
      <w:numPr>
        <w:ilvl w:val="1"/>
        <w:numId w:val="1"/>
      </w:numPr>
      <w:spacing w:before="240" w:after="240"/>
      <w:ind w:left="0" w:firstLine="0"/>
      <w:outlineLvl w:val="1"/>
    </w:pPr>
    <w:rPr>
      <w:rFonts w:eastAsiaTheme="majorEastAsia" w:cstheme="majorBidi"/>
      <w:b/>
    </w:rPr>
  </w:style>
  <w:style w:type="paragraph" w:styleId="berschrift3">
    <w:name w:val="heading 3"/>
    <w:basedOn w:val="berschrift2"/>
    <w:uiPriority w:val="9"/>
    <w:unhideWhenUsed/>
    <w:qFormat/>
    <w:pPr>
      <w:numPr>
        <w:ilvl w:val="2"/>
      </w:numPr>
      <w:ind w:left="505" w:hanging="505"/>
      <w:outlineLvl w:val="2"/>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uiPriority w:val="9"/>
    <w:qFormat/>
    <w:rPr>
      <w:rFonts w:ascii="Garamond" w:eastAsiaTheme="majorEastAsia" w:hAnsi="Garamond" w:cstheme="majorBidi"/>
      <w:b/>
      <w:sz w:val="32"/>
      <w:szCs w:val="32"/>
      <w:lang w:val="en-GB"/>
    </w:rPr>
  </w:style>
  <w:style w:type="character" w:customStyle="1" w:styleId="berschrift2Zchn">
    <w:name w:val="Überschrift 2 Zchn"/>
    <w:basedOn w:val="Absatz-Standardschriftart"/>
    <w:uiPriority w:val="9"/>
    <w:qFormat/>
    <w:rPr>
      <w:rFonts w:ascii="Times New Roman" w:eastAsiaTheme="majorEastAsia" w:hAnsi="Times New Roman" w:cstheme="majorBidi"/>
      <w:b/>
      <w:sz w:val="24"/>
      <w:szCs w:val="24"/>
      <w:lang w:val="en-GB"/>
    </w:rPr>
  </w:style>
  <w:style w:type="character" w:styleId="Zeilennummer">
    <w:name w:val="line number"/>
    <w:basedOn w:val="Absatz-Standardschriftart"/>
    <w:uiPriority w:val="99"/>
    <w:semiHidden/>
    <w:unhideWhenUsed/>
    <w:qFormat/>
  </w:style>
  <w:style w:type="character" w:customStyle="1" w:styleId="UntertitelZchn">
    <w:name w:val="Untertitel Zchn"/>
    <w:basedOn w:val="Absatz-Standardschriftart"/>
    <w:link w:val="Untertitel"/>
    <w:uiPriority w:val="11"/>
    <w:qFormat/>
    <w:rPr>
      <w:rFonts w:ascii="Times New Roman" w:hAnsi="Times New Roman" w:cs="Times New Roman"/>
      <w:sz w:val="20"/>
      <w:szCs w:val="20"/>
      <w:lang w:val="en-GB"/>
    </w:rPr>
  </w:style>
  <w:style w:type="character" w:styleId="Kommentarzeichen">
    <w:name w:val="annotation reference"/>
    <w:basedOn w:val="Absatz-Standardschriftart"/>
    <w:uiPriority w:val="99"/>
    <w:semiHidden/>
    <w:unhideWhenUsed/>
    <w:qFormat/>
    <w:rPr>
      <w:sz w:val="16"/>
      <w:szCs w:val="16"/>
    </w:rPr>
  </w:style>
  <w:style w:type="character" w:customStyle="1" w:styleId="KommentartextZchn">
    <w:name w:val="Kommentartext Zchn"/>
    <w:basedOn w:val="Absatz-Standardschriftart"/>
    <w:link w:val="Kommentartext"/>
    <w:uiPriority w:val="99"/>
    <w:qFormat/>
    <w:rPr>
      <w:rFonts w:ascii="Garamond" w:hAnsi="Garamond"/>
      <w:sz w:val="20"/>
      <w:szCs w:val="20"/>
      <w:lang w:val="en-GB"/>
    </w:rPr>
  </w:style>
  <w:style w:type="character" w:customStyle="1" w:styleId="KommentarthemaZchn">
    <w:name w:val="Kommentarthema Zchn"/>
    <w:basedOn w:val="KommentartextZchn"/>
    <w:link w:val="Kommentarthema"/>
    <w:uiPriority w:val="99"/>
    <w:semiHidden/>
    <w:qFormat/>
    <w:rPr>
      <w:rFonts w:ascii="Garamond" w:hAnsi="Garamond"/>
      <w:b/>
      <w:bCs/>
      <w:sz w:val="20"/>
      <w:szCs w:val="20"/>
      <w:lang w:val="en-GB"/>
    </w:rPr>
  </w:style>
  <w:style w:type="character" w:customStyle="1" w:styleId="SprechblasentextZchn">
    <w:name w:val="Sprechblasentext Zchn"/>
    <w:basedOn w:val="Absatz-Standardschriftart"/>
    <w:link w:val="Sprechblasentext"/>
    <w:uiPriority w:val="99"/>
    <w:semiHidden/>
    <w:qFormat/>
    <w:rPr>
      <w:rFonts w:ascii="Segoe UI" w:hAnsi="Segoe UI" w:cs="Segoe UI"/>
      <w:sz w:val="18"/>
      <w:szCs w:val="18"/>
      <w:lang w:val="en-GB"/>
    </w:rPr>
  </w:style>
  <w:style w:type="character" w:customStyle="1" w:styleId="EndNoteBibliographyTitleZchn">
    <w:name w:val="EndNote Bibliography Title Zchn"/>
    <w:basedOn w:val="Absatz-Standardschriftart"/>
    <w:link w:val="EndNoteBibliographyTitle"/>
    <w:qFormat/>
    <w:rPr>
      <w:rFonts w:ascii="Garamond" w:hAnsi="Garamond"/>
      <w:sz w:val="24"/>
      <w:szCs w:val="24"/>
      <w:lang w:val="en-US"/>
    </w:rPr>
  </w:style>
  <w:style w:type="character" w:customStyle="1" w:styleId="EndNoteBibliographyZchn">
    <w:name w:val="EndNote Bibliography Zchn"/>
    <w:basedOn w:val="Absatz-Standardschriftart"/>
    <w:link w:val="EndNoteBibliography"/>
    <w:qFormat/>
    <w:rPr>
      <w:rFonts w:ascii="Garamond" w:hAnsi="Garamond"/>
      <w:sz w:val="24"/>
      <w:szCs w:val="24"/>
      <w:lang w:val="en-US"/>
    </w:rPr>
  </w:style>
  <w:style w:type="character" w:customStyle="1" w:styleId="TitelZchn">
    <w:name w:val="Titel Zchn"/>
    <w:basedOn w:val="Absatz-Standardschriftart"/>
    <w:link w:val="Titel"/>
    <w:uiPriority w:val="10"/>
    <w:qFormat/>
    <w:rPr>
      <w:rFonts w:asciiTheme="majorHAnsi" w:eastAsiaTheme="majorEastAsia" w:hAnsiTheme="majorHAnsi" w:cstheme="majorBidi"/>
      <w:spacing w:val="-10"/>
      <w:kern w:val="2"/>
      <w:sz w:val="56"/>
      <w:szCs w:val="56"/>
      <w:lang w:val="en-GB"/>
    </w:rPr>
  </w:style>
  <w:style w:type="character" w:customStyle="1" w:styleId="current-selection">
    <w:name w:val="current-selection"/>
    <w:basedOn w:val="Absatz-Standardschriftart"/>
    <w:qFormat/>
  </w:style>
  <w:style w:type="character" w:customStyle="1" w:styleId="InternetLink">
    <w:name w:val="Internet Link"/>
    <w:basedOn w:val="Absatz-Standardschriftart"/>
    <w:uiPriority w:val="99"/>
    <w:unhideWhenUsed/>
    <w:rPr>
      <w:color w:val="0000FF"/>
      <w:u w:val="single"/>
    </w:rPr>
  </w:style>
  <w:style w:type="character" w:customStyle="1" w:styleId="KopfzeileZchn">
    <w:name w:val="Kopfzeile Zchn"/>
    <w:basedOn w:val="Absatz-Standardschriftart"/>
    <w:link w:val="Kopfzeile"/>
    <w:uiPriority w:val="99"/>
    <w:qFormat/>
    <w:rPr>
      <w:rFonts w:ascii="Times New Roman" w:hAnsi="Times New Roman"/>
      <w:sz w:val="24"/>
      <w:szCs w:val="24"/>
      <w:lang w:val="en-GB"/>
    </w:rPr>
  </w:style>
  <w:style w:type="character" w:customStyle="1" w:styleId="FuzeileZchn">
    <w:name w:val="Fußzeile Zchn"/>
    <w:basedOn w:val="Absatz-Standardschriftart"/>
    <w:link w:val="Fuzeile"/>
    <w:uiPriority w:val="99"/>
    <w:qFormat/>
    <w:rPr>
      <w:rFonts w:ascii="Times New Roman" w:hAnsi="Times New Roman"/>
      <w:sz w:val="24"/>
      <w:szCs w:val="24"/>
      <w:lang w:val="en-GB"/>
    </w:rPr>
  </w:style>
  <w:style w:type="character" w:customStyle="1" w:styleId="NichtaufgelsteErwhnung1">
    <w:name w:val="Nicht aufgelöste Erwähnung1"/>
    <w:basedOn w:val="Absatz-Standardschriftart"/>
    <w:uiPriority w:val="99"/>
    <w:semiHidden/>
    <w:unhideWhenUsed/>
    <w:qFormat/>
    <w:rPr>
      <w:color w:val="605E5C"/>
      <w:shd w:val="clear" w:color="auto" w:fill="E1DFDD"/>
    </w:rPr>
  </w:style>
  <w:style w:type="character" w:customStyle="1" w:styleId="e24kjd">
    <w:name w:val="e24kjd"/>
    <w:basedOn w:val="Absatz-Standardschriftart"/>
    <w:qFormat/>
  </w:style>
  <w:style w:type="character" w:customStyle="1" w:styleId="berschrift3Zchn">
    <w:name w:val="Überschrift 3 Zchn"/>
    <w:basedOn w:val="Absatz-Standardschriftart"/>
    <w:uiPriority w:val="9"/>
    <w:qFormat/>
    <w:rPr>
      <w:rFonts w:ascii="Garamond" w:eastAsiaTheme="majorEastAsia" w:hAnsi="Garamond" w:cstheme="majorBidi"/>
      <w:b/>
      <w:sz w:val="24"/>
      <w:szCs w:val="24"/>
      <w:lang w:val="en-GB"/>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eastAsia="Calibri"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Calibri"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neNumbering">
    <w:name w:val="Line Numbering"/>
  </w:style>
  <w:style w:type="character" w:customStyle="1" w:styleId="Bullets">
    <w:name w:val="Bullets"/>
    <w:qFormat/>
    <w:rPr>
      <w:rFonts w:ascii="OpenSymbol" w:eastAsia="OpenSymbol" w:hAnsi="OpenSymbol" w:cs="OpenSymbol"/>
    </w:rPr>
  </w:style>
  <w:style w:type="character" w:customStyle="1" w:styleId="ListLabel54">
    <w:name w:val="ListLabel 54"/>
    <w:qFormat/>
    <w:rPr>
      <w:rFonts w:cs="OpenSymbol"/>
    </w:rPr>
  </w:style>
  <w:style w:type="character" w:customStyle="1" w:styleId="ListLabel55">
    <w:name w:val="ListLabel 55"/>
    <w:qFormat/>
    <w:rPr>
      <w:rFonts w:cs="OpenSymbol"/>
    </w:rPr>
  </w:style>
  <w:style w:type="character" w:customStyle="1" w:styleId="ListLabel56">
    <w:name w:val="ListLabel 56"/>
    <w:qFormat/>
    <w:rPr>
      <w:rFonts w:cs="OpenSymbol"/>
    </w:rPr>
  </w:style>
  <w:style w:type="character" w:customStyle="1" w:styleId="ListLabel57">
    <w:name w:val="ListLabel 57"/>
    <w:qFormat/>
    <w:rPr>
      <w:rFonts w:cs="OpenSymbol"/>
    </w:rPr>
  </w:style>
  <w:style w:type="character" w:customStyle="1" w:styleId="ListLabel58">
    <w:name w:val="ListLabel 58"/>
    <w:qFormat/>
    <w:rPr>
      <w:rFonts w:cs="OpenSymbol"/>
    </w:rPr>
  </w:style>
  <w:style w:type="character" w:customStyle="1" w:styleId="ListLabel59">
    <w:name w:val="ListLabel 59"/>
    <w:qFormat/>
    <w:rPr>
      <w:rFonts w:cs="OpenSymbol"/>
    </w:rPr>
  </w:style>
  <w:style w:type="character" w:customStyle="1" w:styleId="ListLabel60">
    <w:name w:val="ListLabel 60"/>
    <w:qFormat/>
    <w:rPr>
      <w:rFonts w:cs="OpenSymbol"/>
    </w:rPr>
  </w:style>
  <w:style w:type="character" w:customStyle="1" w:styleId="ListLabel61">
    <w:name w:val="ListLabel 61"/>
    <w:qFormat/>
    <w:rPr>
      <w:rFonts w:cs="OpenSymbol"/>
    </w:rPr>
  </w:style>
  <w:style w:type="character" w:customStyle="1" w:styleId="ListLabel62">
    <w:name w:val="ListLabel 62"/>
    <w:qFormat/>
    <w:rPr>
      <w:rFonts w:cs="OpenSymbol"/>
    </w:rPr>
  </w:style>
  <w:style w:type="character" w:customStyle="1" w:styleId="ListLabel63">
    <w:name w:val="ListLabel 63"/>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unhideWhenUsed/>
    <w:qFormat/>
    <w:pPr>
      <w:spacing w:beforeAutospacing="1" w:afterAutospacing="1"/>
    </w:pPr>
    <w:rPr>
      <w:rFonts w:eastAsiaTheme="minorEastAsia" w:cs="Times New Roman"/>
      <w:lang w:eastAsia="de-DE"/>
    </w:rPr>
  </w:style>
  <w:style w:type="paragraph" w:styleId="Untertitel">
    <w:name w:val="Subtitle"/>
    <w:basedOn w:val="Standard"/>
    <w:link w:val="UntertitelZchn"/>
    <w:uiPriority w:val="11"/>
    <w:qFormat/>
    <w:pPr>
      <w:spacing w:before="240" w:after="240"/>
    </w:pPr>
    <w:rPr>
      <w:rFonts w:cs="Times New Roman"/>
      <w:sz w:val="20"/>
      <w:szCs w:val="20"/>
    </w:rPr>
  </w:style>
  <w:style w:type="paragraph" w:styleId="Kommentartext">
    <w:name w:val="annotation text"/>
    <w:basedOn w:val="Standard"/>
    <w:link w:val="KommentartextZchn"/>
    <w:uiPriority w:val="99"/>
    <w:unhideWhenUsed/>
    <w:qFormat/>
    <w:rPr>
      <w:sz w:val="20"/>
      <w:szCs w:val="20"/>
    </w:rPr>
  </w:style>
  <w:style w:type="paragraph" w:styleId="Kommentarthema">
    <w:name w:val="annotation subject"/>
    <w:basedOn w:val="Kommentartext"/>
    <w:link w:val="KommentarthemaZchn"/>
    <w:uiPriority w:val="99"/>
    <w:semiHidden/>
    <w:unhideWhenUsed/>
    <w:qFormat/>
    <w:rPr>
      <w:b/>
      <w:bCs/>
    </w:rPr>
  </w:style>
  <w:style w:type="paragraph" w:styleId="Sprechblasentext">
    <w:name w:val="Balloon Text"/>
    <w:basedOn w:val="Standard"/>
    <w:link w:val="SprechblasentextZchn"/>
    <w:uiPriority w:val="99"/>
    <w:semiHidden/>
    <w:unhideWhenUsed/>
    <w:qFormat/>
    <w:rPr>
      <w:rFonts w:ascii="Segoe UI" w:hAnsi="Segoe UI" w:cs="Segoe UI"/>
      <w:sz w:val="18"/>
      <w:szCs w:val="18"/>
    </w:rPr>
  </w:style>
  <w:style w:type="paragraph" w:customStyle="1" w:styleId="EndNoteBibliographyTitle">
    <w:name w:val="EndNote Bibliography Title"/>
    <w:basedOn w:val="Standard"/>
    <w:link w:val="EndNoteBibliographyTitleZchn"/>
    <w:qFormat/>
    <w:pPr>
      <w:jc w:val="center"/>
    </w:pPr>
    <w:rPr>
      <w:lang w:val="en-US"/>
    </w:rPr>
  </w:style>
  <w:style w:type="paragraph" w:customStyle="1" w:styleId="EndNoteBibliography">
    <w:name w:val="EndNote Bibliography"/>
    <w:basedOn w:val="Standard"/>
    <w:link w:val="EndNoteBibliographyZchn"/>
    <w:qFormat/>
    <w:pPr>
      <w:jc w:val="left"/>
    </w:pPr>
    <w:rPr>
      <w:lang w:val="en-US"/>
    </w:rPr>
  </w:style>
  <w:style w:type="paragraph" w:styleId="KeinLeerraum">
    <w:name w:val="No Spacing"/>
    <w:uiPriority w:val="1"/>
    <w:qFormat/>
    <w:pPr>
      <w:jc w:val="both"/>
    </w:pPr>
    <w:rPr>
      <w:rFonts w:ascii="Garamond" w:hAnsi="Garamond"/>
      <w:sz w:val="24"/>
      <w:szCs w:val="24"/>
      <w:lang w:val="en-GB"/>
    </w:rPr>
  </w:style>
  <w:style w:type="paragraph" w:styleId="Titel">
    <w:name w:val="Title"/>
    <w:basedOn w:val="Standard"/>
    <w:link w:val="TitelZchn"/>
    <w:uiPriority w:val="10"/>
    <w:qFormat/>
    <w:pPr>
      <w:contextualSpacing/>
    </w:pPr>
    <w:rPr>
      <w:rFonts w:asciiTheme="majorHAnsi" w:eastAsiaTheme="majorEastAsia" w:hAnsiTheme="majorHAnsi" w:cstheme="majorBidi"/>
      <w:spacing w:val="-10"/>
      <w:kern w:val="2"/>
      <w:sz w:val="56"/>
      <w:szCs w:val="56"/>
    </w:rPr>
  </w:style>
  <w:style w:type="paragraph" w:styleId="Aufzhlungszeichen">
    <w:name w:val="List Bullet"/>
    <w:basedOn w:val="Standard"/>
    <w:uiPriority w:val="99"/>
    <w:unhideWhenUsed/>
    <w:qFormat/>
    <w:pPr>
      <w:contextualSpacing/>
    </w:pPr>
  </w:style>
  <w:style w:type="paragraph" w:customStyle="1" w:styleId="AuthorList">
    <w:name w:val="Author List"/>
    <w:aliases w:val="Keywords,Abstract"/>
    <w:basedOn w:val="Untertitel"/>
    <w:uiPriority w:val="1"/>
    <w:qFormat/>
    <w:pPr>
      <w:jc w:val="left"/>
    </w:pPr>
    <w:rPr>
      <w:b/>
      <w:sz w:val="24"/>
      <w:szCs w:val="24"/>
      <w:lang w:val="en-US"/>
    </w:rPr>
  </w:style>
  <w:style w:type="paragraph" w:styleId="berarbeitung">
    <w:name w:val="Revision"/>
    <w:uiPriority w:val="99"/>
    <w:semiHidden/>
    <w:qFormat/>
    <w:rPr>
      <w:rFonts w:ascii="Times New Roman" w:hAnsi="Times New Roman"/>
      <w:sz w:val="24"/>
      <w:szCs w:val="24"/>
      <w:lang w:val="en-GB"/>
    </w:rPr>
  </w:style>
  <w:style w:type="paragraph" w:styleId="Kopfzeile">
    <w:name w:val="header"/>
    <w:basedOn w:val="Standard"/>
    <w:link w:val="KopfzeileZchn"/>
    <w:uiPriority w:val="99"/>
    <w:unhideWhenUsed/>
    <w:pPr>
      <w:suppressLineNumbers/>
      <w:tabs>
        <w:tab w:val="center" w:pos="4536"/>
        <w:tab w:val="right" w:pos="9072"/>
      </w:tabs>
    </w:pPr>
  </w:style>
  <w:style w:type="paragraph" w:styleId="Fuzeile">
    <w:name w:val="footer"/>
    <w:basedOn w:val="Standard"/>
    <w:link w:val="FuzeileZchn"/>
    <w:uiPriority w:val="99"/>
    <w:unhideWhenUsed/>
    <w:pPr>
      <w:suppressLineNumbers/>
      <w:tabs>
        <w:tab w:val="center" w:pos="4536"/>
        <w:tab w:val="right" w:pos="9072"/>
      </w:tabs>
    </w:pPr>
  </w:style>
  <w:style w:type="paragraph" w:customStyle="1" w:styleId="mb15">
    <w:name w:val="mb15"/>
    <w:basedOn w:val="Standard"/>
    <w:qFormat/>
    <w:pPr>
      <w:spacing w:beforeAutospacing="1" w:afterAutospacing="1"/>
      <w:jc w:val="left"/>
    </w:pPr>
    <w:rPr>
      <w:rFonts w:ascii="Times" w:hAnsi="Times"/>
      <w:sz w:val="20"/>
      <w:szCs w:val="20"/>
      <w:lang w:val="de-DE" w:eastAsia="de-DE"/>
    </w:rPr>
  </w:style>
  <w:style w:type="paragraph" w:customStyle="1" w:styleId="mb0">
    <w:name w:val="mb0"/>
    <w:basedOn w:val="Standard"/>
    <w:qFormat/>
    <w:pPr>
      <w:spacing w:beforeAutospacing="1" w:afterAutospacing="1"/>
      <w:jc w:val="left"/>
    </w:pPr>
    <w:rPr>
      <w:rFonts w:ascii="Times" w:hAnsi="Times"/>
      <w:sz w:val="20"/>
      <w:szCs w:val="20"/>
      <w:lang w:val="de-DE" w:eastAsia="de-DE"/>
    </w:rPr>
  </w:style>
  <w:style w:type="table" w:styleId="Tabellenraster">
    <w:name w:val="Table Grid"/>
    <w:basedOn w:val="NormaleTabelle"/>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Pr>
      <w:color w:val="0000FF"/>
      <w:u w:val="single"/>
    </w:rPr>
  </w:style>
  <w:style w:type="character" w:customStyle="1" w:styleId="UnresolvedMention">
    <w:name w:val="Unresolved Mention"/>
    <w:basedOn w:val="Absatz-Standardschriftar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vera.baumert@lfl.bayern.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AN.R-project.org/package=emmeans" TargetMode="Externa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80965-C3CB-449B-85A4-14CC97DA2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3392</Words>
  <Characters>147370</Characters>
  <Application>Microsoft Office Word</Application>
  <DocSecurity>4</DocSecurity>
  <Lines>1228</Lines>
  <Paragraphs>3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echnische Universität München</Company>
  <LinksUpToDate>false</LinksUpToDate>
  <CharactersWithSpaces>17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Baumert</dc:creator>
  <dc:description/>
  <cp:lastModifiedBy>Mueller, Liselotte</cp:lastModifiedBy>
  <cp:revision>2</cp:revision>
  <cp:lastPrinted>2021-02-01T07:39:00Z</cp:lastPrinted>
  <dcterms:created xsi:type="dcterms:W3CDTF">2021-02-01T07:44:00Z</dcterms:created>
  <dcterms:modified xsi:type="dcterms:W3CDTF">2021-02-01T07: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echnische Universität München</vt:lpwstr>
  </property>
  <property fmtid="{D5CDD505-2E9C-101B-9397-08002B2CF9AE}" pid="4" name="ContentRemapped">
    <vt:lpwstr>true</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ScaleCrop">
    <vt:bool>false</vt:bool>
  </property>
  <property fmtid="{D5CDD505-2E9C-101B-9397-08002B2CF9AE}" pid="29" name="ShareDoc">
    <vt:bool>false</vt:bool>
  </property>
</Properties>
</file>